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573E" w:rsidRPr="00270F75" w:rsidRDefault="005F7727" w:rsidP="00270F75">
      <w:pPr>
        <w:keepNext/>
        <w:keepLines/>
        <w:spacing w:before="480"/>
        <w:ind w:firstLine="0"/>
        <w:jc w:val="center"/>
        <w:outlineLvl w:val="0"/>
        <w:rPr>
          <w:rFonts w:eastAsiaTheme="majorEastAsia" w:cs="Times New Roman"/>
          <w:b/>
          <w:bCs/>
          <w:sz w:val="24"/>
          <w:szCs w:val="24"/>
        </w:rPr>
      </w:pPr>
      <w:bookmarkStart w:id="0" w:name="_GoBack"/>
      <w:bookmarkEnd w:id="0"/>
      <w:r w:rsidRPr="00270F75">
        <w:rPr>
          <w:rFonts w:eastAsiaTheme="majorEastAsia" w:cs="Times New Roman"/>
          <w:b/>
          <w:bCs/>
          <w:sz w:val="24"/>
          <w:szCs w:val="24"/>
        </w:rPr>
        <w:t>Epistemic petrif</w:t>
      </w:r>
      <w:r w:rsidR="00121CE2">
        <w:rPr>
          <w:rFonts w:eastAsiaTheme="majorEastAsia" w:cs="Times New Roman"/>
          <w:b/>
          <w:bCs/>
          <w:sz w:val="24"/>
          <w:szCs w:val="24"/>
        </w:rPr>
        <w:t>ica</w:t>
      </w:r>
      <w:r w:rsidRPr="00270F75">
        <w:rPr>
          <w:rFonts w:eastAsiaTheme="majorEastAsia" w:cs="Times New Roman"/>
          <w:b/>
          <w:bCs/>
          <w:sz w:val="24"/>
          <w:szCs w:val="24"/>
        </w:rPr>
        <w:t>tion and the restoration of epistemic trust</w:t>
      </w:r>
      <w:r w:rsidR="0023573E" w:rsidRPr="00270F75">
        <w:rPr>
          <w:rFonts w:eastAsiaTheme="majorEastAsia" w:cs="Times New Roman"/>
          <w:b/>
          <w:bCs/>
          <w:sz w:val="24"/>
          <w:szCs w:val="24"/>
        </w:rPr>
        <w:t xml:space="preserve">: </w:t>
      </w:r>
      <w:r w:rsidR="00FE6888" w:rsidRPr="00270F75">
        <w:rPr>
          <w:rFonts w:eastAsiaTheme="majorEastAsia" w:cs="Times New Roman"/>
          <w:b/>
          <w:bCs/>
          <w:sz w:val="24"/>
          <w:szCs w:val="24"/>
        </w:rPr>
        <w:t xml:space="preserve">A new conceptualization of borderline personality disorder and its </w:t>
      </w:r>
      <w:r w:rsidRPr="00270F75">
        <w:rPr>
          <w:rFonts w:eastAsiaTheme="majorEastAsia" w:cs="Times New Roman"/>
          <w:b/>
          <w:bCs/>
          <w:sz w:val="24"/>
          <w:szCs w:val="24"/>
        </w:rPr>
        <w:t xml:space="preserve">psychosocial </w:t>
      </w:r>
      <w:r w:rsidR="00FE6888" w:rsidRPr="00270F75">
        <w:rPr>
          <w:rFonts w:eastAsiaTheme="majorEastAsia" w:cs="Times New Roman"/>
          <w:b/>
          <w:bCs/>
          <w:sz w:val="24"/>
          <w:szCs w:val="24"/>
        </w:rPr>
        <w:t>treatment</w:t>
      </w:r>
    </w:p>
    <w:p w:rsidR="0023573E" w:rsidRPr="0023573E" w:rsidRDefault="0023573E" w:rsidP="0023573E"/>
    <w:p w:rsidR="0023573E" w:rsidRPr="0023573E" w:rsidRDefault="0023573E" w:rsidP="0023573E"/>
    <w:p w:rsidR="000B762D" w:rsidRDefault="0023573E" w:rsidP="00B23073">
      <w:pPr>
        <w:ind w:firstLine="0"/>
        <w:jc w:val="center"/>
      </w:pPr>
      <w:r w:rsidRPr="0023573E">
        <w:t>Peter Fonagy</w:t>
      </w:r>
    </w:p>
    <w:p w:rsidR="000B762D" w:rsidRDefault="000B762D" w:rsidP="00B23073">
      <w:pPr>
        <w:ind w:firstLine="0"/>
        <w:jc w:val="center"/>
      </w:pPr>
      <w:r>
        <w:t>University College London</w:t>
      </w:r>
    </w:p>
    <w:p w:rsidR="007F6D5D" w:rsidRDefault="007F6D5D" w:rsidP="00B23073">
      <w:pPr>
        <w:ind w:firstLine="0"/>
        <w:jc w:val="center"/>
      </w:pPr>
    </w:p>
    <w:p w:rsidR="000B762D" w:rsidRDefault="0023573E" w:rsidP="00B23073">
      <w:pPr>
        <w:ind w:firstLine="0"/>
        <w:jc w:val="center"/>
      </w:pPr>
      <w:r w:rsidRPr="0023573E">
        <w:t>Patrick Luyten</w:t>
      </w:r>
    </w:p>
    <w:p w:rsidR="000B762D" w:rsidRDefault="000B762D" w:rsidP="00B23073">
      <w:pPr>
        <w:ind w:firstLine="0"/>
        <w:jc w:val="center"/>
      </w:pPr>
      <w:r>
        <w:t>KU Leuven</w:t>
      </w:r>
    </w:p>
    <w:p w:rsidR="007F6D5D" w:rsidRDefault="007F6D5D" w:rsidP="00B23073">
      <w:pPr>
        <w:ind w:firstLine="0"/>
        <w:jc w:val="center"/>
      </w:pPr>
    </w:p>
    <w:p w:rsidR="0023573E" w:rsidRDefault="0023573E" w:rsidP="00B23073">
      <w:pPr>
        <w:ind w:firstLine="0"/>
        <w:jc w:val="center"/>
      </w:pPr>
      <w:r w:rsidRPr="0023573E">
        <w:t>Eli</w:t>
      </w:r>
      <w:r w:rsidR="00CE062A">
        <w:t>z</w:t>
      </w:r>
      <w:r w:rsidRPr="0023573E">
        <w:t>abeth Allison</w:t>
      </w:r>
    </w:p>
    <w:p w:rsidR="000B762D" w:rsidRDefault="000B762D" w:rsidP="000B762D">
      <w:pPr>
        <w:ind w:firstLine="0"/>
        <w:jc w:val="center"/>
      </w:pPr>
      <w:r>
        <w:t>University College London</w:t>
      </w:r>
    </w:p>
    <w:p w:rsidR="00B23073" w:rsidRDefault="00B23073" w:rsidP="00B23073">
      <w:pPr>
        <w:ind w:firstLine="0"/>
        <w:jc w:val="center"/>
      </w:pPr>
    </w:p>
    <w:p w:rsidR="00B23073" w:rsidRDefault="007F6D5D" w:rsidP="00041BDC">
      <w:pPr>
        <w:ind w:firstLine="0"/>
      </w:pPr>
      <w:r>
        <w:t xml:space="preserve">Peter Fonagy, Research Department of Clinical, Educational and Health Psychology, University College London, UK; Patrick Luyten, </w:t>
      </w:r>
      <w:r w:rsidRPr="007F6D5D">
        <w:t>Faculty of Psychology and Educational Sciences, KU Leuven,</w:t>
      </w:r>
      <w:r>
        <w:t xml:space="preserve"> Belgium</w:t>
      </w:r>
      <w:r w:rsidR="007B294E">
        <w:t xml:space="preserve"> and Research Department of Clinical, Educational and Health Psychology, University College London, UK</w:t>
      </w:r>
      <w:r>
        <w:t>; Elizabeth Allison, Research Department of Clinical, Educational and Health Psychology, University College London, UK.</w:t>
      </w:r>
    </w:p>
    <w:p w:rsidR="007F6D5D" w:rsidRDefault="007F6D5D" w:rsidP="00041BDC">
      <w:pPr>
        <w:ind w:firstLine="0"/>
      </w:pPr>
      <w:r>
        <w:tab/>
        <w:t>Correspondence concerning this article should be addressed to Peter Fonagy, Research Department of Clinical, Educational and Health Psychology, University College London, Gower Street, London WC1E 6BT, UK</w:t>
      </w:r>
      <w:r w:rsidR="00E07991">
        <w:t>.</w:t>
      </w:r>
    </w:p>
    <w:p w:rsidR="00E07991" w:rsidRPr="0036284B" w:rsidRDefault="00E07991" w:rsidP="00041BDC">
      <w:pPr>
        <w:ind w:firstLine="0"/>
      </w:pPr>
      <w:r w:rsidRPr="0036284B">
        <w:t>E-mail: p.fonagy@ucl.ac.uk</w:t>
      </w:r>
    </w:p>
    <w:p w:rsidR="0023573E" w:rsidRPr="0036284B" w:rsidRDefault="0023573E" w:rsidP="0023573E">
      <w:r w:rsidRPr="0036284B">
        <w:br w:type="page"/>
      </w:r>
    </w:p>
    <w:p w:rsidR="0023573E" w:rsidRPr="0036284B" w:rsidRDefault="0023573E" w:rsidP="00E07991">
      <w:pPr>
        <w:ind w:firstLine="0"/>
        <w:jc w:val="center"/>
      </w:pPr>
    </w:p>
    <w:p w:rsidR="0023573E" w:rsidRPr="0023573E" w:rsidRDefault="0023573E" w:rsidP="00270F75">
      <w:pPr>
        <w:pStyle w:val="Heading1"/>
      </w:pPr>
      <w:r w:rsidRPr="0023573E">
        <w:t>Abstract</w:t>
      </w:r>
    </w:p>
    <w:p w:rsidR="0023573E" w:rsidRPr="0023573E" w:rsidRDefault="00A9028E" w:rsidP="00E07991">
      <w:pPr>
        <w:ind w:firstLine="0"/>
      </w:pPr>
      <w:r>
        <w:t>A</w:t>
      </w:r>
      <w:r w:rsidR="0023573E">
        <w:t xml:space="preserve"> new </w:t>
      </w:r>
      <w:r w:rsidR="001235F0">
        <w:t>developmental model</w:t>
      </w:r>
      <w:r w:rsidR="0023573E">
        <w:t xml:space="preserve"> of BPD </w:t>
      </w:r>
      <w:r w:rsidR="00DB387D">
        <w:t>and its treatment</w:t>
      </w:r>
      <w:r>
        <w:t xml:space="preserve"> is advanced</w:t>
      </w:r>
      <w:r w:rsidR="00DB387D">
        <w:t xml:space="preserve"> </w:t>
      </w:r>
      <w:r w:rsidR="0023573E">
        <w:t>based on evolutionary considerations concerning</w:t>
      </w:r>
      <w:r w:rsidR="00DB387D">
        <w:t xml:space="preserve"> the role of attachment, </w:t>
      </w:r>
      <w:r w:rsidR="0023573E">
        <w:t>mentalizing</w:t>
      </w:r>
      <w:r w:rsidR="00CE062A">
        <w:t>,</w:t>
      </w:r>
      <w:r w:rsidR="0023573E">
        <w:t xml:space="preserve"> and epistemic trust</w:t>
      </w:r>
      <w:r w:rsidR="00DB387D">
        <w:t xml:space="preserve"> in the development of psychopathology</w:t>
      </w:r>
      <w:r w:rsidR="0023573E">
        <w:t xml:space="preserve">. </w:t>
      </w:r>
      <w:r w:rsidR="00662C18">
        <w:t>We</w:t>
      </w:r>
      <w:r w:rsidR="00DB387D">
        <w:t xml:space="preserve"> propose that vulnerability to psychopathology in general is related to impairments in epistemic trust, leading to </w:t>
      </w:r>
      <w:r w:rsidR="00277E78">
        <w:t xml:space="preserve">disruptions in the process </w:t>
      </w:r>
      <w:r w:rsidR="007B294E">
        <w:t xml:space="preserve">of </w:t>
      </w:r>
      <w:r w:rsidR="00DB387D">
        <w:t>salutogenesis</w:t>
      </w:r>
      <w:r w:rsidR="00277E78">
        <w:t xml:space="preserve">, the </w:t>
      </w:r>
      <w:r w:rsidR="00015C1D">
        <w:t>positive</w:t>
      </w:r>
      <w:r w:rsidR="00277E78">
        <w:t xml:space="preserve"> effects associated with the capacity to benefit from </w:t>
      </w:r>
      <w:r w:rsidR="001235F0">
        <w:t xml:space="preserve">the </w:t>
      </w:r>
      <w:r w:rsidR="00277E78">
        <w:t>social environment</w:t>
      </w:r>
      <w:r w:rsidR="00DB387D">
        <w:t>.</w:t>
      </w:r>
      <w:r w:rsidR="00662C18">
        <w:t xml:space="preserve"> </w:t>
      </w:r>
      <w:r w:rsidR="00DB387D">
        <w:t>BPD is perhaps the disorder par excellen</w:t>
      </w:r>
      <w:r w:rsidR="007B294E">
        <w:t>ce that illustrates this view</w:t>
      </w:r>
      <w:r w:rsidR="00DB387D">
        <w:t xml:space="preserve">. We argue that this </w:t>
      </w:r>
      <w:r w:rsidR="00C10659">
        <w:t>conceptualization makes sense of the presence of both</w:t>
      </w:r>
      <w:r w:rsidR="00DB387D">
        <w:t xml:space="preserve"> marked rigidity and</w:t>
      </w:r>
      <w:r w:rsidR="00015C1D">
        <w:t xml:space="preserve"> instability</w:t>
      </w:r>
      <w:r w:rsidR="00DB387D">
        <w:t xml:space="preserve"> in BPD, and </w:t>
      </w:r>
      <w:r w:rsidR="00C10659">
        <w:t xml:space="preserve">has </w:t>
      </w:r>
      <w:r w:rsidR="00DB387D">
        <w:t>far</w:t>
      </w:r>
      <w:r w:rsidR="007D4C03">
        <w:t>-</w:t>
      </w:r>
      <w:r w:rsidR="00DB387D">
        <w:t xml:space="preserve">reaching implications for intervention. </w:t>
      </w:r>
    </w:p>
    <w:p w:rsidR="0023573E" w:rsidRPr="0023573E" w:rsidRDefault="0023573E" w:rsidP="0023573E">
      <w:r w:rsidRPr="0023573E">
        <w:br w:type="page"/>
      </w:r>
    </w:p>
    <w:p w:rsidR="0023573E" w:rsidRPr="0023573E" w:rsidRDefault="0023573E" w:rsidP="00807D77">
      <w:pPr>
        <w:pStyle w:val="Heading1"/>
      </w:pPr>
      <w:r w:rsidRPr="0023573E">
        <w:lastRenderedPageBreak/>
        <w:t>Introduction</w:t>
      </w:r>
    </w:p>
    <w:p w:rsidR="001235F0" w:rsidRDefault="003350CF">
      <w:r>
        <w:t xml:space="preserve">There is growing consensus among researchers that adequate understanding of personality disorders cannot be achieved without the incorporation of a developmental perspective </w:t>
      </w:r>
      <w:r w:rsidR="00741BF2">
        <w:fldChar w:fldCharType="begin">
          <w:fldData xml:space="preserve">PEVuZE5vdGU+PENpdGU+PEF1dGhvcj5UYWNrZXR0PC9BdXRob3I+PFllYXI+MjAwOTwvWWVhcj48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Y4Ny03MTM8L3BhZ2VzPjx2b2x1bWU+MjE8L3Zv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=
</w:fldData>
        </w:fldChar>
      </w:r>
      <w:r w:rsidR="00741BF2">
        <w:instrText xml:space="preserve"> ADDIN EN.CITE </w:instrText>
      </w:r>
      <w:r w:rsidR="00741BF2">
        <w:fldChar w:fldCharType="begin">
          <w:fldData xml:space="preserve">PEVuZE5vdGU+PENpdGU+PEF1dGhvcj5UYWNrZXR0PC9BdXRob3I+PFllYXI+MjAwOTwvWWVhcj48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Y4Ny03MTM8L3BhZ2VzPjx2b2x1bWU+MjE8L3Zv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40" w:tooltip="Cicchetti, 2014 #17198" w:history="1">
        <w:r w:rsidR="004156E4">
          <w:rPr>
            <w:noProof/>
          </w:rPr>
          <w:t>Cicchetti, 2014</w:t>
        </w:r>
      </w:hyperlink>
      <w:r w:rsidR="00741BF2">
        <w:rPr>
          <w:noProof/>
        </w:rPr>
        <w:t xml:space="preserve">; </w:t>
      </w:r>
      <w:hyperlink w:anchor="_ENREF_41" w:tooltip="Cicchetti, 2009 #17200" w:history="1">
        <w:r w:rsidR="004156E4">
          <w:rPr>
            <w:noProof/>
          </w:rPr>
          <w:t>Cicchetti &amp; Crick, 2009</w:t>
        </w:r>
      </w:hyperlink>
      <w:r w:rsidR="00741BF2">
        <w:rPr>
          <w:noProof/>
        </w:rPr>
        <w:t xml:space="preserve">; </w:t>
      </w:r>
      <w:hyperlink w:anchor="_ENREF_167" w:tooltip="Shiner, 2009 #16981" w:history="1">
        <w:r w:rsidR="004156E4">
          <w:rPr>
            <w:noProof/>
          </w:rPr>
          <w:t>Shiner, 2009</w:t>
        </w:r>
      </w:hyperlink>
      <w:r w:rsidR="00741BF2">
        <w:rPr>
          <w:noProof/>
        </w:rPr>
        <w:t xml:space="preserve">; </w:t>
      </w:r>
      <w:hyperlink w:anchor="_ENREF_182" w:tooltip="Tackett, 2009 #17196" w:history="1">
        <w:r w:rsidR="004156E4">
          <w:rPr>
            <w:noProof/>
          </w:rPr>
          <w:t>Tackett, Balsis, Oltmanns, &amp; Krueger, 2009</w:t>
        </w:r>
      </w:hyperlink>
      <w:r w:rsidR="00741BF2">
        <w:rPr>
          <w:noProof/>
        </w:rPr>
        <w:t xml:space="preserve">; </w:t>
      </w:r>
      <w:hyperlink w:anchor="_ENREF_184" w:tooltip="Tackett, 2014 #17199" w:history="1">
        <w:r w:rsidR="004156E4">
          <w:rPr>
            <w:noProof/>
          </w:rPr>
          <w:t>Tackett &amp; Sharp, 2014</w:t>
        </w:r>
      </w:hyperlink>
      <w:r w:rsidR="00741BF2">
        <w:rPr>
          <w:noProof/>
        </w:rPr>
        <w:t xml:space="preserve">; </w:t>
      </w:r>
      <w:hyperlink w:anchor="_ENREF_201" w:tooltip="Widiger, 2009 #17197" w:history="1">
        <w:r w:rsidR="004156E4">
          <w:rPr>
            <w:noProof/>
          </w:rPr>
          <w:t>Widiger, De Clercq, &amp; De Fruyt, 2009</w:t>
        </w:r>
      </w:hyperlink>
      <w:r w:rsidR="00741BF2">
        <w:rPr>
          <w:noProof/>
        </w:rPr>
        <w:t>)</w:t>
      </w:r>
      <w:r w:rsidR="00741BF2">
        <w:fldChar w:fldCharType="end"/>
      </w:r>
      <w:r>
        <w:t>.</w:t>
      </w:r>
      <w:r w:rsidR="006D78AB">
        <w:t xml:space="preserve"> </w:t>
      </w:r>
      <w:r w:rsidR="00067C5A">
        <w:t xml:space="preserve">To this end, recent </w:t>
      </w:r>
      <w:r w:rsidR="00C93916">
        <w:t>personality disorder</w:t>
      </w:r>
      <w:r w:rsidR="00067C5A">
        <w:t xml:space="preserve"> research has focused on developmental issues with relevance for multiple </w:t>
      </w:r>
      <w:r w:rsidR="00C93916">
        <w:t>pe</w:t>
      </w:r>
      <w:r w:rsidR="00D04BDF">
        <w:t>r</w:t>
      </w:r>
      <w:r w:rsidR="00C93916">
        <w:t>sonality disorder</w:t>
      </w:r>
      <w:r w:rsidR="00067C5A">
        <w:t xml:space="preserve"> constructs, including reward processing </w:t>
      </w:r>
      <w:r w:rsidR="00741BF2">
        <w:fldChar w:fldCharType="begin"/>
      </w:r>
      <w:r w:rsidR="00741BF2">
        <w:instrText xml:space="preserve"> ADDIN EN.CITE &lt;EndNote&gt;&lt;Cite&gt;&lt;Author&gt;White&lt;/Author&gt;&lt;Year&gt;2014&lt;/Year&gt;&lt;RecNum&gt;17201&lt;/RecNum&gt;&lt;DisplayText&gt;(White et al., 2014)&lt;/DisplayText&gt;&lt;record&gt;&lt;rec-number&gt;17201&lt;/rec-number&gt;&lt;foreign-keys&gt;&lt;key app="EN" db-id="ptpa0v9a75zff6e9zptpdsruvvx9p0trdwa2"&gt;17201&lt;/key&gt;&lt;/foreign-keys&gt;&lt;ref-type name="Journal Article"&gt;17&lt;/ref-type&gt;&lt;contributors&gt;&lt;authors&gt;&lt;author&gt;White, S. F.&lt;/author&gt;&lt;author&gt;Clanton, R.&lt;/author&gt;&lt;author&gt;Brislin, S. J.&lt;/author&gt;&lt;author&gt;Meffert, H.&lt;/author&gt;&lt;author&gt;Hwang, S.&lt;/author&gt;&lt;author&gt;Sinclair, S.&lt;/author&gt;&lt;author&gt;Blair, R. J.&lt;/author&gt;&lt;/authors&gt;&lt;/contributors&gt;&lt;titles&gt;&lt;title&gt;Reward: Empirical contribution: Temporal discounting and conduct disorder in adolescents&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5-18&lt;/pages&gt;&lt;volume&gt;28&lt;/volume&gt;&lt;number&gt;1&lt;/number&gt;&lt;edition&gt;2013/12/19&lt;/edition&gt;&lt;keywords&gt;&lt;keyword&gt;Adolescent&lt;/keyword&gt;&lt;keyword&gt;Adolescent Behavior&lt;/keyword&gt;&lt;keyword&gt;Case-Control Studies&lt;/keyword&gt;&lt;keyword&gt;Choice Behavior/*physiology&lt;/keyword&gt;&lt;keyword&gt;*Conduct Disorder&lt;/keyword&gt;&lt;keyword&gt;Female&lt;/keyword&gt;&lt;keyword&gt;Humans&lt;/keyword&gt;&lt;keyword&gt;Male&lt;/keyword&gt;&lt;keyword&gt;Reinforcement Schedule&lt;/keyword&gt;&lt;keyword&gt;*Reward&lt;/keyword&gt;&lt;keyword&gt;Severity of Illness Index&lt;/keyword&gt;&lt;keyword&gt;Task Performance and Analysis&lt;/keyword&gt;&lt;keyword&gt;Time Factors&lt;/keyword&gt;&lt;/keywords&gt;&lt;dates&gt;&lt;year&gt;2014&lt;/year&gt;&lt;pub-dates&gt;&lt;date&gt;Feb&lt;/date&gt;&lt;/pub-dates&gt;&lt;/dates&gt;&lt;isbn&gt;1943-2763 (Electronic)&amp;#xD;0885-579X (Linking)&lt;/isbn&gt;&lt;accession-num&gt;24344883&lt;/accession-num&gt;&lt;urls&gt;&lt;related-urls&gt;&lt;url&gt;http://www.ncbi.nlm.nih.gov/pubmed/24344883&lt;/url&gt;&lt;/related-urls&gt;&lt;/urls&gt;&lt;electronic-resource-num&gt;10.1521/pedi.2014.28.1.5&lt;/electronic-resource-num&gt;&lt;language&gt;eng&lt;/language&gt;&lt;/record&gt;&lt;/Cite&gt;&lt;/EndNote&gt;</w:instrText>
      </w:r>
      <w:r w:rsidR="00741BF2">
        <w:fldChar w:fldCharType="separate"/>
      </w:r>
      <w:r w:rsidR="00741BF2">
        <w:rPr>
          <w:noProof/>
        </w:rPr>
        <w:t>(</w:t>
      </w:r>
      <w:hyperlink w:anchor="_ENREF_200" w:tooltip="White, 2014 #17201" w:history="1">
        <w:r w:rsidR="004156E4">
          <w:rPr>
            <w:noProof/>
          </w:rPr>
          <w:t>White et al., 2014</w:t>
        </w:r>
      </w:hyperlink>
      <w:r w:rsidR="00741BF2">
        <w:rPr>
          <w:noProof/>
        </w:rPr>
        <w:t>)</w:t>
      </w:r>
      <w:r w:rsidR="00741BF2">
        <w:fldChar w:fldCharType="end"/>
      </w:r>
      <w:r w:rsidR="00067C5A">
        <w:t xml:space="preserve">, stress responses </w:t>
      </w:r>
      <w:r w:rsidR="00741BF2">
        <w:fldChar w:fldCharType="begin">
          <w:fldData xml:space="preserve">PEVuZE5vdGU+PENpdGU+PEF1dGhvcj5UYWNrZXR0PC9BdXRob3I+PFllYXI+MjAxNDwvWWVhcj48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</w:fldData>
        </w:fldChar>
      </w:r>
      <w:r w:rsidR="00741BF2">
        <w:instrText xml:space="preserve"> ADDIN EN.CITE </w:instrText>
      </w:r>
      <w:r w:rsidR="00741BF2">
        <w:fldChar w:fldCharType="begin">
          <w:fldData xml:space="preserve">PEVuZE5vdGU+PENpdGU+PEF1dGhvcj5UYWNrZXR0PC9BdXRob3I+PFllYXI+MjAxNDwvWWVhcj48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183" w:tooltip="Tackett, 2014 #17202" w:history="1">
        <w:r w:rsidR="004156E4">
          <w:rPr>
            <w:noProof/>
          </w:rPr>
          <w:t>Tackett et al., 2014</w:t>
        </w:r>
      </w:hyperlink>
      <w:r w:rsidR="00741BF2">
        <w:rPr>
          <w:noProof/>
        </w:rPr>
        <w:t>)</w:t>
      </w:r>
      <w:r w:rsidR="00741BF2">
        <w:fldChar w:fldCharType="end"/>
      </w:r>
      <w:r w:rsidR="00067C5A">
        <w:t xml:space="preserve">, emotion regulation </w:t>
      </w:r>
      <w:r w:rsidR="00741BF2">
        <w:fldChar w:fldCharType="begin">
          <w:fldData xml:space="preserve">PEVuZE5vdGU+PENpdGU+PEF1dGhvcj5HcmF0ejwvQXV0aG9yPjxZZWFyPjIwMTQ8L1llYXI+PFJl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</w:fldData>
        </w:fldChar>
      </w:r>
      <w:r w:rsidR="00741BF2">
        <w:instrText xml:space="preserve"> ADDIN EN.CITE </w:instrText>
      </w:r>
      <w:r w:rsidR="00741BF2">
        <w:fldChar w:fldCharType="begin">
          <w:fldData xml:space="preserve">PEVuZE5vdGU+PENpdGU+PEF1dGhvcj5HcmF0ejwvQXV0aG9yPjxZZWFyPjIwMTQ8L1llYXI+PFJl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</w:fldData>
        </w:fldChar>
      </w:r>
      <w:r w:rsidR="00741BF2">
        <w:instrText xml:space="preserve"> ADDIN EN.CITE.DATA </w:instrText>
      </w:r>
      <w:r w:rsidR="00741BF2">
        <w:fldChar w:fldCharType="end"/>
      </w:r>
      <w:r w:rsidR="00741BF2">
        <w:fldChar w:fldCharType="separate"/>
      </w:r>
      <w:r w:rsidR="00741BF2">
        <w:rPr>
          <w:noProof/>
        </w:rPr>
        <w:t>(</w:t>
      </w:r>
      <w:hyperlink w:anchor="_ENREF_85" w:tooltip="Gratz, 2014 #17203" w:history="1">
        <w:r w:rsidR="004156E4">
          <w:rPr>
            <w:noProof/>
          </w:rPr>
          <w:t>Gratz et al., 2014</w:t>
        </w:r>
      </w:hyperlink>
      <w:r w:rsidR="00741BF2">
        <w:rPr>
          <w:noProof/>
        </w:rPr>
        <w:t>)</w:t>
      </w:r>
      <w:r w:rsidR="00741BF2">
        <w:fldChar w:fldCharType="end"/>
      </w:r>
      <w:r w:rsidR="00067C5A">
        <w:t xml:space="preserve"> and social cognition </w:t>
      </w:r>
      <w:r w:rsidR="00741BF2">
        <w:fldChar w:fldCharType="begin"/>
      </w:r>
      <w:r w:rsidR="00741BF2">
        <w:instrText xml:space="preserve"> ADDIN EN.CITE &lt;EndNote&gt;&lt;Cite&gt;&lt;Author&gt;Sharp&lt;/Author&gt;&lt;Year&gt;2014&lt;/Year&gt;&lt;RecNum&gt;17204&lt;/RecNum&gt;&lt;DisplayText&gt;(Sharp &amp;amp; Vanwoerden, 2014)&lt;/DisplayText&gt;&lt;record&gt;&lt;rec-number&gt;17204&lt;/rec-number&gt;&lt;foreign-keys&gt;&lt;key app="EN" db-id="ptpa0v9a75zff6e9zptpdsruvvx9p0trdwa2"&gt;17204&lt;/key&gt;&lt;/foreign-keys&gt;&lt;ref-type name="Journal Article"&gt;17&lt;/ref-type&gt;&lt;contributors&gt;&lt;authors&gt;&lt;author&gt;Sharp, C.&lt;/author&gt;&lt;author&gt;Vanwoerden, S.&lt;/author&gt;&lt;/authors&gt;&lt;/contributors&gt;&lt;titles&gt;&lt;title&gt;Social cognition: Empirical contribution: The developmental building blocks of psychopathic traits: revisiting the role of theory of mind&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78-95&lt;/pages&gt;&lt;volume&gt;28&lt;/volume&gt;&lt;number&gt;1&lt;/number&gt;&lt;edition&gt;2013/12/19&lt;/edition&gt;&lt;keywords&gt;&lt;keyword&gt;Adolescent&lt;/keyword&gt;&lt;keyword&gt;Antisocial Personality Disorder/*psychology&lt;/keyword&gt;&lt;keyword&gt;Child&lt;/keyword&gt;&lt;keyword&gt;*Cognition&lt;/keyword&gt;&lt;keyword&gt;Empathy&lt;/keyword&gt;&lt;keyword&gt;Female&lt;/keyword&gt;&lt;keyword&gt;Humans&lt;/keyword&gt;&lt;keyword&gt;Male&lt;/keyword&gt;&lt;keyword&gt;Personality Assessment&lt;/keyword&gt;&lt;keyword&gt;*Personality Development&lt;/keyword&gt;&lt;keyword&gt;Phenotype&lt;/keyword&gt;&lt;keyword&gt;Psychiatric Status Rating Scales&lt;/keyword&gt;&lt;keyword&gt;Psychopathology&lt;/keyword&gt;&lt;keyword&gt;*Social Behavior&lt;/keyword&gt;&lt;keyword&gt;*Theory of Mind&lt;/keyword&gt;&lt;/keywords&gt;&lt;dates&gt;&lt;year&gt;2014&lt;/year&gt;&lt;pub-dates&gt;&lt;date&gt;Feb&lt;/date&gt;&lt;/pub-dates&gt;&lt;/dates&gt;&lt;isbn&gt;1943-2763 (Electronic)&amp;#xD;0885-579X (Linking)&lt;/isbn&gt;&lt;accession-num&gt;24344889&lt;/accession-num&gt;&lt;urls&gt;&lt;related-urls&gt;&lt;url&gt;http://www.ncbi.nlm.nih.gov/pubmed/24344889&lt;/url&gt;&lt;/related-urls&gt;&lt;/urls&gt;&lt;electronic-resource-num&gt;10.1521/pedi.2014.28.1.78&lt;/electronic-resource-num&gt;&lt;language&gt;eng&lt;/language&gt;&lt;/record&gt;&lt;/Cite&gt;&lt;/EndNote&gt;</w:instrText>
      </w:r>
      <w:r w:rsidR="00741BF2">
        <w:fldChar w:fldCharType="separate"/>
      </w:r>
      <w:r w:rsidR="00741BF2">
        <w:rPr>
          <w:noProof/>
        </w:rPr>
        <w:t>(</w:t>
      </w:r>
      <w:hyperlink w:anchor="_ENREF_166" w:tooltip="Sharp, 2014 #17204" w:history="1">
        <w:r w:rsidR="004156E4">
          <w:rPr>
            <w:noProof/>
          </w:rPr>
          <w:t>Sharp &amp; Vanwoerden, 2014</w:t>
        </w:r>
      </w:hyperlink>
      <w:r w:rsidR="00741BF2">
        <w:rPr>
          <w:noProof/>
        </w:rPr>
        <w:t>)</w:t>
      </w:r>
      <w:r w:rsidR="00741BF2">
        <w:fldChar w:fldCharType="end"/>
      </w:r>
      <w:r w:rsidR="00067C5A">
        <w:t xml:space="preserve">. </w:t>
      </w:r>
      <w:r w:rsidR="006D78AB">
        <w:rPr>
          <w:rFonts w:cs="Times New Roman"/>
          <w:szCs w:val="24"/>
        </w:rPr>
        <w:t>O</w:t>
      </w:r>
      <w:r w:rsidR="006D78AB" w:rsidRPr="00262D5F">
        <w:rPr>
          <w:rFonts w:cs="Times New Roman"/>
          <w:szCs w:val="24"/>
        </w:rPr>
        <w:t>ver recent years</w:t>
      </w:r>
      <w:r w:rsidR="006D78AB">
        <w:rPr>
          <w:rFonts w:cs="Times New Roman"/>
          <w:szCs w:val="24"/>
        </w:rPr>
        <w:t xml:space="preserve"> there has been increasing interest</w:t>
      </w:r>
      <w:r w:rsidR="006D78AB" w:rsidRPr="00262D5F">
        <w:rPr>
          <w:rFonts w:cs="Times New Roman"/>
          <w:szCs w:val="24"/>
        </w:rPr>
        <w:t xml:space="preserve"> </w:t>
      </w:r>
      <w:r w:rsidR="006D78AB">
        <w:rPr>
          <w:rFonts w:cs="Times New Roman"/>
          <w:szCs w:val="24"/>
        </w:rPr>
        <w:t xml:space="preserve">in </w:t>
      </w:r>
      <w:r w:rsidR="006D78AB" w:rsidRPr="00262D5F">
        <w:rPr>
          <w:rFonts w:cs="Times New Roman"/>
          <w:szCs w:val="24"/>
        </w:rPr>
        <w:t xml:space="preserve">the emergence of </w:t>
      </w:r>
      <w:r w:rsidR="006D78AB">
        <w:rPr>
          <w:rFonts w:cs="Times New Roman"/>
          <w:szCs w:val="24"/>
        </w:rPr>
        <w:t>borderline personality disorder</w:t>
      </w:r>
      <w:r w:rsidR="006D78AB" w:rsidRPr="00262D5F">
        <w:rPr>
          <w:rFonts w:cs="Times New Roman"/>
          <w:szCs w:val="24"/>
        </w:rPr>
        <w:t xml:space="preserve"> </w:t>
      </w:r>
      <w:r w:rsidR="00741BF2">
        <w:rPr>
          <w:rFonts w:cs="Times New Roman"/>
          <w:szCs w:val="24"/>
        </w:rPr>
        <w:fldChar w:fldCharType="begin">
          <w:fldData xml:space="preserve">PEVuZE5vdGU+PENpdGU+PEF1dGhvcj5BcmVuczwvQXV0aG9yPjxZZWFyPjIwMTM8L1llYXI+PFJl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=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BcmVuczwvQXV0aG9yPjxZZWFyPjIwMTM8L1llYXI+PFJl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=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7" w:tooltip="Arens, 2013 #16326" w:history="1">
        <w:r w:rsidR="004156E4">
          <w:rPr>
            <w:rFonts w:cs="Times New Roman"/>
            <w:noProof/>
            <w:szCs w:val="24"/>
          </w:rPr>
          <w:t>Arens et al., 2013</w:t>
        </w:r>
      </w:hyperlink>
      <w:r w:rsidR="00741BF2">
        <w:rPr>
          <w:rFonts w:cs="Times New Roman"/>
          <w:noProof/>
          <w:szCs w:val="24"/>
        </w:rPr>
        <w:t xml:space="preserve">; </w:t>
      </w:r>
      <w:hyperlink w:anchor="_ENREF_27" w:tooltip="Bornovalova, 2013 #16327" w:history="1">
        <w:r w:rsidR="004156E4">
          <w:rPr>
            <w:rFonts w:cs="Times New Roman"/>
            <w:noProof/>
            <w:szCs w:val="24"/>
          </w:rPr>
          <w:t>Bornovalova, Hicks, Iacono, &amp; McGue, 2013</w:t>
        </w:r>
      </w:hyperlink>
      <w:r w:rsidR="00741BF2">
        <w:rPr>
          <w:rFonts w:cs="Times New Roman"/>
          <w:noProof/>
          <w:szCs w:val="24"/>
        </w:rPr>
        <w:t xml:space="preserve">; </w:t>
      </w:r>
      <w:hyperlink w:anchor="_ENREF_39" w:tooltip="Chanen, 2013 #16325" w:history="1">
        <w:r w:rsidR="004156E4">
          <w:rPr>
            <w:rFonts w:cs="Times New Roman"/>
            <w:noProof/>
            <w:szCs w:val="24"/>
          </w:rPr>
          <w:t>Chanen &amp; McCutcheon, 2013</w:t>
        </w:r>
      </w:hyperlink>
      <w:r w:rsidR="00741BF2">
        <w:rPr>
          <w:rFonts w:cs="Times New Roman"/>
          <w:noProof/>
          <w:szCs w:val="24"/>
        </w:rPr>
        <w:t xml:space="preserve">; </w:t>
      </w:r>
      <w:hyperlink w:anchor="_ENREF_180" w:tooltip="Stepp, 2013 #16324" w:history="1">
        <w:r w:rsidR="004156E4">
          <w:rPr>
            <w:rFonts w:cs="Times New Roman"/>
            <w:noProof/>
            <w:szCs w:val="24"/>
          </w:rPr>
          <w:t>Stepp, Olino, Klein, Seeley, &amp; Lewinsohn, 2013</w:t>
        </w:r>
      </w:hyperlink>
      <w:r w:rsidR="00741BF2">
        <w:rPr>
          <w:rFonts w:cs="Times New Roman"/>
          <w:noProof/>
          <w:szCs w:val="24"/>
        </w:rPr>
        <w:t>)</w:t>
      </w:r>
      <w:r w:rsidR="00741BF2">
        <w:rPr>
          <w:rFonts w:cs="Times New Roman"/>
          <w:szCs w:val="24"/>
        </w:rPr>
        <w:fldChar w:fldCharType="end"/>
      </w:r>
      <w:r w:rsidR="006D78AB">
        <w:rPr>
          <w:rFonts w:cs="Times New Roman"/>
          <w:szCs w:val="24"/>
        </w:rPr>
        <w:t xml:space="preserve"> and</w:t>
      </w:r>
      <w:r w:rsidR="006D78AB" w:rsidRPr="007F3282">
        <w:rPr>
          <w:rFonts w:cs="Times New Roman"/>
          <w:szCs w:val="24"/>
        </w:rPr>
        <w:t xml:space="preserve"> evidence to suggest that the disorder may have roots in early development</w:t>
      </w:r>
      <w:r w:rsidR="006D78AB">
        <w:rPr>
          <w:rFonts w:cs="Times New Roman"/>
          <w:szCs w:val="24"/>
        </w:rPr>
        <w:t xml:space="preserve"> is accumulating</w:t>
      </w:r>
      <w:r w:rsidR="006D78AB" w:rsidRPr="007F3282">
        <w:rPr>
          <w:rFonts w:cs="Times New Roman"/>
          <w:szCs w:val="24"/>
        </w:rPr>
        <w:t xml:space="preserve"> </w:t>
      </w:r>
      <w:r w:rsidR="00741BF2">
        <w:rPr>
          <w:rFonts w:cs="Times New Roman"/>
          <w:szCs w:val="24"/>
        </w:rPr>
        <w:fldChar w:fldCharType="begin">
          <w:fldData xml:space="preserve">PEVuZE5vdGU+PENpdGU+PEF1dGhvcj5Hb29kbWFuPC9BdXRob3I+PFllYXI+MjAxMzwvWWVhcj48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Hb29kbWFuPC9BdXRob3I+PFllYXI+MjAxMzwvWWVhcj48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83" w:tooltip="Goodman, 2013 #16330" w:history="1">
        <w:r w:rsidR="004156E4">
          <w:rPr>
            <w:rFonts w:cs="Times New Roman"/>
            <w:noProof/>
            <w:szCs w:val="24"/>
          </w:rPr>
          <w:t>Goodman, Patel, Oakes, Matho, &amp; Triebwasser, 2013</w:t>
        </w:r>
      </w:hyperlink>
      <w:r w:rsidR="00741BF2">
        <w:rPr>
          <w:rFonts w:cs="Times New Roman"/>
          <w:noProof/>
          <w:szCs w:val="24"/>
        </w:rPr>
        <w:t xml:space="preserve">; </w:t>
      </w:r>
      <w:hyperlink w:anchor="_ENREF_118" w:tooltip="Lopez-Castroman, 2013 #16329" w:history="1">
        <w:r w:rsidR="004156E4">
          <w:rPr>
            <w:rFonts w:cs="Times New Roman"/>
            <w:noProof/>
            <w:szCs w:val="24"/>
          </w:rPr>
          <w:t>Lopez-Castroman et al., 2013</w:t>
        </w:r>
      </w:hyperlink>
      <w:r w:rsidR="00741BF2">
        <w:rPr>
          <w:rFonts w:cs="Times New Roman"/>
          <w:noProof/>
          <w:szCs w:val="24"/>
        </w:rPr>
        <w:t xml:space="preserve">; </w:t>
      </w:r>
      <w:hyperlink w:anchor="_ENREF_147" w:tooltip="Perroud, 2013 #16328" w:history="1">
        <w:r w:rsidR="004156E4">
          <w:rPr>
            <w:rFonts w:cs="Times New Roman"/>
            <w:noProof/>
            <w:szCs w:val="24"/>
          </w:rPr>
          <w:t>Perroud et al., 2013</w:t>
        </w:r>
      </w:hyperlink>
      <w:r w:rsidR="00741BF2">
        <w:rPr>
          <w:rFonts w:cs="Times New Roman"/>
          <w:noProof/>
          <w:szCs w:val="24"/>
        </w:rPr>
        <w:t xml:space="preserve">; </w:t>
      </w:r>
      <w:hyperlink w:anchor="_ENREF_168" w:tooltip="Siever, 2008 #16331" w:history="1">
        <w:r w:rsidR="004156E4">
          <w:rPr>
            <w:rFonts w:cs="Times New Roman"/>
            <w:noProof/>
            <w:szCs w:val="24"/>
          </w:rPr>
          <w:t>Siever, 2008</w:t>
        </w:r>
      </w:hyperlink>
      <w:r w:rsidR="00741BF2">
        <w:rPr>
          <w:rFonts w:cs="Times New Roman"/>
          <w:noProof/>
          <w:szCs w:val="24"/>
        </w:rPr>
        <w:t>)</w:t>
      </w:r>
      <w:r w:rsidR="00741BF2">
        <w:rPr>
          <w:rFonts w:cs="Times New Roman"/>
          <w:szCs w:val="24"/>
        </w:rPr>
        <w:fldChar w:fldCharType="end"/>
      </w:r>
      <w:r w:rsidR="006D78AB" w:rsidRPr="00016566">
        <w:rPr>
          <w:rFonts w:cs="Times New Roman"/>
          <w:szCs w:val="24"/>
        </w:rPr>
        <w:t>.</w:t>
      </w:r>
      <w:r>
        <w:t xml:space="preserve"> </w:t>
      </w:r>
      <w:r w:rsidR="00F52604">
        <w:t>In this paper</w:t>
      </w:r>
      <w:r w:rsidR="006D78AB">
        <w:t xml:space="preserve">, building on earlier work on the significance of attachment and mentalization for the development of BPD </w:t>
      </w:r>
      <w:r w:rsidR="00741BF2">
        <w:rPr>
          <w:rFonts w:cs="Times New Roman"/>
          <w:szCs w:val="24"/>
        </w:rPr>
        <w:fldChar w:fldCharType="begin">
          <w:fldData xml:space="preserve">PEVuZE5vdGU+PENpdGU+PEF1dGhvcj5BbGxlbjwvQXV0aG9yPjxZZWFyPjIwMDg8L1llYXI+PFJl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==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BbGxlbjwvQXV0aG9yPjxZZWFyPjIwMDg8L1llYXI+PFJl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==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 xml:space="preserve">(see </w:t>
      </w:r>
      <w:hyperlink w:anchor="_ENREF_6" w:tooltip="Allen, 2008 #10747" w:history="1">
        <w:r w:rsidR="004156E4">
          <w:rPr>
            <w:rFonts w:cs="Times New Roman"/>
            <w:noProof/>
            <w:szCs w:val="24"/>
          </w:rPr>
          <w:t>Allen, Fonagy, &amp; Bateman, 2008</w:t>
        </w:r>
      </w:hyperlink>
      <w:r w:rsidR="00741BF2">
        <w:rPr>
          <w:rFonts w:cs="Times New Roman"/>
          <w:noProof/>
          <w:szCs w:val="24"/>
        </w:rPr>
        <w:t xml:space="preserve">; </w:t>
      </w:r>
      <w:hyperlink w:anchor="_ENREF_68" w:tooltip="Fonagy, 2009 #11502" w:history="1">
        <w:r w:rsidR="004156E4">
          <w:rPr>
            <w:rFonts w:cs="Times New Roman"/>
            <w:noProof/>
            <w:szCs w:val="24"/>
          </w:rPr>
          <w:t>Fonagy &amp; Luyten, 2009</w:t>
        </w:r>
      </w:hyperlink>
      <w:r w:rsidR="00741BF2">
        <w:rPr>
          <w:rFonts w:cs="Times New Roman"/>
          <w:noProof/>
          <w:szCs w:val="24"/>
        </w:rPr>
        <w:t xml:space="preserve">; </w:t>
      </w:r>
      <w:hyperlink w:anchor="_ENREF_69" w:tooltip="Fonagy, in press #16797" w:history="1">
        <w:r w:rsidR="004156E4">
          <w:rPr>
            <w:rFonts w:cs="Times New Roman"/>
            <w:noProof/>
            <w:szCs w:val="24"/>
          </w:rPr>
          <w:t>Fonagy &amp; Luyten, in press</w:t>
        </w:r>
      </w:hyperlink>
      <w:r w:rsidR="00741BF2">
        <w:rPr>
          <w:rFonts w:cs="Times New Roman"/>
          <w:noProof/>
          <w:szCs w:val="24"/>
        </w:rPr>
        <w:t xml:space="preserve">; </w:t>
      </w:r>
      <w:hyperlink w:anchor="_ENREF_71" w:tooltip="Fonagy, 2011 #16409" w:history="1">
        <w:r w:rsidR="004156E4">
          <w:rPr>
            <w:rFonts w:cs="Times New Roman"/>
            <w:noProof/>
            <w:szCs w:val="24"/>
          </w:rPr>
          <w:t>Fonagy, Luyten, &amp; Strathearn, 2011</w:t>
        </w:r>
      </w:hyperlink>
      <w:r w:rsidR="00741BF2">
        <w:rPr>
          <w:rFonts w:cs="Times New Roman"/>
          <w:noProof/>
          <w:szCs w:val="24"/>
        </w:rPr>
        <w:t>)</w:t>
      </w:r>
      <w:r w:rsidR="00741BF2">
        <w:rPr>
          <w:rFonts w:cs="Times New Roman"/>
          <w:szCs w:val="24"/>
        </w:rPr>
        <w:fldChar w:fldCharType="end"/>
      </w:r>
      <w:r w:rsidR="006D78AB">
        <w:t>,</w:t>
      </w:r>
      <w:r w:rsidR="00F52604">
        <w:t xml:space="preserve"> we propose a </w:t>
      </w:r>
      <w:r w:rsidR="00A9028E">
        <w:t xml:space="preserve">developmental </w:t>
      </w:r>
      <w:r w:rsidR="005365D8">
        <w:t>f</w:t>
      </w:r>
      <w:r w:rsidR="00F52604">
        <w:t xml:space="preserve">ramework </w:t>
      </w:r>
      <w:r>
        <w:t xml:space="preserve">that conceptualizes </w:t>
      </w:r>
      <w:r w:rsidR="006D78AB">
        <w:t>BPD</w:t>
      </w:r>
      <w:r w:rsidR="001235F0">
        <w:t xml:space="preserve"> in terms of a</w:t>
      </w:r>
      <w:r w:rsidR="00754074">
        <w:t xml:space="preserve"> specific</w:t>
      </w:r>
      <w:r w:rsidR="001235F0">
        <w:t xml:space="preserve"> underlying vulnerability to psychopathology</w:t>
      </w:r>
      <w:r w:rsidR="00277E78">
        <w:t xml:space="preserve"> </w:t>
      </w:r>
      <w:r w:rsidR="00741BF2">
        <w:fldChar w:fldCharType="begin"/>
      </w:r>
      <w:r w:rsidR="00741BF2">
        <w:instrText xml:space="preserve"> ADDIN EN.CITE &lt;EndNote&gt;&lt;Cite&gt;&lt;Author&gt;Fonagy&lt;/Author&gt;&lt;Year&gt;2014&lt;/Year&gt;&lt;RecNum&gt;16768&lt;/RecNum&gt;&lt;DisplayText&gt;(Fonagy, Luyten, &amp;amp; Allison, 2014)&lt;/DisplayText&gt;&lt;record&gt;&lt;rec-number&gt;16768&lt;/rec-number&gt;&lt;foreign-keys&gt;&lt;key app="EN" db-id="ptpa0v9a75zff6e9zptpdsruvvx9p0trdwa2"&gt;16768&lt;/key&gt;&lt;/foreign-keys&gt;&lt;ref-type name="Journal Article"&gt;17&lt;/ref-type&gt;&lt;contributors&gt;&lt;authors&gt;&lt;author&gt;Fonagy, P.&lt;/author&gt;&lt;author&gt;Luyten, P.&lt;/author&gt;&lt;author&gt;Allison, E.&lt;/author&gt;&lt;/authors&gt;&lt;/contributors&gt;&lt;titles&gt;&lt;title&gt;Teaching to learn from experience: Epistemic mistrust at the heart of BPD and its psychosocial treatment&lt;/title&gt;&lt;secondary-title&gt;Manuscript in preparation&lt;/secondary-title&gt;&lt;/titles&gt;&lt;dates&gt;&lt;year&gt;2014&lt;/year&gt;&lt;/dates&gt;&lt;urls&gt;&lt;/urls&gt;&lt;/record&gt;&lt;/Cite&gt;&lt;/EndNote&gt;</w:instrText>
      </w:r>
      <w:r w:rsidR="00741BF2">
        <w:fldChar w:fldCharType="separate"/>
      </w:r>
      <w:r w:rsidR="00741BF2">
        <w:rPr>
          <w:noProof/>
        </w:rPr>
        <w:t>(</w:t>
      </w:r>
      <w:hyperlink w:anchor="_ENREF_70" w:tooltip="Fonagy, 2014 #16768" w:history="1">
        <w:r w:rsidR="004156E4">
          <w:rPr>
            <w:noProof/>
          </w:rPr>
          <w:t>Fonagy, Luyten, &amp; Allison, 2014</w:t>
        </w:r>
      </w:hyperlink>
      <w:r w:rsidR="00741BF2">
        <w:rPr>
          <w:noProof/>
        </w:rPr>
        <w:t>)</w:t>
      </w:r>
      <w:r w:rsidR="00741BF2">
        <w:fldChar w:fldCharType="end"/>
      </w:r>
      <w:r w:rsidR="00414DDC">
        <w:t>. W</w:t>
      </w:r>
      <w:r w:rsidR="00754074">
        <w:t>e define</w:t>
      </w:r>
      <w:r w:rsidR="00414DDC">
        <w:t xml:space="preserve"> this vulnerability</w:t>
      </w:r>
      <w:r w:rsidR="00754074">
        <w:t xml:space="preserve"> as the impairment of epistemic trust</w:t>
      </w:r>
      <w:r w:rsidR="00B75108">
        <w:t xml:space="preserve">. </w:t>
      </w:r>
      <w:r w:rsidR="00F52604">
        <w:t xml:space="preserve">Our framework is proposed as a heuristic rather than an etiological model, but a heuristic with, we hope, </w:t>
      </w:r>
      <w:r w:rsidR="00687774">
        <w:t>significant</w:t>
      </w:r>
      <w:r w:rsidR="00F52604">
        <w:t xml:space="preserve"> clinical implications.</w:t>
      </w:r>
      <w:r w:rsidR="00861443" w:rsidRPr="00861443">
        <w:t xml:space="preserve"> </w:t>
      </w:r>
    </w:p>
    <w:p w:rsidR="00F52604" w:rsidRDefault="00861443">
      <w:r>
        <w:t xml:space="preserve">Our starting point is the remarkable and paradoxical combination of marked </w:t>
      </w:r>
      <w:r w:rsidRPr="00753D87">
        <w:rPr>
          <w:i/>
        </w:rPr>
        <w:t>rigidity</w:t>
      </w:r>
      <w:r>
        <w:t xml:space="preserve"> and </w:t>
      </w:r>
      <w:r w:rsidRPr="00753D87">
        <w:rPr>
          <w:i/>
        </w:rPr>
        <w:t>instability</w:t>
      </w:r>
      <w:r>
        <w:t xml:space="preserve"> in BPD. </w:t>
      </w:r>
      <w:r w:rsidR="001235F0">
        <w:t>C</w:t>
      </w:r>
      <w:r>
        <w:t>linicians are often struck by the rigidity in the BPD patient’s behavioral repertoire</w:t>
      </w:r>
      <w:r w:rsidR="00047696">
        <w:t>,</w:t>
      </w:r>
      <w:r>
        <w:t xml:space="preserve"> which, unsurprisingly, has become a key feature of many extant theories of BPD</w:t>
      </w:r>
      <w:r w:rsidR="00047696">
        <w:t>,</w:t>
      </w:r>
      <w:r w:rsidR="00277E78">
        <w:t xml:space="preserve"> as we will discuss below</w:t>
      </w:r>
      <w:r>
        <w:t xml:space="preserve">. Yet BPD is </w:t>
      </w:r>
      <w:r w:rsidR="001235F0">
        <w:t xml:space="preserve">also </w:t>
      </w:r>
      <w:r>
        <w:t>notable for its instability</w:t>
      </w:r>
      <w:r w:rsidR="00047696">
        <w:t>—</w:t>
      </w:r>
      <w:r>
        <w:t>in symptoms, copin</w:t>
      </w:r>
      <w:r w:rsidR="00277E78">
        <w:t>g strategies</w:t>
      </w:r>
      <w:r w:rsidR="00047696">
        <w:t>,</w:t>
      </w:r>
      <w:r w:rsidR="00277E78">
        <w:t xml:space="preserve"> and relationships</w:t>
      </w:r>
      <w:r>
        <w:t>, but also in the course of the disorder</w:t>
      </w:r>
      <w:r w:rsidR="00B27367">
        <w:t xml:space="preserve"> </w:t>
      </w:r>
      <w:r w:rsidR="00741BF2">
        <w:fldChar w:fldCharType="begin">
          <w:fldData xml:space="preserve">PEVuZE5vdGU+PENpdGU+PEF1dGhvcj5Ta29kb2w8L0F1dGhvcj48WWVhcj4yMDA2PC9ZZWFyPjxS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</w:fldData>
        </w:fldChar>
      </w:r>
      <w:r w:rsidR="00741BF2">
        <w:instrText xml:space="preserve"> ADDIN EN.CITE </w:instrText>
      </w:r>
      <w:r w:rsidR="00741BF2">
        <w:fldChar w:fldCharType="begin">
          <w:fldData xml:space="preserve">PEVuZE5vdGU+PENpdGU+PEF1dGhvcj5Ta29kb2w8L0F1dGhvcj48WWVhcj4yMDA2PC9ZZWFyPjxS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169" w:tooltip="Skodol, 2006 #10242" w:history="1">
        <w:r w:rsidR="004156E4">
          <w:rPr>
            <w:noProof/>
          </w:rPr>
          <w:t>Skodol et al., 2006</w:t>
        </w:r>
      </w:hyperlink>
      <w:r w:rsidR="00741BF2">
        <w:rPr>
          <w:noProof/>
        </w:rPr>
        <w:t xml:space="preserve">; </w:t>
      </w:r>
      <w:hyperlink w:anchor="_ENREF_211" w:tooltip="Zanarini, 2013 #16385" w:history="1">
        <w:r w:rsidR="004156E4">
          <w:rPr>
            <w:noProof/>
          </w:rPr>
          <w:t>Zanarini, Laudate, Frankenburg, Wedig, &amp; Fitzmaurice, 2013</w:t>
        </w:r>
      </w:hyperlink>
      <w:r w:rsidR="00741BF2">
        <w:rPr>
          <w:noProof/>
        </w:rPr>
        <w:t>)</w:t>
      </w:r>
      <w:r w:rsidR="00741BF2">
        <w:fldChar w:fldCharType="end"/>
      </w:r>
      <w:r>
        <w:t>.</w:t>
      </w:r>
      <w:r w:rsidR="00277E78">
        <w:t xml:space="preserve"> Instability, it has been noted, is what is stable in BPD</w:t>
      </w:r>
      <w:r w:rsidR="00637A49">
        <w:t xml:space="preserve"> </w:t>
      </w:r>
      <w:r w:rsidR="00741BF2">
        <w:fldChar w:fldCharType="begin"/>
      </w:r>
      <w:r w:rsidR="00741BF2">
        <w:instrText xml:space="preserve"> ADDIN EN.CITE &lt;EndNote&gt;&lt;Cite&gt;&lt;Author&gt;Schmideberg&lt;/Author&gt;&lt;Year&gt;1959&lt;/Year&gt;&lt;RecNum&gt;17195&lt;/RecNum&gt;&lt;DisplayText&gt;(Schmideberg, 1959)&lt;/DisplayText&gt;&lt;record&gt;&lt;rec-number&gt;17195&lt;/rec-number&gt;&lt;foreign-keys&gt;&lt;key app="EN" db-id="ptpa0v9a75zff6e9zptpdsruvvx9p0trdwa2"&gt;17195&lt;/key&gt;&lt;/foreign-keys&gt;&lt;ref-type name="Book Section"&gt;5&lt;/ref-type&gt;&lt;contributors&gt;&lt;authors&gt;&lt;author&gt;Schmideberg, M. &lt;/author&gt;&lt;/authors&gt;&lt;secondary-authors&gt;&lt;author&gt;Arieti, S.&lt;/author&gt;&lt;/secondary-authors&gt;&lt;/contributors&gt;&lt;titles&gt;&lt;title&gt;The borderline patient. &lt;/title&gt;&lt;secondary-title&gt;American handbook of psychiatry &lt;/secondary-title&gt;&lt;/titles&gt;&lt;pages&gt;398–416.&lt;/pages&gt;&lt;dates&gt;&lt;year&gt;1959&lt;/year&gt;&lt;/dates&gt;&lt;pub-location&gt;New York, NY&lt;/pub-location&gt;&lt;publisher&gt;Basic Books&lt;/publisher&gt;&lt;urls&gt;&lt;/urls&gt;&lt;/record&gt;&lt;/Cite&gt;&lt;/EndNote&gt;</w:instrText>
      </w:r>
      <w:r w:rsidR="00741BF2">
        <w:fldChar w:fldCharType="separate"/>
      </w:r>
      <w:r w:rsidR="00741BF2">
        <w:rPr>
          <w:noProof/>
        </w:rPr>
        <w:t>(</w:t>
      </w:r>
      <w:hyperlink w:anchor="_ENREF_161" w:tooltip="Schmideberg, 1959 #17195" w:history="1">
        <w:r w:rsidR="004156E4">
          <w:rPr>
            <w:noProof/>
          </w:rPr>
          <w:t>Schmideberg, 1959</w:t>
        </w:r>
      </w:hyperlink>
      <w:r w:rsidR="00741BF2">
        <w:rPr>
          <w:noProof/>
        </w:rPr>
        <w:t>)</w:t>
      </w:r>
      <w:r w:rsidR="00741BF2">
        <w:fldChar w:fldCharType="end"/>
      </w:r>
      <w:r w:rsidR="00277E78">
        <w:t xml:space="preserve">. </w:t>
      </w:r>
    </w:p>
    <w:p w:rsidR="00F52604" w:rsidRPr="00F52604" w:rsidRDefault="00F52604" w:rsidP="00825E0E">
      <w:pPr>
        <w:pStyle w:val="Heading1"/>
      </w:pPr>
      <w:r w:rsidRPr="00F52604">
        <w:lastRenderedPageBreak/>
        <w:t>Rigidity</w:t>
      </w:r>
      <w:r w:rsidR="0023573E">
        <w:t xml:space="preserve"> and </w:t>
      </w:r>
      <w:r w:rsidR="00A144D7">
        <w:t>T</w:t>
      </w:r>
      <w:r w:rsidR="00CE1897">
        <w:t xml:space="preserve">heories on </w:t>
      </w:r>
      <w:r w:rsidR="00384A1F">
        <w:t>B</w:t>
      </w:r>
      <w:r w:rsidR="00A144D7">
        <w:t xml:space="preserve">orderline </w:t>
      </w:r>
      <w:r w:rsidR="00384A1F">
        <w:t>P</w:t>
      </w:r>
      <w:r w:rsidR="00A144D7">
        <w:t xml:space="preserve">ersonality </w:t>
      </w:r>
      <w:r w:rsidR="00384A1F">
        <w:t>D</w:t>
      </w:r>
      <w:r w:rsidR="00A144D7">
        <w:t>isorder</w:t>
      </w:r>
    </w:p>
    <w:p w:rsidR="00B12D9C" w:rsidRDefault="007D4C03">
      <w:r>
        <w:t>R</w:t>
      </w:r>
      <w:r w:rsidR="00277E78">
        <w:t xml:space="preserve">igidity is at the heart of many theories about BPD, and has been most often related to personality. </w:t>
      </w:r>
      <w:r w:rsidR="00861443">
        <w:t>The r</w:t>
      </w:r>
      <w:r w:rsidR="00F52604">
        <w:t>igidity</w:t>
      </w:r>
      <w:r w:rsidR="00861443">
        <w:t xml:space="preserve"> characteristic of BPD</w:t>
      </w:r>
      <w:r w:rsidR="00F52604">
        <w:t xml:space="preserve"> is undoubtedly from one perspective a personality trait. It is </w:t>
      </w:r>
      <w:r w:rsidR="00213A51">
        <w:t xml:space="preserve">a </w:t>
      </w:r>
      <w:r w:rsidR="00F52604">
        <w:t>common human experience that we encounter individuals without the flexibility to adopt alternative positions from the ones they find themselves occupying at a particular time</w:t>
      </w:r>
      <w:r w:rsidR="00213A51">
        <w:t xml:space="preserve"> </w:t>
      </w:r>
      <w:r w:rsidR="00F52604">
        <w:t xml:space="preserve">point. It is most closely related to high and maladaptive levels of conscientiousness and low levels of openness to experience </w:t>
      </w:r>
      <w:r w:rsidR="00741BF2">
        <w:fldChar w:fldCharType="begin"/>
      </w:r>
      <w:r w:rsidR="00741BF2">
        <w:instrText xml:space="preserve"> ADDIN EN.CITE &lt;EndNote&gt;&lt;Cite&gt;&lt;Author&gt;Widiger&lt;/Author&gt;&lt;Year&gt;2012&lt;/Year&gt;&lt;RecNum&gt;16909&lt;/RecNum&gt;&lt;DisplayText&gt;(Widiger, Lynam, Miller, &amp;amp; Oltmanns, 2012)&lt;/DisplayText&gt;&lt;record&gt;&lt;rec-number&gt;16909&lt;/rec-number&gt;&lt;foreign-keys&gt;&lt;key app="EN" db-id="ptpa0v9a75zff6e9zptpdsruvvx9p0trdwa2"&gt;16909&lt;/key&gt;&lt;/foreign-keys&gt;&lt;ref-type name="Journal Article"&gt;17&lt;/ref-type&gt;&lt;contributors&gt;&lt;authors&gt;&lt;author&gt;Widiger, T. A.&lt;/author&gt;&lt;author&gt;Lynam, D. R.&lt;/author&gt;&lt;author&gt;Miller, J. D.&lt;/author&gt;&lt;author&gt;Oltmanns, T. F.&lt;/author&gt;&lt;/authors&gt;&lt;/contributors&gt;&lt;titles&gt;&lt;title&gt;Measures to assess maladaptive variants of the five-factor model&lt;/title&gt;&lt;secondary-title&gt;Journal of Personality Assessment&lt;/secondary-title&gt;&lt;/titles&gt;&lt;pages&gt;450-455&lt;/pages&gt;&lt;volume&gt;94&lt;/volume&gt;&lt;number&gt;5&lt;/number&gt;&lt;dates&gt;&lt;year&gt;2012&lt;/year&gt;&lt;pub-dates&gt;&lt;date&gt;2012/10/10&lt;/date&gt;&lt;/pub-dates&gt;&lt;/dates&gt;&lt;publisher&gt;Routledge&lt;/publisher&gt;&lt;isbn&gt;0022-3891&lt;/isbn&gt;&lt;urls&gt;&lt;related-urls&gt;&lt;url&gt;http://dx.doi.org/10.1080/00223891.2012.677887&lt;/url&gt;&lt;/related-urls&gt;&lt;/urls&gt;&lt;electronic-resource-num&gt;10.1080/00223891.2012.677887&lt;/electronic-resource-num&gt;&lt;/record&gt;&lt;/Cite&gt;&lt;/EndNote&gt;</w:instrText>
      </w:r>
      <w:r w:rsidR="00741BF2">
        <w:fldChar w:fldCharType="separate"/>
      </w:r>
      <w:r w:rsidR="00741BF2">
        <w:rPr>
          <w:noProof/>
        </w:rPr>
        <w:t>(</w:t>
      </w:r>
      <w:hyperlink w:anchor="_ENREF_202" w:tooltip="Widiger, 2012 #16909" w:history="1">
        <w:r w:rsidR="004156E4">
          <w:rPr>
            <w:noProof/>
          </w:rPr>
          <w:t>Widiger, Lynam, Miller, &amp; Oltmanns, 2012</w:t>
        </w:r>
      </w:hyperlink>
      <w:r w:rsidR="00741BF2">
        <w:rPr>
          <w:noProof/>
        </w:rPr>
        <w:t>)</w:t>
      </w:r>
      <w:r w:rsidR="00741BF2">
        <w:fldChar w:fldCharType="end"/>
      </w:r>
      <w:r w:rsidR="00763901">
        <w:t>.</w:t>
      </w:r>
      <w:r w:rsidR="00F52604">
        <w:t xml:space="preserve"> Whilst we find the notion of personality traits helpful, we are also </w:t>
      </w:r>
      <w:r w:rsidR="004B59F4">
        <w:t>mindful of the risk of reification of such constructs</w:t>
      </w:r>
      <w:r w:rsidR="001345A2">
        <w:t xml:space="preserve"> </w:t>
      </w:r>
      <w:r w:rsidR="00741BF2">
        <w:fldChar w:fldCharType="begin"/>
      </w:r>
      <w:r w:rsidR="00741BF2">
        <w:instrText xml:space="preserve"> ADDIN EN.CITE &lt;EndNote&gt;&lt;Cite&gt;&lt;Author&gt;Luyten&lt;/Author&gt;&lt;Year&gt;in press&lt;/Year&gt;&lt;RecNum&gt;16966&lt;/RecNum&gt;&lt;DisplayText&gt;(Luyten, in press)&lt;/DisplayText&gt;&lt;record&gt;&lt;rec-number&gt;16966&lt;/rec-number&gt;&lt;foreign-keys&gt;&lt;key app="EN" db-id="ptpa0v9a75zff6e9zptpdsruvvx9p0trdwa2"&gt;16966&lt;/key&gt;&lt;/foreign-keys&gt;&lt;ref-type name="Journal Article"&gt;17&lt;/ref-type&gt;&lt;contributors&gt;&lt;authors&gt;&lt;author&gt;Luyten, P.&lt;/author&gt;&lt;/authors&gt;&lt;/contributors&gt;&lt;titles&gt;&lt;title&gt;Unholy questions about five central tenets of psychoanalysis that need to be empirically verified&lt;/title&gt;&lt;secondary-title&gt;Psychoanalytic Inquiry&lt;/secondary-title&gt;&lt;/titles&gt;&lt;dates&gt;&lt;year&gt;in press&lt;/year&gt;&lt;/dates&gt;&lt;urls&gt;&lt;/urls&gt;&lt;/record&gt;&lt;/Cite&gt;&lt;/EndNote&gt;</w:instrText>
      </w:r>
      <w:r w:rsidR="00741BF2">
        <w:fldChar w:fldCharType="separate"/>
      </w:r>
      <w:r w:rsidR="00741BF2">
        <w:rPr>
          <w:noProof/>
        </w:rPr>
        <w:t>(</w:t>
      </w:r>
      <w:hyperlink w:anchor="_ENREF_119" w:tooltip="Luyten, in press #16966" w:history="1">
        <w:r w:rsidR="004156E4">
          <w:rPr>
            <w:noProof/>
          </w:rPr>
          <w:t>Luyten, in press</w:t>
        </w:r>
      </w:hyperlink>
      <w:r w:rsidR="00741BF2">
        <w:rPr>
          <w:noProof/>
        </w:rPr>
        <w:t>)</w:t>
      </w:r>
      <w:r w:rsidR="00741BF2">
        <w:fldChar w:fldCharType="end"/>
      </w:r>
      <w:r w:rsidR="00F52604">
        <w:t>. In our view, personality should be seen as a set of interacting capacities underpinned by a neural system</w:t>
      </w:r>
      <w:r w:rsidR="00225D30">
        <w:t xml:space="preserve">. </w:t>
      </w:r>
      <w:r w:rsidR="00C24990">
        <w:t xml:space="preserve">Temperament (the </w:t>
      </w:r>
      <w:r w:rsidR="00213A51">
        <w:t>F</w:t>
      </w:r>
      <w:r w:rsidR="00C24990">
        <w:t>ive</w:t>
      </w:r>
      <w:r w:rsidR="00213A51">
        <w:t xml:space="preserve"> F</w:t>
      </w:r>
      <w:r w:rsidR="00C24990">
        <w:t xml:space="preserve">actor </w:t>
      </w:r>
      <w:r w:rsidR="00213A51">
        <w:t>M</w:t>
      </w:r>
      <w:r w:rsidR="00C24990">
        <w:t>odel and its extensions)</w:t>
      </w:r>
      <w:r w:rsidR="00861443">
        <w:t xml:space="preserve"> </w:t>
      </w:r>
      <w:r w:rsidR="002C53F8">
        <w:t>is</w:t>
      </w:r>
      <w:r w:rsidR="00C24990">
        <w:t xml:space="preserve"> </w:t>
      </w:r>
      <w:r w:rsidR="00884427">
        <w:t xml:space="preserve">undoubtedly part of the </w:t>
      </w:r>
      <w:r w:rsidR="00CA412A">
        <w:t>process</w:t>
      </w:r>
      <w:r w:rsidR="00884427">
        <w:t xml:space="preserve"> of </w:t>
      </w:r>
      <w:r w:rsidR="00CA412A">
        <w:t xml:space="preserve">such </w:t>
      </w:r>
      <w:r w:rsidR="00C24990">
        <w:t>interactions</w:t>
      </w:r>
      <w:r w:rsidR="00213A51">
        <w:t>,</w:t>
      </w:r>
      <w:r w:rsidR="000D767D">
        <w:t xml:space="preserve"> but neither define</w:t>
      </w:r>
      <w:r w:rsidR="002C53F8">
        <w:t>s</w:t>
      </w:r>
      <w:r w:rsidR="000D767D">
        <w:t xml:space="preserve"> it nor necessarily predict</w:t>
      </w:r>
      <w:r w:rsidR="002C53F8">
        <w:t>s</w:t>
      </w:r>
      <w:r w:rsidR="000D767D">
        <w:t xml:space="preserve"> meaningfully </w:t>
      </w:r>
      <w:r w:rsidR="00FA6F1A">
        <w:t>individual outcome when many more categories of events enter the fray</w:t>
      </w:r>
      <w:r w:rsidR="00C24990">
        <w:t>.</w:t>
      </w:r>
      <w:r w:rsidR="00225D30">
        <w:t xml:space="preserve"> </w:t>
      </w:r>
    </w:p>
    <w:p w:rsidR="00C24990" w:rsidRDefault="00C24990">
      <w:r>
        <w:t xml:space="preserve">We favor a developmental perspective </w:t>
      </w:r>
      <w:r w:rsidR="00213A51">
        <w:t xml:space="preserve">in which </w:t>
      </w:r>
      <w:r>
        <w:t>personality is seen as a dynamic construct</w:t>
      </w:r>
      <w:r w:rsidR="00780869">
        <w:t>; dynamic</w:t>
      </w:r>
      <w:r>
        <w:t xml:space="preserve"> in the sense that it is </w:t>
      </w:r>
      <w:r w:rsidRPr="00780869">
        <w:rPr>
          <w:i/>
        </w:rPr>
        <w:t xml:space="preserve">the result of </w:t>
      </w:r>
      <w:r w:rsidR="00382D07">
        <w:rPr>
          <w:i/>
        </w:rPr>
        <w:t xml:space="preserve">historical, biological and social </w:t>
      </w:r>
      <w:r w:rsidRPr="00780869">
        <w:rPr>
          <w:i/>
        </w:rPr>
        <w:t xml:space="preserve">processes interacting </w:t>
      </w:r>
      <w:r w:rsidR="00CF57A3">
        <w:rPr>
          <w:i/>
        </w:rPr>
        <w:t xml:space="preserve">at every moment </w:t>
      </w:r>
      <w:r w:rsidRPr="00780869">
        <w:rPr>
          <w:i/>
        </w:rPr>
        <w:t>across the lifespan</w:t>
      </w:r>
      <w:r>
        <w:t xml:space="preserve">. Rigidity, </w:t>
      </w:r>
      <w:r w:rsidR="00CF57A3">
        <w:t>in this context</w:t>
      </w:r>
      <w:r>
        <w:t xml:space="preserve">, is a developmental meta-construct. It refers to </w:t>
      </w:r>
      <w:r w:rsidR="00225D30">
        <w:t xml:space="preserve">personality functioning. </w:t>
      </w:r>
      <w:r w:rsidR="002C53F8">
        <w:t xml:space="preserve">Rigidity </w:t>
      </w:r>
      <w:r>
        <w:t xml:space="preserve">is that which must be absent if the individual </w:t>
      </w:r>
      <w:r w:rsidR="002C53F8">
        <w:t xml:space="preserve">is to </w:t>
      </w:r>
      <w:r>
        <w:t>progress fluidly, flexibly</w:t>
      </w:r>
      <w:r w:rsidR="00213A51">
        <w:t>,</w:t>
      </w:r>
      <w:r>
        <w:t xml:space="preserve"> and adaptively across the phases of individual development.</w:t>
      </w:r>
      <w:r w:rsidR="00225D30">
        <w:t xml:space="preserve"> </w:t>
      </w:r>
    </w:p>
    <w:p w:rsidR="00384A1F" w:rsidRDefault="00C24990">
      <w:r>
        <w:t xml:space="preserve">Of course this is a very old idea, originally affirmed within the domain of personality theories by Carl Rogers </w:t>
      </w:r>
      <w:r w:rsidR="00741BF2">
        <w:fldChar w:fldCharType="begin"/>
      </w:r>
      <w:r w:rsidR="00741BF2">
        <w:instrText xml:space="preserve"> ADDIN EN.CITE &lt;EndNote&gt;&lt;Cite&gt;&lt;Author&gt;Rogers&lt;/Author&gt;&lt;Year&gt;1954&lt;/Year&gt;&lt;RecNum&gt;16838&lt;/RecNum&gt;&lt;DisplayText&gt;(Rogers, 1961; Rogers &amp;amp; Dymond, 1954)&lt;/DisplayText&gt;&lt;record&gt;&lt;rec-number&gt;16838&lt;/rec-number&gt;&lt;foreign-keys&gt;&lt;key app="EN" db-id="ptpa0v9a75zff6e9zptpdsruvvx9p0trdwa2"&gt;16838&lt;/key&gt;&lt;/foreign-keys&gt;&lt;ref-type name="Book"&gt;6&lt;/ref-type&gt;&lt;contributors&gt;&lt;authors&gt;&lt;author&gt;Rogers, C. R.&lt;/author&gt;&lt;author&gt;Dymond, R. F.&lt;/author&gt;&lt;/authors&gt;&lt;/contributors&gt;&lt;titles&gt;&lt;title&gt;Psychotherapy and personality change: Coordinated research studies in the client-centered approach&lt;/title&gt;&lt;/titles&gt;&lt;dates&gt;&lt;year&gt;1954&lt;/year&gt;&lt;/dates&gt;&lt;pub-location&gt;Chicago, IL&lt;/pub-location&gt;&lt;publisher&gt;University of Chicago Press&lt;/publisher&gt;&lt;urls&gt;&lt;/urls&gt;&lt;/record&gt;&lt;/Cite&gt;&lt;Cite&gt;&lt;Author&gt;Rogers&lt;/Author&gt;&lt;Year&gt;1961&lt;/Year&gt;&lt;RecNum&gt;16839&lt;/RecNum&gt;&lt;record&gt;&lt;rec-number&gt;16839&lt;/rec-number&gt;&lt;foreign-keys&gt;&lt;key app="EN" db-id="ptpa0v9a75zff6e9zptpdsruvvx9p0trdwa2"&gt;16839&lt;/key&gt;&lt;/foreign-keys&gt;&lt;ref-type name="Book"&gt;6&lt;/ref-type&gt;&lt;contributors&gt;&lt;authors&gt;&lt;author&gt;Rogers, C. R.&lt;/author&gt;&lt;/authors&gt;&lt;/contributors&gt;&lt;titles&gt;&lt;title&gt;On becoming a person: A therapist&amp;apos;s view of psychotherapy&lt;/title&gt;&lt;/titles&gt;&lt;dates&gt;&lt;year&gt;1961&lt;/year&gt;&lt;/dates&gt;&lt;pub-location&gt;London, UK&lt;/pub-location&gt;&lt;publisher&gt;Constable&lt;/publisher&gt;&lt;urls&gt;&lt;/urls&gt;&lt;/record&gt;&lt;/Cite&gt;&lt;/EndNote&gt;</w:instrText>
      </w:r>
      <w:r w:rsidR="00741BF2">
        <w:fldChar w:fldCharType="separate"/>
      </w:r>
      <w:r w:rsidR="00741BF2">
        <w:rPr>
          <w:noProof/>
        </w:rPr>
        <w:t>(</w:t>
      </w:r>
      <w:hyperlink w:anchor="_ENREF_152" w:tooltip="Rogers, 1961 #16839" w:history="1">
        <w:r w:rsidR="004156E4">
          <w:rPr>
            <w:noProof/>
          </w:rPr>
          <w:t>Rogers, 1961</w:t>
        </w:r>
      </w:hyperlink>
      <w:r w:rsidR="00741BF2">
        <w:rPr>
          <w:noProof/>
        </w:rPr>
        <w:t xml:space="preserve">; </w:t>
      </w:r>
      <w:hyperlink w:anchor="_ENREF_153" w:tooltip="Rogers, 1954 #16838" w:history="1">
        <w:r w:rsidR="004156E4">
          <w:rPr>
            <w:noProof/>
          </w:rPr>
          <w:t>Rogers &amp; Dymond, 1954</w:t>
        </w:r>
      </w:hyperlink>
      <w:r w:rsidR="00741BF2">
        <w:rPr>
          <w:noProof/>
        </w:rPr>
        <w:t>)</w:t>
      </w:r>
      <w:r w:rsidR="00741BF2">
        <w:fldChar w:fldCharType="end"/>
      </w:r>
      <w:r>
        <w:t>, but anticipated by phenomenological and existential philosophy</w:t>
      </w:r>
      <w:r w:rsidR="00763901">
        <w:t xml:space="preserve"> </w:t>
      </w:r>
      <w:r w:rsidR="00741BF2">
        <w:fldChar w:fldCharType="begin"/>
      </w:r>
      <w:r w:rsidR="00741BF2">
        <w:instrText xml:space="preserve"> ADDIN EN.CITE &lt;EndNote&gt;&lt;Cite&gt;&lt;Author&gt;Snygg&lt;/Author&gt;&lt;Year&gt;1949&lt;/Year&gt;&lt;RecNum&gt;16840&lt;/RecNum&gt;&lt;DisplayText&gt;(Sartre, 1946; Snygg &amp;amp; Combs, 1949)&lt;/DisplayText&gt;&lt;record&gt;&lt;rec-number&gt;16840&lt;/rec-number&gt;&lt;foreign-keys&gt;&lt;key app="EN" db-id="ptpa0v9a75zff6e9zptpdsruvvx9p0trdwa2"&gt;16840&lt;/key&gt;&lt;/foreign-keys&gt;&lt;ref-type name="Book"&gt;6&lt;/ref-type&gt;&lt;contributors&gt;&lt;authors&gt;&lt;author&gt;Snygg, D.&lt;/author&gt;&lt;author&gt;Combs, A. W.&lt;/author&gt;&lt;/authors&gt;&lt;/contributors&gt;&lt;titles&gt;&lt;title&gt;Individual behavior: A new frame of reference for psychology&lt;/title&gt;&lt;/titles&gt;&lt;dates&gt;&lt;year&gt;1949&lt;/year&gt;&lt;/dates&gt;&lt;pub-location&gt;New York, NY&lt;/pub-location&gt;&lt;publisher&gt;Harper &amp;amp; Brothers&lt;/publisher&gt;&lt;urls&gt;&lt;/urls&gt;&lt;/record&gt;&lt;/Cite&gt;&lt;Cite&gt;&lt;Author&gt;Sartre&lt;/Author&gt;&lt;Year&gt;1946&lt;/Year&gt;&lt;RecNum&gt;16841&lt;/RecNum&gt;&lt;record&gt;&lt;rec-number&gt;16841&lt;/rec-number&gt;&lt;foreign-keys&gt;&lt;key app="EN" db-id="ptpa0v9a75zff6e9zptpdsruvvx9p0trdwa2"&gt;16841&lt;/key&gt;&lt;/foreign-keys&gt;&lt;ref-type name="Book"&gt;6&lt;/ref-type&gt;&lt;contributors&gt;&lt;authors&gt;&lt;author&gt;Sartre, J-P&lt;/author&gt;&lt;/authors&gt;&lt;/contributors&gt;&lt;titles&gt;&lt;title&gt;L&amp;apos;existentialisme est un Humanisme&lt;/title&gt;&lt;/titles&gt;&lt;dates&gt;&lt;year&gt;1946&lt;/year&gt;&lt;/dates&gt;&lt;pub-location&gt;Paris, France&lt;/pub-location&gt;&lt;publisher&gt;Editions Nagel&lt;/publisher&gt;&lt;urls&gt;&lt;/urls&gt;&lt;/record&gt;&lt;/Cite&gt;&lt;/EndNote&gt;</w:instrText>
      </w:r>
      <w:r w:rsidR="00741BF2">
        <w:fldChar w:fldCharType="separate"/>
      </w:r>
      <w:r w:rsidR="00741BF2">
        <w:rPr>
          <w:noProof/>
        </w:rPr>
        <w:t>(</w:t>
      </w:r>
      <w:hyperlink w:anchor="_ENREF_157" w:tooltip="Sartre, 1946 #16841" w:history="1">
        <w:r w:rsidR="004156E4">
          <w:rPr>
            <w:noProof/>
          </w:rPr>
          <w:t>Sartre, 1946</w:t>
        </w:r>
      </w:hyperlink>
      <w:r w:rsidR="00741BF2">
        <w:rPr>
          <w:noProof/>
        </w:rPr>
        <w:t xml:space="preserve">; </w:t>
      </w:r>
      <w:hyperlink w:anchor="_ENREF_174" w:tooltip="Snygg, 1949 #16840" w:history="1">
        <w:r w:rsidR="004156E4">
          <w:rPr>
            <w:noProof/>
          </w:rPr>
          <w:t>Snygg &amp; Combs, 1949</w:t>
        </w:r>
      </w:hyperlink>
      <w:r w:rsidR="00741BF2">
        <w:rPr>
          <w:noProof/>
        </w:rPr>
        <w:t>)</w:t>
      </w:r>
      <w:r w:rsidR="00741BF2">
        <w:fldChar w:fldCharType="end"/>
      </w:r>
      <w:r w:rsidR="00225D30">
        <w:t xml:space="preserve">. </w:t>
      </w:r>
      <w:r>
        <w:t xml:space="preserve">Rogers described a fully functioning personality as </w:t>
      </w:r>
      <w:r w:rsidR="00213A51">
        <w:t xml:space="preserve">being </w:t>
      </w:r>
      <w:r>
        <w:t>characteri</w:t>
      </w:r>
      <w:r w:rsidR="00213A51">
        <w:t>z</w:t>
      </w:r>
      <w:r>
        <w:t>ed by openness to experience, flexibility, adaptab</w:t>
      </w:r>
      <w:r w:rsidR="002C53F8">
        <w:t>ility</w:t>
      </w:r>
      <w:r w:rsidR="00213A51">
        <w:t>,</w:t>
      </w:r>
      <w:r>
        <w:t xml:space="preserve"> and </w:t>
      </w:r>
      <w:r w:rsidR="002C53F8">
        <w:t>spontaneity</w:t>
      </w:r>
      <w:r w:rsidR="00225D30">
        <w:t xml:space="preserve">, and an absence of rigidity. </w:t>
      </w:r>
    </w:p>
    <w:p w:rsidR="005440FB" w:rsidRDefault="00C24990">
      <w:r>
        <w:t xml:space="preserve">A similar theme emerges in Beck’s </w:t>
      </w:r>
      <w:r w:rsidR="00693364">
        <w:t xml:space="preserve">landmark </w:t>
      </w:r>
      <w:r w:rsidR="00384A1F">
        <w:t xml:space="preserve">cognitive </w:t>
      </w:r>
      <w:r>
        <w:t xml:space="preserve">model of personality disorder </w:t>
      </w:r>
      <w:r w:rsidR="00741BF2">
        <w:fldChar w:fldCharType="begin"/>
      </w:r>
      <w:r w:rsidR="00741BF2">
        <w:instrText xml:space="preserve"> ADDIN EN.CITE &lt;EndNote&gt;&lt;Cite&gt;&lt;Author&gt;Beck&lt;/Author&gt;&lt;Year&gt;2004&lt;/Year&gt;&lt;RecNum&gt;16843&lt;/RecNum&gt;&lt;DisplayText&gt;(Beck, Freeman, &amp;amp; Davis, 2004)&lt;/DisplayText&gt;&lt;record&gt;&lt;rec-number&gt;16843&lt;/rec-number&gt;&lt;foreign-keys&gt;&lt;key app="EN" db-id="ptpa0v9a75zff6e9zptpdsruvvx9p0trdwa2"&gt;16843&lt;/key&gt;&lt;/foreign-keys&gt;&lt;ref-type name="Book"&gt;6&lt;/ref-type&gt;&lt;contributors&gt;&lt;authors&gt;&lt;author&gt;Beck, A. T.&lt;/author&gt;&lt;author&gt;Freeman, A.&lt;/author&gt;&lt;author&gt;Davis, D. D.&lt;/author&gt;&lt;/authors&gt;&lt;/contributors&gt;&lt;titles&gt;&lt;title&gt;Cognitive therapy of personality disorders&lt;/title&gt;&lt;/titles&gt;&lt;dates&gt;&lt;year&gt;2004&lt;/year&gt;&lt;/dates&gt;&lt;pub-location&gt;New York, NY&lt;/pub-location&gt;&lt;publisher&gt;Guilford Press&lt;/publisher&gt;&lt;urls&gt;&lt;/urls&gt;&lt;/record&gt;&lt;/Cite&gt;&lt;/EndNote&gt;</w:instrText>
      </w:r>
      <w:r w:rsidR="00741BF2">
        <w:fldChar w:fldCharType="separate"/>
      </w:r>
      <w:r w:rsidR="00741BF2">
        <w:rPr>
          <w:noProof/>
        </w:rPr>
        <w:t>(</w:t>
      </w:r>
      <w:hyperlink w:anchor="_ENREF_17" w:tooltip="Beck, 2004 #16843" w:history="1">
        <w:r w:rsidR="004156E4">
          <w:rPr>
            <w:noProof/>
          </w:rPr>
          <w:t>Beck, Freeman, &amp; Davis, 2004</w:t>
        </w:r>
      </w:hyperlink>
      <w:r w:rsidR="00741BF2">
        <w:rPr>
          <w:noProof/>
        </w:rPr>
        <w:t>)</w:t>
      </w:r>
      <w:r w:rsidR="00741BF2">
        <w:fldChar w:fldCharType="end"/>
      </w:r>
      <w:r>
        <w:t>.</w:t>
      </w:r>
      <w:r w:rsidR="00225D30">
        <w:t xml:space="preserve"> </w:t>
      </w:r>
      <w:r w:rsidR="005440FB">
        <w:t xml:space="preserve">Flexibility of </w:t>
      </w:r>
      <w:r w:rsidR="002C53F8">
        <w:t>cognitive-</w:t>
      </w:r>
      <w:r w:rsidR="005440FB">
        <w:t>affective schemas is a key feature of the structural qualities of schemas besides their breadth and density in Beck’s framework.</w:t>
      </w:r>
      <w:r w:rsidR="00225D30">
        <w:t xml:space="preserve"> </w:t>
      </w:r>
      <w:r w:rsidR="005440FB">
        <w:t xml:space="preserve">The loss of the capacity for </w:t>
      </w:r>
      <w:r w:rsidR="005440FB">
        <w:lastRenderedPageBreak/>
        <w:t>change (i</w:t>
      </w:r>
      <w:r w:rsidR="00CE1897">
        <w:t>.</w:t>
      </w:r>
      <w:r w:rsidR="005440FB">
        <w:t>e</w:t>
      </w:r>
      <w:r w:rsidR="00CE1897">
        <w:t>.,</w:t>
      </w:r>
      <w:r w:rsidR="005440FB">
        <w:t xml:space="preserve"> rigidity) is indicative of the malfunctioning of </w:t>
      </w:r>
      <w:r w:rsidR="002C53F8">
        <w:t>cognitive-</w:t>
      </w:r>
      <w:r w:rsidR="005440FB">
        <w:t>affective schemas.</w:t>
      </w:r>
      <w:r w:rsidR="00225D30">
        <w:t xml:space="preserve"> </w:t>
      </w:r>
      <w:r w:rsidR="005440FB">
        <w:t xml:space="preserve">Perhaps most specifically relevant to us in the </w:t>
      </w:r>
      <w:r w:rsidR="00C84516">
        <w:t>interpersonal</w:t>
      </w:r>
      <w:r w:rsidR="005440FB">
        <w:t xml:space="preserve"> context</w:t>
      </w:r>
      <w:r w:rsidR="00C84516">
        <w:t xml:space="preserve"> we are </w:t>
      </w:r>
      <w:r w:rsidR="002C53F8">
        <w:t xml:space="preserve">focusing on </w:t>
      </w:r>
      <w:r w:rsidR="005440FB">
        <w:t xml:space="preserve">is Beck’s assertion that all personality pathology is </w:t>
      </w:r>
      <w:r w:rsidR="002C53F8">
        <w:t>characteri</w:t>
      </w:r>
      <w:r w:rsidR="00213A51">
        <w:t>z</w:t>
      </w:r>
      <w:r w:rsidR="002C53F8">
        <w:t xml:space="preserve">ed by </w:t>
      </w:r>
      <w:r w:rsidR="005440FB">
        <w:t xml:space="preserve">the expectation that </w:t>
      </w:r>
      <w:r w:rsidR="00213A51">
        <w:t>“</w:t>
      </w:r>
      <w:r w:rsidR="005440FB">
        <w:t>others</w:t>
      </w:r>
      <w:r w:rsidR="00213A51">
        <w:t>”</w:t>
      </w:r>
      <w:r w:rsidR="005440FB">
        <w:t xml:space="preserve"> are untrustworthy.</w:t>
      </w:r>
      <w:r w:rsidR="00225D30">
        <w:t xml:space="preserve"> </w:t>
      </w:r>
    </w:p>
    <w:p w:rsidR="005440FB" w:rsidRDefault="005440FB">
      <w:r>
        <w:t>In object relations models of personality disorder</w:t>
      </w:r>
      <w:r w:rsidR="00213A51">
        <w:t>,</w:t>
      </w:r>
      <w:r>
        <w:t xml:space="preserve"> rigidity re-emerges as a descriptor.</w:t>
      </w:r>
      <w:r w:rsidR="00225D30">
        <w:t xml:space="preserve"> </w:t>
      </w:r>
      <w:r>
        <w:t>In Nancy McWilliams’ theory</w:t>
      </w:r>
      <w:r w:rsidR="00CE1897">
        <w:t xml:space="preserve"> </w:t>
      </w:r>
      <w:r w:rsidR="00741BF2">
        <w:fldChar w:fldCharType="begin"/>
      </w:r>
      <w:r w:rsidR="00741BF2">
        <w:instrText xml:space="preserve"> ADDIN EN.CITE &lt;EndNote&gt;&lt;Cite&gt;&lt;Author&gt;McWilliams&lt;/Author&gt;&lt;Year&gt;2011&lt;/Year&gt;&lt;RecNum&gt;16934&lt;/RecNum&gt;&lt;DisplayText&gt;(McWilliams, 2011)&lt;/DisplayText&gt;&lt;record&gt;&lt;rec-number&gt;16934&lt;/rec-number&gt;&lt;foreign-keys&gt;&lt;key app="EN" db-id="ptpa0v9a75zff6e9zptpdsruvvx9p0trdwa2"&gt;16934&lt;/key&gt;&lt;/foreign-keys&gt;&lt;ref-type name="Book"&gt;6&lt;/ref-type&gt;&lt;contributors&gt;&lt;authors&gt;&lt;author&gt;McWilliams, N.&lt;/author&gt;&lt;/authors&gt;&lt;/contributors&gt;&lt;titles&gt;&lt;title&gt;Psychoanalytic diagnosis: Understanding personality structure in the clinical process&lt;/title&gt;&lt;/titles&gt;&lt;edition&gt;2nd&lt;/edition&gt;&lt;dates&gt;&lt;year&gt;2011&lt;/year&gt;&lt;/dates&gt;&lt;pub-location&gt;New York, NY&lt;/pub-location&gt;&lt;publisher&gt;Guilford Press&lt;/publisher&gt;&lt;isbn&gt;1609184947&lt;/isbn&gt;&lt;urls&gt;&lt;/urls&gt;&lt;/record&gt;&lt;/Cite&gt;&lt;/EndNote&gt;</w:instrText>
      </w:r>
      <w:r w:rsidR="00741BF2">
        <w:fldChar w:fldCharType="separate"/>
      </w:r>
      <w:r w:rsidR="00741BF2">
        <w:rPr>
          <w:noProof/>
        </w:rPr>
        <w:t>(</w:t>
      </w:r>
      <w:hyperlink w:anchor="_ENREF_126" w:tooltip="McWilliams, 2011 #16934" w:history="1">
        <w:r w:rsidR="004156E4">
          <w:rPr>
            <w:noProof/>
          </w:rPr>
          <w:t>McWilliams, 2011</w:t>
        </w:r>
      </w:hyperlink>
      <w:r w:rsidR="00741BF2">
        <w:rPr>
          <w:noProof/>
        </w:rPr>
        <w:t>)</w:t>
      </w:r>
      <w:r w:rsidR="00741BF2">
        <w:fldChar w:fldCharType="end"/>
      </w:r>
      <w:r w:rsidR="00A24B41" w:rsidRPr="00F748FF">
        <w:t>,</w:t>
      </w:r>
      <w:r>
        <w:t xml:space="preserve"> rigidity is a central feature of personality pathology</w:t>
      </w:r>
      <w:r w:rsidR="002C53F8">
        <w:t>, where</w:t>
      </w:r>
      <w:r w:rsidR="006957D6">
        <w:t>by</w:t>
      </w:r>
      <w:r w:rsidR="002C53F8">
        <w:t xml:space="preserve"> </w:t>
      </w:r>
      <w:r>
        <w:t xml:space="preserve">individuals </w:t>
      </w:r>
      <w:r w:rsidR="002C53F8">
        <w:t xml:space="preserve">tend to give </w:t>
      </w:r>
      <w:r>
        <w:t>the same response irrespective of the situation or interpersonal context</w:t>
      </w:r>
      <w:r w:rsidR="006957D6">
        <w:t xml:space="preserve"> in which</w:t>
      </w:r>
      <w:r>
        <w:t xml:space="preserve"> they find themselves.</w:t>
      </w:r>
      <w:r w:rsidR="00225D30">
        <w:t xml:space="preserve"> </w:t>
      </w:r>
      <w:r>
        <w:t>In Kernberg’s model</w:t>
      </w:r>
      <w:r w:rsidR="00763901">
        <w:t xml:space="preserve"> </w:t>
      </w:r>
      <w:r w:rsidR="00741BF2">
        <w:fldChar w:fldCharType="begin"/>
      </w:r>
      <w:r w:rsidR="00741BF2">
        <w:instrText xml:space="preserve"> ADDIN EN.CITE &lt;EndNote&gt;&lt;Cite&gt;&lt;Author&gt;Kernberg&lt;/Author&gt;&lt;Year&gt;1984&lt;/Year&gt;&lt;RecNum&gt;1136&lt;/RecNum&gt;&lt;DisplayText&gt;(Caligor, Kernberg, &amp;amp; Clarkin, 2007; Kernberg, 1984)&lt;/DisplayText&gt;&lt;record&gt;&lt;rec-number&gt;1136&lt;/rec-number&gt;&lt;foreign-keys&gt;&lt;key app="EN" db-id="ptpa0v9a75zff6e9zptpdsruvvx9p0trdwa2"&gt;1136&lt;/key&gt;&lt;/foreign-keys&gt;&lt;ref-type name="Book"&gt;6&lt;/ref-type&gt;&lt;contributors&gt;&lt;authors&gt;&lt;author&gt;Kernberg, O. F.&lt;/author&gt;&lt;/authors&gt;&lt;/contributors&gt;&lt;titles&gt;&lt;title&gt;Severe personality disorders: Psychotherapeutic strategies&lt;/title&gt;&lt;/titles&gt;&lt;dates&gt;&lt;year&gt;1984&lt;/year&gt;&lt;/dates&gt;&lt;pub-location&gt;New Haven, CT&lt;/pub-location&gt;&lt;publisher&gt;Yale University Press&lt;/publisher&gt;&lt;label&gt;1150&lt;/label&gt;&lt;urls&gt;&lt;/urls&gt;&lt;/record&gt;&lt;/Cite&gt;&lt;Cite&gt;&lt;Author&gt;Caligor&lt;/Author&gt;&lt;Year&gt;2007&lt;/Year&gt;&lt;RecNum&gt;16844&lt;/RecNum&gt;&lt;record&gt;&lt;rec-number&gt;16844&lt;/rec-number&gt;&lt;foreign-keys&gt;&lt;key app="EN" db-id="ptpa0v9a75zff6e9zptpdsruvvx9p0trdwa2"&gt;16844&lt;/key&gt;&lt;/foreign-keys&gt;&lt;ref-type name="Book"&gt;6&lt;/ref-type&gt;&lt;contributors&gt;&lt;authors&gt;&lt;author&gt;Caligor, E.&lt;/author&gt;&lt;author&gt;Kernberg, O. F.&lt;/author&gt;&lt;author&gt;Clarkin, J. F.&lt;/author&gt;&lt;/authors&gt;&lt;/contributors&gt;&lt;titles&gt;&lt;title&gt;Handbook of dynamic psychotherapy for higher level personality pathology&lt;/title&gt;&lt;/titles&gt;&lt;dates&gt;&lt;year&gt;2007&lt;/year&gt;&lt;/dates&gt;&lt;pub-location&gt;Washington, DC&lt;/pub-location&gt;&lt;publisher&gt;American Psychiatric Press&lt;/publisher&gt;&lt;urls&gt;&lt;/urls&gt;&lt;/record&gt;&lt;/Cite&gt;&lt;/EndNote&gt;</w:instrText>
      </w:r>
      <w:r w:rsidR="00741BF2">
        <w:fldChar w:fldCharType="separate"/>
      </w:r>
      <w:r w:rsidR="00741BF2">
        <w:rPr>
          <w:noProof/>
        </w:rPr>
        <w:t>(</w:t>
      </w:r>
      <w:hyperlink w:anchor="_ENREF_34" w:tooltip="Caligor, 2007 #16844" w:history="1">
        <w:r w:rsidR="004156E4">
          <w:rPr>
            <w:noProof/>
          </w:rPr>
          <w:t>Caligor, Kernberg, &amp; Clarkin, 2007</w:t>
        </w:r>
      </w:hyperlink>
      <w:r w:rsidR="00741BF2">
        <w:rPr>
          <w:noProof/>
        </w:rPr>
        <w:t xml:space="preserve">; </w:t>
      </w:r>
      <w:hyperlink w:anchor="_ENREF_108" w:tooltip="Kernberg, 1984 #1136" w:history="1">
        <w:r w:rsidR="004156E4">
          <w:rPr>
            <w:noProof/>
          </w:rPr>
          <w:t>Kernberg, 1984</w:t>
        </w:r>
      </w:hyperlink>
      <w:r w:rsidR="00741BF2">
        <w:rPr>
          <w:noProof/>
        </w:rPr>
        <w:t>)</w:t>
      </w:r>
      <w:r w:rsidR="00741BF2">
        <w:fldChar w:fldCharType="end"/>
      </w:r>
      <w:r>
        <w:t xml:space="preserve"> rigidity is a response style </w:t>
      </w:r>
      <w:r w:rsidR="006957D6">
        <w:t xml:space="preserve">that </w:t>
      </w:r>
      <w:r>
        <w:t>is activated inflexibly regardless of context.</w:t>
      </w:r>
      <w:r w:rsidR="00225D30">
        <w:t xml:space="preserve"> </w:t>
      </w:r>
      <w:r>
        <w:t>It is operationali</w:t>
      </w:r>
      <w:r w:rsidR="006957D6">
        <w:t>z</w:t>
      </w:r>
      <w:r>
        <w:t xml:space="preserve">able and measurable in instruments such as the </w:t>
      </w:r>
      <w:r w:rsidR="006957D6">
        <w:t>Structured Interview of Personalit</w:t>
      </w:r>
      <w:r w:rsidR="004529EF">
        <w:t>y</w:t>
      </w:r>
      <w:r w:rsidR="006957D6">
        <w:t xml:space="preserve"> Organization (</w:t>
      </w:r>
      <w:r>
        <w:t>STIPO</w:t>
      </w:r>
      <w:r w:rsidR="006957D6">
        <w:t>)</w:t>
      </w:r>
      <w:r w:rsidR="00763901">
        <w:t xml:space="preserve"> </w:t>
      </w:r>
      <w:r w:rsidR="00741BF2">
        <w:fldChar w:fldCharType="begin"/>
      </w:r>
      <w:r w:rsidR="00741BF2">
        <w:instrText xml:space="preserve"> ADDIN EN.CITE &lt;EndNote&gt;&lt;Cite&gt;&lt;Author&gt;Clarkin&lt;/Author&gt;&lt;Year&gt;2007&lt;/Year&gt;&lt;RecNum&gt;16845&lt;/RecNum&gt;&lt;DisplayText&gt;(Clarkin, Caligor, Stern, &amp;amp; Kernberg, 2007)&lt;/DisplayText&gt;&lt;record&gt;&lt;rec-number&gt;16845&lt;/rec-number&gt;&lt;foreign-keys&gt;&lt;key app="EN" db-id="ptpa0v9a75zff6e9zptpdsruvvx9p0trdwa2"&gt;16845&lt;/key&gt;&lt;/foreign-keys&gt;&lt;ref-type name="Unpublished Work"&gt;34&lt;/ref-type&gt;&lt;contributors&gt;&lt;authors&gt;&lt;author&gt;Clarkin, J. F.&lt;/author&gt;&lt;author&gt;Caligor, E.&lt;/author&gt;&lt;author&gt;Stern, B.&lt;/author&gt;&lt;author&gt;Kernberg, O. F.&lt;/author&gt;&lt;/authors&gt;&lt;/contributors&gt;&lt;titles&gt;&lt;title&gt;Structured Interview of Personality Organization (STIPO)&lt;/title&gt;&lt;/titles&gt;&lt;dates&gt;&lt;year&gt;2007&lt;/year&gt;&lt;/dates&gt;&lt;pub-location&gt;White Plains, NY&lt;/pub-location&gt;&lt;publisher&gt;Cornell University Personality Disorders Institute&lt;/publisher&gt;&lt;urls&gt;&lt;/urls&gt;&lt;/record&gt;&lt;/Cite&gt;&lt;/EndNote&gt;</w:instrText>
      </w:r>
      <w:r w:rsidR="00741BF2">
        <w:fldChar w:fldCharType="separate"/>
      </w:r>
      <w:r w:rsidR="00741BF2">
        <w:rPr>
          <w:noProof/>
        </w:rPr>
        <w:t>(</w:t>
      </w:r>
      <w:hyperlink w:anchor="_ENREF_42" w:tooltip="Clarkin, 2007 #16845" w:history="1">
        <w:r w:rsidR="004156E4">
          <w:rPr>
            <w:noProof/>
          </w:rPr>
          <w:t>Clarkin, Caligor, Stern, &amp; Kernberg, 2007</w:t>
        </w:r>
      </w:hyperlink>
      <w:r w:rsidR="00741BF2">
        <w:rPr>
          <w:noProof/>
        </w:rPr>
        <w:t>)</w:t>
      </w:r>
      <w:r w:rsidR="00741BF2">
        <w:fldChar w:fldCharType="end"/>
      </w:r>
      <w:r>
        <w:t>.</w:t>
      </w:r>
      <w:r w:rsidR="00225D30">
        <w:t xml:space="preserve"> </w:t>
      </w:r>
    </w:p>
    <w:p w:rsidR="00722419" w:rsidRDefault="005440FB">
      <w:r>
        <w:t xml:space="preserve">Perhaps closest to the current model is Blatt’s </w:t>
      </w:r>
      <w:r w:rsidR="00D63391">
        <w:t>two-</w:t>
      </w:r>
      <w:r>
        <w:t>polarities theory of personality development.</w:t>
      </w:r>
      <w:r w:rsidR="00225D30">
        <w:t xml:space="preserve"> </w:t>
      </w:r>
      <w:r w:rsidR="00CE1897">
        <w:t xml:space="preserve">This model essentially proposes that </w:t>
      </w:r>
      <w:r>
        <w:t>adaptive personality</w:t>
      </w:r>
      <w:r w:rsidR="00CE1897">
        <w:t xml:space="preserve"> development </w:t>
      </w:r>
      <w:r>
        <w:t xml:space="preserve">is </w:t>
      </w:r>
      <w:r w:rsidR="00CE1897">
        <w:t xml:space="preserve">characterized by the capacity </w:t>
      </w:r>
      <w:r>
        <w:t xml:space="preserve">constantly </w:t>
      </w:r>
      <w:r w:rsidR="004E4132">
        <w:t xml:space="preserve">to </w:t>
      </w:r>
      <w:r>
        <w:t>re-evaluate issues of self-definition and relatedness</w:t>
      </w:r>
      <w:r w:rsidR="00CE1897">
        <w:t xml:space="preserve"> in the course of development. S</w:t>
      </w:r>
      <w:r>
        <w:t xml:space="preserve">hifts </w:t>
      </w:r>
      <w:r w:rsidR="00CE1897">
        <w:t xml:space="preserve">inevitably </w:t>
      </w:r>
      <w:r>
        <w:t xml:space="preserve">occur along this vector depending on experience </w:t>
      </w:r>
      <w:r w:rsidR="00741BF2">
        <w:fldChar w:fldCharType="begin"/>
      </w:r>
      <w:r w:rsidR="00741BF2">
        <w:instrText xml:space="preserve"> ADDIN EN.CITE &lt;EndNote&gt;&lt;Cite&gt;&lt;Author&gt;Luyten&lt;/Author&gt;&lt;Year&gt;2011&lt;/Year&gt;&lt;RecNum&gt;12686&lt;/RecNum&gt;&lt;DisplayText&gt;(Luyten &amp;amp; Blatt, 2011)&lt;/DisplayText&gt;&lt;record&gt;&lt;rec-number&gt;12686&lt;/rec-number&gt;&lt;foreign-keys&gt;&lt;key app="EN" db-id="ptpa0v9a75zff6e9zptpdsruvvx9p0trdwa2"&gt;12686&lt;/key&gt;&lt;/foreign-keys&gt;&lt;ref-type name="Journal Article"&gt;17&lt;/ref-type&gt;&lt;contributors&gt;&lt;authors&gt;&lt;author&gt;Luyten, P.&lt;/author&gt;&lt;author&gt;Blatt, S. J.&lt;/author&gt;&lt;/authors&gt;&lt;/contributors&gt;&lt;auth-address&gt;Department of Psychology, University of Leuven, Belgium. patrick.luyten@psy.kuleuven.be&lt;/auth-address&gt;&lt;titles&gt;&lt;title&gt;Integrating theory-driven and empirically-derived models of personality development and psychopathology: A proposal for DSM V&lt;/title&gt;&lt;secondary-title&gt;Clinical Psychology Review&lt;/secondary-title&gt;&lt;alt-title&gt;Clinical psychology review&lt;/alt-title&gt;&lt;/titles&gt;&lt;pages&gt;52-68&lt;/pages&gt;&lt;volume&gt;31&lt;/volume&gt;&lt;number&gt;1&lt;/number&gt;&lt;edition&gt;2010/12/07&lt;/edition&gt;&lt;keywords&gt;&lt;keyword&gt;Diagnostic and Statistical Manual of Mental Disorders&lt;/keyword&gt;&lt;keyword&gt;Humans&lt;/keyword&gt;&lt;keyword&gt;Mental Disorders/diagnosis/*psychology&lt;/keyword&gt;&lt;keyword&gt;*Models, Psychological&lt;/keyword&gt;&lt;keyword&gt;*Personality Development&lt;/keyword&gt;&lt;/keywords&gt;&lt;dates&gt;&lt;year&gt;2011&lt;/year&gt;&lt;pub-dates&gt;&lt;date&gt;Feb&lt;/date&gt;&lt;/pub-dates&gt;&lt;/dates&gt;&lt;isbn&gt;1873-7811 (Electronic)&amp;#xD;0272-7358 (Linking)&lt;/isbn&gt;&lt;accession-num&gt;21130936&lt;/accession-num&gt;&lt;work-type&gt;Review&lt;/work-type&gt;&lt;urls&gt;&lt;related-urls&gt;&lt;url&gt;http://www.ncbi.nlm.nih.gov/pubmed/21130936&lt;/url&gt;&lt;/related-urls&gt;&lt;/urls&gt;&lt;electronic-resource-num&gt;10.1016/j.cpr.2010.09.003&lt;/electronic-resource-num&gt;&lt;language&gt;eng&lt;/language&gt;&lt;/record&gt;&lt;/Cite&gt;&lt;/EndNote&gt;</w:instrText>
      </w:r>
      <w:r w:rsidR="00741BF2">
        <w:fldChar w:fldCharType="separate"/>
      </w:r>
      <w:r w:rsidR="00741BF2">
        <w:rPr>
          <w:noProof/>
        </w:rPr>
        <w:t>(</w:t>
      </w:r>
      <w:hyperlink w:anchor="_ENREF_120" w:tooltip="Luyten, 2011 #12686" w:history="1">
        <w:r w:rsidR="004156E4">
          <w:rPr>
            <w:noProof/>
          </w:rPr>
          <w:t>Luyten &amp; Blatt, 2011</w:t>
        </w:r>
      </w:hyperlink>
      <w:r w:rsidR="00741BF2">
        <w:rPr>
          <w:noProof/>
        </w:rPr>
        <w:t>)</w:t>
      </w:r>
      <w:r w:rsidR="00741BF2">
        <w:fldChar w:fldCharType="end"/>
      </w:r>
      <w:r>
        <w:t>.</w:t>
      </w:r>
      <w:r w:rsidR="00225D30">
        <w:t xml:space="preserve"> </w:t>
      </w:r>
      <w:r w:rsidRPr="00C63F4C">
        <w:t>Ad</w:t>
      </w:r>
      <w:r w:rsidR="008310FF" w:rsidRPr="00C63F4C">
        <w:t>ap</w:t>
      </w:r>
      <w:r w:rsidRPr="00C63F4C">
        <w:t xml:space="preserve">tive personality development </w:t>
      </w:r>
      <w:r w:rsidR="00D52F26" w:rsidRPr="004529EF">
        <w:t>involves a</w:t>
      </w:r>
      <w:r w:rsidRPr="00C63F4C">
        <w:t xml:space="preserve"> dialectic synergistic interaction </w:t>
      </w:r>
      <w:r w:rsidR="00D52F26" w:rsidRPr="00C63F4C">
        <w:t>between these polarities</w:t>
      </w:r>
      <w:r w:rsidR="00C63F4C" w:rsidRPr="004529EF">
        <w:t>.</w:t>
      </w:r>
      <w:r w:rsidR="00225D30">
        <w:t xml:space="preserve"> </w:t>
      </w:r>
      <w:r w:rsidR="00C63F4C" w:rsidRPr="004529EF">
        <w:t>T</w:t>
      </w:r>
      <w:r w:rsidRPr="00C63F4C">
        <w:t xml:space="preserve">he sense of self </w:t>
      </w:r>
      <w:r w:rsidR="00D52F26" w:rsidRPr="00C63F4C">
        <w:t>emerges</w:t>
      </w:r>
      <w:r w:rsidRPr="00C63F4C">
        <w:t xml:space="preserve"> at increasingly mature levels</w:t>
      </w:r>
      <w:r w:rsidR="00D37551" w:rsidRPr="00C63F4C">
        <w:t xml:space="preserve"> of</w:t>
      </w:r>
      <w:r w:rsidR="008310FF" w:rsidRPr="00C63F4C">
        <w:t xml:space="preserve"> interpersonal relatedness, </w:t>
      </w:r>
      <w:r w:rsidR="00D52F26" w:rsidRPr="00C63F4C">
        <w:t xml:space="preserve">which </w:t>
      </w:r>
      <w:r w:rsidR="008310FF" w:rsidRPr="00C63F4C">
        <w:t>in t</w:t>
      </w:r>
      <w:r w:rsidR="00D37551" w:rsidRPr="00C63F4C">
        <w:t xml:space="preserve">urn </w:t>
      </w:r>
      <w:r w:rsidR="00C63F4C" w:rsidRPr="00C63F4C">
        <w:t>facilitat</w:t>
      </w:r>
      <w:r w:rsidR="00C63F4C" w:rsidRPr="004529EF">
        <w:t>es</w:t>
      </w:r>
      <w:r w:rsidR="00C63F4C" w:rsidRPr="00C63F4C">
        <w:t xml:space="preserve"> </w:t>
      </w:r>
      <w:r w:rsidR="00D37551" w:rsidRPr="00C63F4C">
        <w:t>further differentiation and integration in the development of the self</w:t>
      </w:r>
      <w:r w:rsidR="00CE1897">
        <w:t>, and vice versa</w:t>
      </w:r>
      <w:r w:rsidR="00D37551">
        <w:t>.</w:t>
      </w:r>
      <w:r w:rsidR="00225D30">
        <w:t xml:space="preserve"> </w:t>
      </w:r>
      <w:r w:rsidR="003F3F0B">
        <w:t>T</w:t>
      </w:r>
      <w:r w:rsidR="00D37551">
        <w:t xml:space="preserve">he basic requirement </w:t>
      </w:r>
      <w:r w:rsidR="00D52F26">
        <w:t xml:space="preserve">for adaptive personality development </w:t>
      </w:r>
      <w:r w:rsidR="00CE1897">
        <w:t xml:space="preserve">thus </w:t>
      </w:r>
      <w:r w:rsidR="00D37551">
        <w:t xml:space="preserve">is the capacity </w:t>
      </w:r>
      <w:r w:rsidR="00D52F26">
        <w:t xml:space="preserve">to </w:t>
      </w:r>
      <w:r w:rsidR="00D37551">
        <w:t>mov</w:t>
      </w:r>
      <w:r w:rsidR="00D52F26">
        <w:t>e</w:t>
      </w:r>
      <w:r w:rsidR="00D37551">
        <w:t xml:space="preserve"> </w:t>
      </w:r>
      <w:r w:rsidR="00D52F26">
        <w:t xml:space="preserve">flexibly </w:t>
      </w:r>
      <w:r w:rsidR="00D37551">
        <w:t>back and forth.</w:t>
      </w:r>
      <w:r w:rsidR="00225D30">
        <w:t xml:space="preserve"> </w:t>
      </w:r>
      <w:r w:rsidR="00D37551">
        <w:t>By contrast, rigidity in this model consists of an exaggerated insistence on either polarity</w:t>
      </w:r>
      <w:r w:rsidR="00D63391">
        <w:t>,</w:t>
      </w:r>
      <w:r w:rsidR="00D37551">
        <w:t xml:space="preserve"> </w:t>
      </w:r>
      <w:r w:rsidR="00CE1897">
        <w:t>conceptualized in terms of</w:t>
      </w:r>
      <w:r w:rsidR="00D37551">
        <w:t xml:space="preserve"> personality pathology.</w:t>
      </w:r>
    </w:p>
    <w:p w:rsidR="00D37551" w:rsidRDefault="00D37551" w:rsidP="00384A1F">
      <w:r>
        <w:t xml:space="preserve">Closely allied with Blatt’s frame of reference are ideas from interpersonal psychology and attachment theory </w:t>
      </w:r>
      <w:r w:rsidR="00741BF2">
        <w:fldChar w:fldCharType="begin"/>
      </w:r>
      <w:r w:rsidR="00741BF2">
        <w:instrText xml:space="preserve"> ADDIN EN.CITE &lt;EndNote&gt;&lt;Cite&gt;&lt;Author&gt;Mikulincer&lt;/Author&gt;&lt;Year&gt;2007&lt;/Year&gt;&lt;RecNum&gt;12078&lt;/RecNum&gt;&lt;DisplayText&gt;(Mikulincer &amp;amp; Shaver, 2007)&lt;/DisplayText&gt;&lt;record&gt;&lt;rec-number&gt;12078&lt;/rec-number&gt;&lt;foreign-keys&gt;&lt;key app="EN" db-id="ptpa0v9a75zff6e9zptpdsruvvx9p0trdwa2"&gt;12078&lt;/key&gt;&lt;/foreign-keys&gt;&lt;ref-type name="Book"&gt;6&lt;/ref-type&gt;&lt;contributors&gt;&lt;authors&gt;&lt;author&gt;Mikulincer, M.&lt;/author&gt;&lt;author&gt;Shaver, P. R. &lt;/author&gt;&lt;/authors&gt;&lt;/contributors&gt;&lt;titles&gt;&lt;title&gt;Attachment in adulthood: Structure, dynamics, and change&lt;/title&gt;&lt;/titles&gt;&lt;dates&gt;&lt;year&gt;2007&lt;/year&gt;&lt;/dates&gt;&lt;pub-location&gt;New York, NY&lt;/pub-location&gt;&lt;publisher&gt;Guilford Press&lt;/publisher&gt;&lt;urls&gt;&lt;/urls&gt;&lt;/record&gt;&lt;/Cite&gt;&lt;/EndNote&gt;</w:instrText>
      </w:r>
      <w:r w:rsidR="00741BF2">
        <w:fldChar w:fldCharType="separate"/>
      </w:r>
      <w:r w:rsidR="00741BF2">
        <w:rPr>
          <w:noProof/>
        </w:rPr>
        <w:t>(</w:t>
      </w:r>
      <w:hyperlink w:anchor="_ENREF_133" w:tooltip="Mikulincer, 2007 #12078" w:history="1">
        <w:r w:rsidR="004156E4">
          <w:rPr>
            <w:noProof/>
          </w:rPr>
          <w:t>Mikulincer &amp; Shaver, 2007</w:t>
        </w:r>
      </w:hyperlink>
      <w:r w:rsidR="00741BF2">
        <w:rPr>
          <w:noProof/>
        </w:rPr>
        <w:t>)</w:t>
      </w:r>
      <w:r w:rsidR="00741BF2">
        <w:fldChar w:fldCharType="end"/>
      </w:r>
      <w:r>
        <w:t>.</w:t>
      </w:r>
      <w:r w:rsidR="00225D30">
        <w:t xml:space="preserve"> </w:t>
      </w:r>
      <w:r w:rsidR="00CE1897">
        <w:t xml:space="preserve">With attachment theory, </w:t>
      </w:r>
      <w:r>
        <w:t xml:space="preserve">attachment anxiety and </w:t>
      </w:r>
      <w:r w:rsidR="00C53ED9">
        <w:t xml:space="preserve">attachment </w:t>
      </w:r>
      <w:r>
        <w:t>avoidance</w:t>
      </w:r>
      <w:r w:rsidR="00CE1897">
        <w:t xml:space="preserve"> are defined as the critical vectors underlying attachment</w:t>
      </w:r>
      <w:r>
        <w:t xml:space="preserve">, which in combination yield an overlapping definition of </w:t>
      </w:r>
      <w:r w:rsidRPr="00763901">
        <w:t xml:space="preserve">personality </w:t>
      </w:r>
      <w:r w:rsidR="00741BF2">
        <w:fldChar w:fldCharType="begin">
          <w:fldData xml:space="preserve">PEVuZE5vdGU+PENpdGU+PEF1dGhvcj5CYXJ0aG9sb21ldzwvQXV0aG9yPjxZZWFyPjE5OTE8L1ll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</w:fldData>
        </w:fldChar>
      </w:r>
      <w:r w:rsidR="00741BF2">
        <w:instrText xml:space="preserve"> ADDIN EN.CITE </w:instrText>
      </w:r>
      <w:r w:rsidR="00741BF2">
        <w:fldChar w:fldCharType="begin">
          <w:fldData xml:space="preserve">PEVuZE5vdGU+PENpdGU+PEF1dGhvcj5CYXJ0aG9sb21ldzwvQXV0aG9yPjxZZWFyPjE5OTE8L1ll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12" w:tooltip="Bartholomew, 1991 #4336" w:history="1">
        <w:r w:rsidR="004156E4">
          <w:rPr>
            <w:noProof/>
          </w:rPr>
          <w:t>Bartholomew &amp; Horowitz, 1991</w:t>
        </w:r>
      </w:hyperlink>
      <w:r w:rsidR="00741BF2">
        <w:rPr>
          <w:noProof/>
        </w:rPr>
        <w:t xml:space="preserve">; </w:t>
      </w:r>
      <w:hyperlink w:anchor="_ENREF_134" w:tooltip="Mikulincer, 2003 #16967" w:history="1">
        <w:r w:rsidR="004156E4">
          <w:rPr>
            <w:noProof/>
          </w:rPr>
          <w:t>Mikulincer, Shaver, &amp; Pereg, 2003</w:t>
        </w:r>
      </w:hyperlink>
      <w:r w:rsidR="00741BF2">
        <w:rPr>
          <w:noProof/>
        </w:rPr>
        <w:t>)</w:t>
      </w:r>
      <w:r w:rsidR="00741BF2">
        <w:fldChar w:fldCharType="end"/>
      </w:r>
      <w:r w:rsidRPr="00763901">
        <w:t>.</w:t>
      </w:r>
      <w:r w:rsidR="00225D30">
        <w:t xml:space="preserve"> </w:t>
      </w:r>
      <w:r>
        <w:t>Secure attachment is defined by low to moderate levels of avoidance of others (relatedness) and attachment anxiety (anxiety about separateness).</w:t>
      </w:r>
      <w:r w:rsidR="00225D30">
        <w:t xml:space="preserve"> </w:t>
      </w:r>
      <w:r w:rsidR="001869AB">
        <w:t>These individuals can thus move freely</w:t>
      </w:r>
      <w:r w:rsidR="00CE1897">
        <w:t xml:space="preserve"> and are </w:t>
      </w:r>
      <w:r w:rsidR="001869AB">
        <w:t xml:space="preserve">able </w:t>
      </w:r>
      <w:r w:rsidR="001869AB">
        <w:lastRenderedPageBreak/>
        <w:t>to function independently whilst accepting their need for others</w:t>
      </w:r>
      <w:r w:rsidR="00CE1897">
        <w:t xml:space="preserve">, because they feel </w:t>
      </w:r>
      <w:r w:rsidR="001869AB">
        <w:t xml:space="preserve">confident </w:t>
      </w:r>
      <w:r w:rsidR="0042581B">
        <w:t xml:space="preserve">on the basis of their unique history </w:t>
      </w:r>
      <w:r w:rsidR="001869AB">
        <w:t>that distress would be met by comforting</w:t>
      </w:r>
      <w:r w:rsidR="00CE1897">
        <w:t xml:space="preserve">, without having the need for </w:t>
      </w:r>
      <w:r w:rsidR="001869AB">
        <w:t xml:space="preserve">constant reassurance that this </w:t>
      </w:r>
      <w:r w:rsidR="0042581B">
        <w:t>will be</w:t>
      </w:r>
      <w:r w:rsidR="001869AB">
        <w:t xml:space="preserve"> the case.</w:t>
      </w:r>
      <w:r w:rsidR="00225D30">
        <w:t xml:space="preserve"> </w:t>
      </w:r>
      <w:r w:rsidR="001869AB">
        <w:t>Thus</w:t>
      </w:r>
      <w:r w:rsidR="00CE1897">
        <w:t>,</w:t>
      </w:r>
      <w:r w:rsidR="001869AB">
        <w:t xml:space="preserve"> within this version of adult attachment security</w:t>
      </w:r>
      <w:r w:rsidR="0042581B">
        <w:t>,</w:t>
      </w:r>
      <w:r w:rsidR="001869AB">
        <w:t xml:space="preserve"> the absence of </w:t>
      </w:r>
      <w:r w:rsidR="00152C97">
        <w:t xml:space="preserve">personality </w:t>
      </w:r>
      <w:r w:rsidR="001869AB">
        <w:t>pathology is defined as a continual process of restoring equilibrium</w:t>
      </w:r>
      <w:r w:rsidR="002A110D">
        <w:t xml:space="preserve">. </w:t>
      </w:r>
      <w:r w:rsidR="00CE1897">
        <w:t>Personality</w:t>
      </w:r>
      <w:r w:rsidR="007926AE">
        <w:t xml:space="preserve"> pathology</w:t>
      </w:r>
      <w:r w:rsidR="00CE1897">
        <w:t>, once again, is defined as the absence of this capacity</w:t>
      </w:r>
      <w:r w:rsidR="007926AE">
        <w:t xml:space="preserve"> to restore equilibrium</w:t>
      </w:r>
      <w:r w:rsidR="00CE1897">
        <w:t xml:space="preserve">, reflected in the use of insecure attachment strategies when faced with distress. </w:t>
      </w:r>
      <w:r w:rsidR="00AB1BB2">
        <w:t xml:space="preserve">The lack of fluidity is perhaps greatest </w:t>
      </w:r>
      <w:r w:rsidR="005256BE">
        <w:t xml:space="preserve">in individuals who show </w:t>
      </w:r>
      <w:r w:rsidR="00AB1BB2">
        <w:t>both a high level of avoidance and intense attachment anxiety</w:t>
      </w:r>
      <w:r w:rsidR="00302234">
        <w:t>, traditionally seen as the hallmark of disorganized attachment</w:t>
      </w:r>
      <w:r w:rsidR="00D836D4">
        <w:t>. This</w:t>
      </w:r>
      <w:r w:rsidR="00AB1BB2">
        <w:t xml:space="preserve"> is easy to understand given the </w:t>
      </w:r>
      <w:r w:rsidR="001D50C1">
        <w:t>“</w:t>
      </w:r>
      <w:r w:rsidR="00AB1BB2">
        <w:t>catch-22</w:t>
      </w:r>
      <w:r w:rsidR="001D50C1">
        <w:t>”</w:t>
      </w:r>
      <w:r w:rsidR="00AB1BB2">
        <w:t xml:space="preserve"> </w:t>
      </w:r>
      <w:r w:rsidR="005256BE">
        <w:t xml:space="preserve">that this configuration </w:t>
      </w:r>
      <w:r w:rsidR="00AB1BB2">
        <w:t>create</w:t>
      </w:r>
      <w:r w:rsidR="005256BE">
        <w:t>s</w:t>
      </w:r>
      <w:r w:rsidR="00AB1BB2">
        <w:t>.</w:t>
      </w:r>
      <w:r w:rsidR="00225D30">
        <w:t xml:space="preserve"> </w:t>
      </w:r>
      <w:r w:rsidR="004777DF">
        <w:t xml:space="preserve">If the need for others cannot be satisfied even in the presence </w:t>
      </w:r>
      <w:r w:rsidR="00ED0EE8">
        <w:t xml:space="preserve">of the attachment figure </w:t>
      </w:r>
      <w:r w:rsidR="004777DF">
        <w:t xml:space="preserve">because </w:t>
      </w:r>
      <w:r w:rsidR="007D4C03">
        <w:t>the individual feels deeply suspicious of</w:t>
      </w:r>
      <w:r w:rsidR="004777DF">
        <w:t xml:space="preserve"> the</w:t>
      </w:r>
      <w:r w:rsidR="001D50C1">
        <w:t xml:space="preserve"> attachment figure’s</w:t>
      </w:r>
      <w:r w:rsidR="004777DF">
        <w:t xml:space="preserve"> motives</w:t>
      </w:r>
      <w:r w:rsidR="005256BE">
        <w:t>, while</w:t>
      </w:r>
      <w:r w:rsidR="004777DF">
        <w:t xml:space="preserve"> the intense need for separateness is consistently undermined by the intense desire to seek reassurance, the individual faces an insoluble interpersonal dilemma</w:t>
      </w:r>
      <w:r w:rsidR="005256BE">
        <w:t>.</w:t>
      </w:r>
      <w:r w:rsidR="00225D30">
        <w:t xml:space="preserve"> </w:t>
      </w:r>
      <w:r w:rsidR="001D50C1">
        <w:t>His/her</w:t>
      </w:r>
      <w:r w:rsidR="005256BE">
        <w:t xml:space="preserve"> </w:t>
      </w:r>
      <w:r w:rsidR="004777DF">
        <w:t>experiences will inevitably validate</w:t>
      </w:r>
      <w:r w:rsidR="005256BE">
        <w:t xml:space="preserve"> </w:t>
      </w:r>
      <w:r w:rsidR="001D50C1">
        <w:t>his/her</w:t>
      </w:r>
      <w:r w:rsidR="004777DF">
        <w:t xml:space="preserve"> preconceptions</w:t>
      </w:r>
      <w:r w:rsidR="001D50C1">
        <w:t>,</w:t>
      </w:r>
      <w:r w:rsidR="004777DF">
        <w:t xml:space="preserve"> and the potential for change in the light of </w:t>
      </w:r>
      <w:r w:rsidR="001D50C1">
        <w:t>“</w:t>
      </w:r>
      <w:r w:rsidR="004777DF">
        <w:t>new data</w:t>
      </w:r>
      <w:r w:rsidR="001D50C1">
        <w:t>”</w:t>
      </w:r>
      <w:r w:rsidR="004777DF">
        <w:t xml:space="preserve"> is minimal.</w:t>
      </w:r>
      <w:r w:rsidR="00225D30">
        <w:t xml:space="preserve"> </w:t>
      </w:r>
      <w:r w:rsidR="00D5164A">
        <w:t>Thus</w:t>
      </w:r>
      <w:r w:rsidR="001D50C1">
        <w:t>,</w:t>
      </w:r>
      <w:r w:rsidR="00D5164A">
        <w:t xml:space="preserve"> while security is </w:t>
      </w:r>
      <w:r w:rsidR="005256BE">
        <w:t xml:space="preserve">assured by </w:t>
      </w:r>
      <w:r w:rsidR="00D5164A">
        <w:t xml:space="preserve">flexibility, </w:t>
      </w:r>
      <w:r w:rsidR="00633698">
        <w:t>which</w:t>
      </w:r>
      <w:r w:rsidR="00D5164A">
        <w:t xml:space="preserve"> derives from refusing to consider closeness and autonomy as antagonistic and irreconcilable goals, insecurity and </w:t>
      </w:r>
      <w:r w:rsidR="00302234">
        <w:t>(</w:t>
      </w:r>
      <w:r w:rsidR="00D5164A">
        <w:t>partial</w:t>
      </w:r>
      <w:r w:rsidR="00302234">
        <w:t>)</w:t>
      </w:r>
      <w:r w:rsidR="00D5164A">
        <w:t xml:space="preserve"> rigidity arises when individuals are unable to relocate on the closeness</w:t>
      </w:r>
      <w:r w:rsidR="001D50C1">
        <w:t>–</w:t>
      </w:r>
      <w:r w:rsidR="00D5164A">
        <w:t xml:space="preserve">distance dimension without fearing </w:t>
      </w:r>
      <w:r w:rsidR="001D50C1">
        <w:t xml:space="preserve">either </w:t>
      </w:r>
      <w:r w:rsidR="00D5164A">
        <w:t xml:space="preserve">a permanent loss of autonomy or the </w:t>
      </w:r>
      <w:r w:rsidR="00692B2F">
        <w:t xml:space="preserve">loss of </w:t>
      </w:r>
      <w:r w:rsidR="00D5164A">
        <w:t>affection of their attachment figure.</w:t>
      </w:r>
      <w:r w:rsidR="00225D30">
        <w:t xml:space="preserve"> </w:t>
      </w:r>
      <w:r w:rsidR="00471748">
        <w:t xml:space="preserve">The key here is the invalidation of interpersonal information arising from any encounter, regardless of the nature of such information. </w:t>
      </w:r>
      <w:r w:rsidR="00FF51BA">
        <w:t>Even a</w:t>
      </w:r>
      <w:r w:rsidR="00C46F9C">
        <w:t xml:space="preserve"> positive response from the attachment figure will be discounted by </w:t>
      </w:r>
      <w:r w:rsidR="00AF4532">
        <w:t>assumptions</w:t>
      </w:r>
      <w:r w:rsidR="00C46F9C">
        <w:t xml:space="preserve"> about </w:t>
      </w:r>
      <w:r w:rsidR="001D50C1">
        <w:t xml:space="preserve">his/her </w:t>
      </w:r>
      <w:r w:rsidR="00C46F9C">
        <w:t>motives</w:t>
      </w:r>
      <w:r w:rsidR="00703735">
        <w:t xml:space="preserve">. </w:t>
      </w:r>
      <w:r w:rsidR="00772A4E">
        <w:t xml:space="preserve">But dismissal or closing of the flow of information is </w:t>
      </w:r>
      <w:r w:rsidR="00AA1FA1">
        <w:t>unsustainable because of the overriding need for reassurance.</w:t>
      </w:r>
      <w:r w:rsidR="00C46F9C">
        <w:t xml:space="preserve"> </w:t>
      </w:r>
    </w:p>
    <w:p w:rsidR="000C6E03" w:rsidRDefault="007D4C03">
      <w:r>
        <w:t>I</w:t>
      </w:r>
      <w:r w:rsidR="000C6E03">
        <w:t xml:space="preserve">t is beyond the scope of this article to try to define personality, </w:t>
      </w:r>
      <w:r>
        <w:t xml:space="preserve">but </w:t>
      </w:r>
      <w:r w:rsidR="005A66B8">
        <w:t>h</w:t>
      </w:r>
      <w:r w:rsidR="000C6E03">
        <w:t xml:space="preserve">euristically we think of personality as the hypothetical construct that bridges the interface between the individual and </w:t>
      </w:r>
      <w:r w:rsidR="001D50C1">
        <w:t xml:space="preserve">his/her </w:t>
      </w:r>
      <w:r w:rsidR="000C6E03">
        <w:t xml:space="preserve">social environment. </w:t>
      </w:r>
      <w:r w:rsidR="003D27AD">
        <w:t xml:space="preserve">Thus, across a number of models, </w:t>
      </w:r>
      <w:r w:rsidR="004058AB">
        <w:t xml:space="preserve">we have seen that flexibility and rigidity represent a meta-construct </w:t>
      </w:r>
      <w:r w:rsidR="00415DC6">
        <w:t>describing the way</w:t>
      </w:r>
      <w:r w:rsidR="004058AB">
        <w:t xml:space="preserve"> an individual makes use of the mechanisms </w:t>
      </w:r>
      <w:r w:rsidR="00A16528">
        <w:t xml:space="preserve">assumed to </w:t>
      </w:r>
      <w:r w:rsidR="004058AB">
        <w:t xml:space="preserve">underpin personality, whether </w:t>
      </w:r>
      <w:r w:rsidR="00A927A9">
        <w:t>these are</w:t>
      </w:r>
      <w:r w:rsidR="004058AB">
        <w:t xml:space="preserve"> cognitive schemas, internal object relationships, interpersonal expectations</w:t>
      </w:r>
      <w:r w:rsidR="001D50C1">
        <w:t>,</w:t>
      </w:r>
      <w:r w:rsidR="004058AB">
        <w:t xml:space="preserve"> or intersubjective concerns.</w:t>
      </w:r>
      <w:r w:rsidR="00225D30">
        <w:t xml:space="preserve"> </w:t>
      </w:r>
      <w:r w:rsidR="004058AB">
        <w:t xml:space="preserve">This seems to capture something of the essence of how we should </w:t>
      </w:r>
      <w:r w:rsidR="004058AB">
        <w:lastRenderedPageBreak/>
        <w:t>conceptuali</w:t>
      </w:r>
      <w:r w:rsidR="001D50C1">
        <w:t>z</w:t>
      </w:r>
      <w:r w:rsidR="004058AB">
        <w:t>e personality disorder</w:t>
      </w:r>
      <w:r w:rsidR="001D50C1">
        <w:t>—</w:t>
      </w:r>
      <w:r w:rsidR="004058AB">
        <w:t xml:space="preserve">as a failure of appropriate responsiveness </w:t>
      </w:r>
      <w:r w:rsidR="00843361">
        <w:t xml:space="preserve">to information </w:t>
      </w:r>
      <w:r w:rsidR="004058AB">
        <w:t>within a system at the interface of the person and his</w:t>
      </w:r>
      <w:r w:rsidR="001D50C1">
        <w:t>/</w:t>
      </w:r>
      <w:r w:rsidR="004058AB">
        <w:t>her social environment.</w:t>
      </w:r>
      <w:r w:rsidR="00C06C4F">
        <w:t xml:space="preserve"> </w:t>
      </w:r>
      <w:r w:rsidR="00384A1F">
        <w:t>In the next section, we propose an evolutionary theory to understand the origins of this epistemic petrif</w:t>
      </w:r>
      <w:r w:rsidR="00121CE2">
        <w:t>ica</w:t>
      </w:r>
      <w:r w:rsidR="00384A1F">
        <w:t>tion drawing on recently emerging evolutionary views and data..</w:t>
      </w:r>
    </w:p>
    <w:p w:rsidR="003D27AD" w:rsidRPr="005B037E" w:rsidRDefault="005B037E" w:rsidP="00843361">
      <w:pPr>
        <w:pStyle w:val="Heading1"/>
      </w:pPr>
      <w:r w:rsidRPr="005B037E">
        <w:t xml:space="preserve">The </w:t>
      </w:r>
      <w:r w:rsidR="00A144D7">
        <w:t>I</w:t>
      </w:r>
      <w:r w:rsidRPr="005B037E">
        <w:t xml:space="preserve">ntergenerational </w:t>
      </w:r>
      <w:r w:rsidR="00A144D7">
        <w:t>T</w:t>
      </w:r>
      <w:r w:rsidRPr="005B037E">
        <w:t xml:space="preserve">ransmission of </w:t>
      </w:r>
      <w:r w:rsidR="00A144D7">
        <w:t>K</w:t>
      </w:r>
      <w:r w:rsidRPr="005B037E">
        <w:t>nowledge</w:t>
      </w:r>
    </w:p>
    <w:p w:rsidR="00A62945" w:rsidRDefault="00154D49" w:rsidP="00154D49">
      <w:r>
        <w:t xml:space="preserve">The high genetic loading of personality disorder </w:t>
      </w:r>
      <w:r w:rsidR="00741BF2">
        <w:rPr>
          <w:rFonts w:cs="Times New Roman"/>
          <w:szCs w:val="24"/>
        </w:rPr>
        <w:fldChar w:fldCharType="begin">
          <w:fldData xml:space="preserve">PEVuZE5vdGU+PENpdGU+PEF1dGhvcj5Cb3Jub3ZhbG92YTwvQXV0aG9yPjxZZWFyPjIwMDk8L1ll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Cb3Jub3ZhbG92YTwvQXV0aG9yPjxZZWFyPjIwMDk8L1ll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26" w:tooltip="Bornovalova, 2009 #14120" w:history="1">
        <w:r w:rsidR="004156E4">
          <w:rPr>
            <w:rFonts w:cs="Times New Roman"/>
            <w:noProof/>
            <w:szCs w:val="24"/>
          </w:rPr>
          <w:t>Bornovalova, Hicks, Iacono, &amp; McGue, 2009</w:t>
        </w:r>
      </w:hyperlink>
      <w:r w:rsidR="00741BF2">
        <w:rPr>
          <w:rFonts w:cs="Times New Roman"/>
          <w:noProof/>
          <w:szCs w:val="24"/>
        </w:rPr>
        <w:t xml:space="preserve">; </w:t>
      </w:r>
      <w:hyperlink w:anchor="_ENREF_55" w:tooltip="Distel, 2008 #12728" w:history="1">
        <w:r w:rsidR="004156E4">
          <w:rPr>
            <w:rFonts w:cs="Times New Roman"/>
            <w:noProof/>
            <w:szCs w:val="24"/>
          </w:rPr>
          <w:t>Distel et al., 2008</w:t>
        </w:r>
      </w:hyperlink>
      <w:r w:rsidR="00741BF2">
        <w:rPr>
          <w:rFonts w:cs="Times New Roman"/>
          <w:noProof/>
          <w:szCs w:val="24"/>
        </w:rPr>
        <w:t xml:space="preserve">; </w:t>
      </w:r>
      <w:hyperlink w:anchor="_ENREF_107" w:tooltip="Kendler, 2008 #12739" w:history="1">
        <w:r w:rsidR="004156E4">
          <w:rPr>
            <w:rFonts w:cs="Times New Roman"/>
            <w:noProof/>
            <w:szCs w:val="24"/>
          </w:rPr>
          <w:t>Kendler et al., 2008</w:t>
        </w:r>
      </w:hyperlink>
      <w:r w:rsidR="00741BF2">
        <w:rPr>
          <w:rFonts w:cs="Times New Roman"/>
          <w:noProof/>
          <w:szCs w:val="24"/>
        </w:rPr>
        <w:t xml:space="preserve">; </w:t>
      </w:r>
      <w:hyperlink w:anchor="_ENREF_192" w:tooltip="Torgersen, 2000 #14121" w:history="1">
        <w:r w:rsidR="004156E4">
          <w:rPr>
            <w:rFonts w:cs="Times New Roman"/>
            <w:noProof/>
            <w:szCs w:val="24"/>
          </w:rPr>
          <w:t>Torgersen et al., 2000</w:t>
        </w:r>
      </w:hyperlink>
      <w:r w:rsidR="00741BF2">
        <w:rPr>
          <w:rFonts w:cs="Times New Roman"/>
          <w:noProof/>
          <w:szCs w:val="24"/>
        </w:rPr>
        <w:t>)</w:t>
      </w:r>
      <w:r w:rsidR="00741BF2">
        <w:rPr>
          <w:rFonts w:cs="Times New Roman"/>
          <w:szCs w:val="24"/>
        </w:rPr>
        <w:fldChar w:fldCharType="end"/>
      </w:r>
      <w:r w:rsidRPr="00041BDC">
        <w:t xml:space="preserve"> </w:t>
      </w:r>
      <w:r>
        <w:t>suggests that its etiology may be embedded in human evolution and species-specific adaptation.</w:t>
      </w:r>
      <w:r w:rsidR="00225D30">
        <w:t xml:space="preserve"> </w:t>
      </w:r>
      <w:r w:rsidR="00FF7380">
        <w:t xml:space="preserve">The evolution of social cognition in </w:t>
      </w:r>
      <w:r w:rsidR="00E47069" w:rsidRPr="00B4768E">
        <w:rPr>
          <w:i/>
        </w:rPr>
        <w:t>H</w:t>
      </w:r>
      <w:r w:rsidR="00FF7380" w:rsidRPr="00B4768E">
        <w:rPr>
          <w:i/>
        </w:rPr>
        <w:t>omo sapiens</w:t>
      </w:r>
      <w:r w:rsidR="00FF7380">
        <w:t xml:space="preserve"> has been a lively focus of enquiry over the past two decades</w:t>
      </w:r>
      <w:r w:rsidR="00EB6628">
        <w:t xml:space="preserve"> </w:t>
      </w:r>
      <w:r w:rsidR="00741BF2">
        <w:fldChar w:fldCharType="begin">
          <w:fldData xml:space="preserve">PEVuZE5vdGU+PENpdGU+PEF1dGhvcj5IZXJybWFubjwvQXV0aG9yPjxZZWFyPjIwMDc8L1llYXI+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zMDEyNDAyPC91cmw+PC9yZWxhdGVkLXVybHM+PC91cmxzPjxjdXN0b20yPjM0Nzg2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=
</w:fldData>
        </w:fldChar>
      </w:r>
      <w:r w:rsidR="00741BF2">
        <w:instrText xml:space="preserve"> ADDIN EN.CITE </w:instrText>
      </w:r>
      <w:r w:rsidR="00741BF2">
        <w:fldChar w:fldCharType="begin">
          <w:fldData xml:space="preserve">PEVuZE5vdGU+PENpdGU+PEF1dGhvcj5IZXJybWFubjwvQXV0aG9yPjxZZWFyPjIwMDc8L1llYXI+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zMDEyNDAyPC91cmw+PC9yZWxhdGVkLXVybHM+PC91cmxzPjxjdXN0b20yPjM0Nzg2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35" w:tooltip="Caporael, 1997 #16915" w:history="1">
        <w:r w:rsidR="004156E4">
          <w:rPr>
            <w:noProof/>
          </w:rPr>
          <w:t>Caporael, 1997</w:t>
        </w:r>
      </w:hyperlink>
      <w:r w:rsidR="00741BF2">
        <w:rPr>
          <w:noProof/>
        </w:rPr>
        <w:t xml:space="preserve">; </w:t>
      </w:r>
      <w:hyperlink w:anchor="_ENREF_53" w:tooltip="Dean, 2012 #16918" w:history="1">
        <w:r w:rsidR="004156E4">
          <w:rPr>
            <w:noProof/>
          </w:rPr>
          <w:t>Dean, Kendal, Schapiro, Thierry, &amp; Laland, 2012</w:t>
        </w:r>
      </w:hyperlink>
      <w:r w:rsidR="00741BF2">
        <w:rPr>
          <w:noProof/>
        </w:rPr>
        <w:t xml:space="preserve">; </w:t>
      </w:r>
      <w:hyperlink w:anchor="_ENREF_97" w:tooltip="Herrmann, 2007 #16912" w:history="1">
        <w:r w:rsidR="004156E4">
          <w:rPr>
            <w:noProof/>
          </w:rPr>
          <w:t>Herrmann, Call, Hernandez-Lloreda, Hare, &amp; Tomasello, 2007</w:t>
        </w:r>
      </w:hyperlink>
      <w:r w:rsidR="00741BF2">
        <w:rPr>
          <w:noProof/>
        </w:rPr>
        <w:t xml:space="preserve">; </w:t>
      </w:r>
      <w:hyperlink w:anchor="_ENREF_135" w:tooltip="Miller, 2012 #16913" w:history="1">
        <w:r w:rsidR="004156E4">
          <w:rPr>
            <w:noProof/>
          </w:rPr>
          <w:t>Miller et al., 2012</w:t>
        </w:r>
      </w:hyperlink>
      <w:r w:rsidR="00741BF2">
        <w:rPr>
          <w:noProof/>
        </w:rPr>
        <w:t xml:space="preserve">; </w:t>
      </w:r>
      <w:hyperlink w:anchor="_ENREF_197" w:tooltip="van Schaik, 2011 #16914" w:history="1">
        <w:r w:rsidR="004156E4">
          <w:rPr>
            <w:noProof/>
          </w:rPr>
          <w:t>van Schaik &amp; Burkart, 2011</w:t>
        </w:r>
      </w:hyperlink>
      <w:r w:rsidR="00741BF2">
        <w:rPr>
          <w:noProof/>
        </w:rPr>
        <w:t>)</w:t>
      </w:r>
      <w:r w:rsidR="00741BF2">
        <w:fldChar w:fldCharType="end"/>
      </w:r>
      <w:r w:rsidR="00FF7380">
        <w:t>.</w:t>
      </w:r>
      <w:r w:rsidR="00225D30">
        <w:t xml:space="preserve"> </w:t>
      </w:r>
      <w:r w:rsidR="00FD3B84">
        <w:t>T</w:t>
      </w:r>
      <w:r w:rsidR="00FF7380">
        <w:t xml:space="preserve">he emergence of </w:t>
      </w:r>
      <w:r w:rsidR="00F748C3">
        <w:t>the ability to appreciate</w:t>
      </w:r>
      <w:r w:rsidR="00FF7380">
        <w:t xml:space="preserve"> </w:t>
      </w:r>
      <w:r w:rsidR="00FD5F9E">
        <w:t xml:space="preserve">others’ </w:t>
      </w:r>
      <w:r w:rsidR="00FF7380">
        <w:t>subjective dispositional and motivational states</w:t>
      </w:r>
      <w:r w:rsidR="00384A1F">
        <w:t xml:space="preserve">, i.e. the capacity for social cognition or mentalizing, </w:t>
      </w:r>
      <w:r w:rsidR="00FF7380">
        <w:t>is</w:t>
      </w:r>
      <w:r w:rsidR="00384A1F">
        <w:t xml:space="preserve"> now increasingly</w:t>
      </w:r>
      <w:r w:rsidR="00FF7380">
        <w:t xml:space="preserve"> believed to underpin </w:t>
      </w:r>
      <w:r w:rsidR="00B956AB">
        <w:t>the</w:t>
      </w:r>
      <w:r w:rsidR="00FF7380">
        <w:t xml:space="preserve"> remarkable </w:t>
      </w:r>
      <w:r w:rsidR="00B956AB">
        <w:t xml:space="preserve">human </w:t>
      </w:r>
      <w:r w:rsidR="00FF7380">
        <w:t>capacity to tolerate and benefit from</w:t>
      </w:r>
      <w:r w:rsidR="007850A7">
        <w:t xml:space="preserve"> meaningful</w:t>
      </w:r>
      <w:r w:rsidR="00FF7380">
        <w:t xml:space="preserve"> interactions within very large social groups </w:t>
      </w:r>
      <w:r w:rsidR="00496E9E">
        <w:t xml:space="preserve">that are </w:t>
      </w:r>
      <w:r w:rsidR="00FF7380">
        <w:t>inconceivable in nonhuman species, including nonhuman primates.</w:t>
      </w:r>
      <w:r w:rsidR="00225D30">
        <w:t xml:space="preserve"> </w:t>
      </w:r>
      <w:r w:rsidR="00FF7380">
        <w:t>The size of the social group</w:t>
      </w:r>
      <w:r w:rsidR="00384A1F">
        <w:t>, for instance,</w:t>
      </w:r>
      <w:r w:rsidR="00FF7380">
        <w:t xml:space="preserve"> correlates with the size of the neocortex (prefrontal and temporoparietal areas that support the large-scale social interaction </w:t>
      </w:r>
      <w:r w:rsidR="00F748C3">
        <w:t xml:space="preserve">characteristic of </w:t>
      </w:r>
      <w:r w:rsidR="00496E9E" w:rsidRPr="00B4768E">
        <w:rPr>
          <w:i/>
        </w:rPr>
        <w:t>H</w:t>
      </w:r>
      <w:r w:rsidR="00FF7380" w:rsidRPr="00B4768E">
        <w:rPr>
          <w:i/>
        </w:rPr>
        <w:t>omo sapiens</w:t>
      </w:r>
      <w:r w:rsidR="00FF7380">
        <w:t>)</w:t>
      </w:r>
      <w:r w:rsidR="000A74F1">
        <w:t xml:space="preserve"> </w:t>
      </w:r>
      <w:r w:rsidR="00741BF2">
        <w:fldChar w:fldCharType="begin">
          <w:fldData xml:space="preserve">PEVuZE5vdGU+PENpdGU+PEF1dGhvcj5EdW5iYXI8L0F1dGhvcj48WWVhcj4yMDA3PC9ZZWFyPjxS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M0NC03PC9wYWdlcz48dm9sdW1lPjMxNzwvdm9sdW1lPjxudW1iZXI+NTg0Mzwv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Y5Ny03MDA8L3BhZ2VzPjx2b2x1bWU+MzM0PC92b2x1bWU+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</w:fldData>
        </w:fldChar>
      </w:r>
      <w:r w:rsidR="00741BF2">
        <w:instrText xml:space="preserve"> ADDIN EN.CITE </w:instrText>
      </w:r>
      <w:r w:rsidR="00741BF2">
        <w:fldChar w:fldCharType="begin">
          <w:fldData xml:space="preserve">PEVuZE5vdGU+PENpdGU+PEF1dGhvcj5EdW5iYXI8L0F1dGhvcj48WWVhcj4yMDA3PC9ZZWFyPjxS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M0NC03PC9wYWdlcz48dm9sdW1lPjMxNzwvdm9sdW1lPjxudW1iZXI+NTg0Mzwv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Y5Ny03MDA8L3BhZ2VzPjx2b2x1bWU+MzM0PC92b2x1bWU+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56" w:tooltip="Dunbar, 2007 #17205" w:history="1">
        <w:r w:rsidR="004156E4">
          <w:rPr>
            <w:noProof/>
          </w:rPr>
          <w:t>Dunbar &amp; Shultz, 2007</w:t>
        </w:r>
      </w:hyperlink>
      <w:r w:rsidR="00741BF2">
        <w:rPr>
          <w:noProof/>
        </w:rPr>
        <w:t xml:space="preserve">; </w:t>
      </w:r>
      <w:hyperlink w:anchor="_ENREF_105" w:tooltip="Kanai, 2012 #17207" w:history="1">
        <w:r w:rsidR="004156E4">
          <w:rPr>
            <w:noProof/>
          </w:rPr>
          <w:t>Kanai, Bahrami, Roylance, &amp; Rees, 2012</w:t>
        </w:r>
      </w:hyperlink>
      <w:r w:rsidR="00741BF2">
        <w:rPr>
          <w:noProof/>
        </w:rPr>
        <w:t xml:space="preserve">; </w:t>
      </w:r>
      <w:hyperlink w:anchor="_ENREF_156" w:tooltip="Sallet, 2011 #17206" w:history="1">
        <w:r w:rsidR="004156E4">
          <w:rPr>
            <w:noProof/>
          </w:rPr>
          <w:t>Sallet et al., 2011</w:t>
        </w:r>
      </w:hyperlink>
      <w:r w:rsidR="00741BF2">
        <w:rPr>
          <w:noProof/>
        </w:rPr>
        <w:t>)</w:t>
      </w:r>
      <w:r w:rsidR="00741BF2">
        <w:fldChar w:fldCharType="end"/>
      </w:r>
      <w:r w:rsidR="00FF7380">
        <w:t>.</w:t>
      </w:r>
      <w:r w:rsidR="00225D30">
        <w:t xml:space="preserve"> </w:t>
      </w:r>
    </w:p>
    <w:p w:rsidR="001D08A8" w:rsidRDefault="00F748C3">
      <w:r>
        <w:t xml:space="preserve">Comparisons of </w:t>
      </w:r>
      <w:r w:rsidR="00FF7380">
        <w:t xml:space="preserve">the skulls of Neanderthals with </w:t>
      </w:r>
      <w:r w:rsidR="00496E9E">
        <w:t xml:space="preserve">those of </w:t>
      </w:r>
      <w:r w:rsidR="00496E9E" w:rsidRPr="00B4768E">
        <w:rPr>
          <w:i/>
        </w:rPr>
        <w:t>H</w:t>
      </w:r>
      <w:r w:rsidR="00FF7380" w:rsidRPr="00B4768E">
        <w:rPr>
          <w:i/>
        </w:rPr>
        <w:t>omo sapiens</w:t>
      </w:r>
      <w:r w:rsidR="00FF7380">
        <w:t xml:space="preserve"> carbon dated to roughly the same historical epoch when they coexisted in Europe</w:t>
      </w:r>
      <w:r>
        <w:t xml:space="preserve"> have shown</w:t>
      </w:r>
      <w:r w:rsidR="00FF7380">
        <w:t xml:space="preserve"> that the Neanderthal</w:t>
      </w:r>
      <w:r>
        <w:t>s</w:t>
      </w:r>
      <w:r w:rsidR="00FF7380">
        <w:t xml:space="preserve"> </w:t>
      </w:r>
      <w:r>
        <w:t>had relatively</w:t>
      </w:r>
      <w:r w:rsidR="00FF7380">
        <w:t xml:space="preserve"> larger eyes</w:t>
      </w:r>
      <w:r w:rsidR="00496E9E">
        <w:t>,</w:t>
      </w:r>
      <w:r w:rsidR="00FF7380">
        <w:t xml:space="preserve"> </w:t>
      </w:r>
      <w:r>
        <w:t xml:space="preserve">which implies </w:t>
      </w:r>
      <w:r w:rsidR="00496E9E">
        <w:t xml:space="preserve">the possession of </w:t>
      </w:r>
      <w:r>
        <w:t>much larger visual processing areas</w:t>
      </w:r>
      <w:r w:rsidR="00496E9E">
        <w:t>—</w:t>
      </w:r>
      <w:r w:rsidR="00FF7380">
        <w:t xml:space="preserve">an adaptation to the long </w:t>
      </w:r>
      <w:r w:rsidR="00413873">
        <w:t>dark nights of European winters</w:t>
      </w:r>
      <w:r>
        <w:t xml:space="preserve"> </w:t>
      </w:r>
      <w:r w:rsidR="00741BF2">
        <w:fldChar w:fldCharType="begin">
          <w:fldData xml:space="preserve">PEVuZE5vdGU+PENpdGU+PEF1dGhvcj5QZWFyY2U8L0F1dGhvcj48WWVhcj4yMDEzPC9ZZWFyPjxS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</w:fldData>
        </w:fldChar>
      </w:r>
      <w:r w:rsidR="00741BF2">
        <w:instrText xml:space="preserve"> ADDIN EN.CITE </w:instrText>
      </w:r>
      <w:r w:rsidR="00741BF2">
        <w:fldChar w:fldCharType="begin">
          <w:fldData xml:space="preserve">PEVuZE5vdGU+PENpdGU+PEF1dGhvcj5QZWFyY2U8L0F1dGhvcj48WWVhcj4yMDEzPC9ZZWFyPjxS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</w:fldData>
        </w:fldChar>
      </w:r>
      <w:r w:rsidR="00741BF2">
        <w:instrText xml:space="preserve"> ADDIN EN.CITE.DATA </w:instrText>
      </w:r>
      <w:r w:rsidR="00741BF2">
        <w:fldChar w:fldCharType="end"/>
      </w:r>
      <w:r w:rsidR="00741BF2">
        <w:fldChar w:fldCharType="separate"/>
      </w:r>
      <w:r w:rsidR="00741BF2">
        <w:rPr>
          <w:noProof/>
        </w:rPr>
        <w:t>(</w:t>
      </w:r>
      <w:hyperlink w:anchor="_ENREF_146" w:tooltip="Pearce, 2013 #16916" w:history="1">
        <w:r w:rsidR="004156E4">
          <w:rPr>
            <w:noProof/>
          </w:rPr>
          <w:t>Pearce, Stringer, &amp; Dunbar, 2013</w:t>
        </w:r>
      </w:hyperlink>
      <w:r w:rsidR="00741BF2">
        <w:rPr>
          <w:noProof/>
        </w:rPr>
        <w:t>)</w:t>
      </w:r>
      <w:r w:rsidR="00741BF2">
        <w:fldChar w:fldCharType="end"/>
      </w:r>
      <w:r w:rsidR="00413873">
        <w:t>.</w:t>
      </w:r>
      <w:r w:rsidR="00225D30">
        <w:t xml:space="preserve"> </w:t>
      </w:r>
      <w:r w:rsidR="00413873">
        <w:t xml:space="preserve">By contrast, </w:t>
      </w:r>
      <w:r w:rsidR="00496E9E" w:rsidRPr="00B4768E">
        <w:rPr>
          <w:i/>
        </w:rPr>
        <w:t>H</w:t>
      </w:r>
      <w:r w:rsidR="00413873" w:rsidRPr="00B4768E">
        <w:rPr>
          <w:i/>
        </w:rPr>
        <w:t>omo sapiens</w:t>
      </w:r>
      <w:r w:rsidR="00413873">
        <w:t xml:space="preserve">, </w:t>
      </w:r>
      <w:r w:rsidR="00496E9E">
        <w:t xml:space="preserve">which </w:t>
      </w:r>
      <w:r w:rsidR="00413873">
        <w:t>evolv</w:t>
      </w:r>
      <w:r w:rsidR="00496E9E">
        <w:t>ed</w:t>
      </w:r>
      <w:r w:rsidR="00413873">
        <w:t xml:space="preserve"> originally in Africa, speciali</w:t>
      </w:r>
      <w:r w:rsidR="00496E9E">
        <w:t>z</w:t>
      </w:r>
      <w:r w:rsidR="00413873">
        <w:t>ed less on vision and body control and more on problem solving and social networking.</w:t>
      </w:r>
      <w:r w:rsidR="00225D30">
        <w:t xml:space="preserve"> </w:t>
      </w:r>
      <w:r w:rsidR="00413873">
        <w:t xml:space="preserve">The capacity to communicate is likely to have evolved more rapidly and effectively when less brain capacity was taken up with vision and body control, and ultimately gave a </w:t>
      </w:r>
      <w:r w:rsidR="00413873">
        <w:lastRenderedPageBreak/>
        <w:t xml:space="preserve">massive evolutionary advantage to </w:t>
      </w:r>
      <w:r w:rsidR="00496E9E" w:rsidRPr="00B4768E">
        <w:rPr>
          <w:i/>
        </w:rPr>
        <w:t>H</w:t>
      </w:r>
      <w:r w:rsidR="00413873" w:rsidRPr="00B4768E">
        <w:rPr>
          <w:i/>
        </w:rPr>
        <w:t>omo sapiens</w:t>
      </w:r>
      <w:r w:rsidR="00413873">
        <w:t xml:space="preserve"> in Europe </w:t>
      </w:r>
      <w:r w:rsidR="00496E9E">
        <w:t>and</w:t>
      </w:r>
      <w:r w:rsidR="00413873">
        <w:t xml:space="preserve"> elsewhere.</w:t>
      </w:r>
      <w:r w:rsidR="00225D30">
        <w:t xml:space="preserve"> </w:t>
      </w:r>
      <w:r w:rsidR="00413873">
        <w:t xml:space="preserve">In particular, Neanderthals may have had less social networking over wide geographical terrains, which may have given </w:t>
      </w:r>
      <w:r w:rsidR="00496E9E" w:rsidRPr="00B4768E">
        <w:rPr>
          <w:i/>
        </w:rPr>
        <w:t>H</w:t>
      </w:r>
      <w:r w:rsidR="00413873" w:rsidRPr="00B4768E">
        <w:rPr>
          <w:i/>
        </w:rPr>
        <w:t>omo sapiens</w:t>
      </w:r>
      <w:r w:rsidR="00413873">
        <w:t xml:space="preserve"> an essential advantage as the Ice Age descended on Europe.</w:t>
      </w:r>
      <w:r w:rsidR="00225D30">
        <w:t xml:space="preserve"> </w:t>
      </w:r>
      <w:r w:rsidR="00413873">
        <w:t>Concurrently, Smith</w:t>
      </w:r>
      <w:r w:rsidR="00496E9E">
        <w:t xml:space="preserve"> et al.</w:t>
      </w:r>
      <w:r w:rsidR="0046185E">
        <w:t xml:space="preserve"> </w:t>
      </w:r>
      <w:r w:rsidR="00741BF2">
        <w:fldChar w:fldCharType="begin">
          <w:fldData xml:space="preserve">PEVuZE5vdGU+PENpdGUgRXhjbHVkZUF1dGg9IjEiPjxZZWFyPjIwMTA8L1llYXI+PFJlY051bT4x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</w:fldData>
        </w:fldChar>
      </w:r>
      <w:r w:rsidR="00741BF2">
        <w:instrText xml:space="preserve"> ADDIN EN.CITE </w:instrText>
      </w:r>
      <w:r w:rsidR="00741BF2">
        <w:fldChar w:fldCharType="begin">
          <w:fldData xml:space="preserve">PEVuZE5vdGU+PENpdGUgRXhjbHVkZUF1dGg9IjEiPjxZZWFyPjIwMTA8L1llYXI+PFJlY051bT4x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173" w:tooltip="Smith, 2010 #16917" w:history="1">
        <w:r w:rsidR="004156E4">
          <w:rPr>
            <w:noProof/>
          </w:rPr>
          <w:t>2010</w:t>
        </w:r>
      </w:hyperlink>
      <w:r w:rsidR="00741BF2">
        <w:rPr>
          <w:noProof/>
        </w:rPr>
        <w:t>)</w:t>
      </w:r>
      <w:r w:rsidR="00741BF2">
        <w:fldChar w:fldCharType="end"/>
      </w:r>
      <w:r w:rsidR="00413873">
        <w:t xml:space="preserve"> proposed that the period of immaturity (childhood) became more prolonged for </w:t>
      </w:r>
      <w:r w:rsidR="00496E9E" w:rsidRPr="00B4768E">
        <w:rPr>
          <w:i/>
        </w:rPr>
        <w:t>H</w:t>
      </w:r>
      <w:r w:rsidR="00413873" w:rsidRPr="00B4768E">
        <w:rPr>
          <w:i/>
        </w:rPr>
        <w:t>omo sapiens</w:t>
      </w:r>
      <w:r w:rsidR="00413873">
        <w:t xml:space="preserve"> relative to Neanderthals, based at least on the maturation of teeth (later</w:t>
      </w:r>
      <w:r w:rsidR="008F374D">
        <w:t xml:space="preserve"> loss of deciduous teeth).</w:t>
      </w:r>
      <w:r w:rsidR="00225D30">
        <w:t xml:space="preserve"> </w:t>
      </w:r>
      <w:r w:rsidR="008F374D">
        <w:t xml:space="preserve">These observations </w:t>
      </w:r>
      <w:r>
        <w:t xml:space="preserve">indicate </w:t>
      </w:r>
      <w:r w:rsidR="00012BA0">
        <w:t>the growing importance</w:t>
      </w:r>
      <w:r w:rsidR="00413873">
        <w:t xml:space="preserve"> of the transgenerational transmission of knowledge within human culture</w:t>
      </w:r>
      <w:r w:rsidR="00370DCB">
        <w:t xml:space="preserve"> </w:t>
      </w:r>
      <w:r w:rsidR="00741BF2">
        <w:fldChar w:fldCharType="begin">
          <w:fldData xml:space="preserve">PEVuZE5vdGU+PENpdGU+PEF1dGhvcj5XaWxzb248L0F1dGhvcj48WWVhcj4yMDA3PC9ZZWFyPjxS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</w:fldData>
        </w:fldChar>
      </w:r>
      <w:r w:rsidR="00741BF2">
        <w:instrText xml:space="preserve"> ADDIN EN.CITE </w:instrText>
      </w:r>
      <w:r w:rsidR="00741BF2">
        <w:fldChar w:fldCharType="begin">
          <w:fldData xml:space="preserve">PEVuZE5vdGU+PENpdGU+PEF1dGhvcj5XaWxzb248L0F1dGhvcj48WWVhcj4yMDA3PC9ZZWFyPjxS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</w:fldData>
        </w:fldChar>
      </w:r>
      <w:r w:rsidR="00741BF2">
        <w:instrText xml:space="preserve"> ADDIN EN.CITE.DATA </w:instrText>
      </w:r>
      <w:r w:rsidR="00741BF2">
        <w:fldChar w:fldCharType="end"/>
      </w:r>
      <w:r w:rsidR="00741BF2">
        <w:fldChar w:fldCharType="separate"/>
      </w:r>
      <w:r w:rsidR="00741BF2">
        <w:rPr>
          <w:noProof/>
        </w:rPr>
        <w:t>(</w:t>
      </w:r>
      <w:hyperlink w:anchor="_ENREF_205" w:tooltip="Wilson, 2013 #16953" w:history="1">
        <w:r w:rsidR="004156E4">
          <w:rPr>
            <w:noProof/>
          </w:rPr>
          <w:t>Wilson, 2013</w:t>
        </w:r>
      </w:hyperlink>
      <w:r w:rsidR="00741BF2">
        <w:rPr>
          <w:noProof/>
        </w:rPr>
        <w:t xml:space="preserve">; </w:t>
      </w:r>
      <w:hyperlink w:anchor="_ENREF_206" w:tooltip="Wilson, 2014 #17217" w:history="1">
        <w:r w:rsidR="004156E4">
          <w:rPr>
            <w:noProof/>
          </w:rPr>
          <w:t>Wilson, Hayes, Biglan, &amp; Embry, 2014</w:t>
        </w:r>
      </w:hyperlink>
      <w:r w:rsidR="00741BF2">
        <w:rPr>
          <w:noProof/>
        </w:rPr>
        <w:t xml:space="preserve">; </w:t>
      </w:r>
      <w:hyperlink w:anchor="_ENREF_207" w:tooltip="Wilson, 2007 #16954" w:history="1">
        <w:r w:rsidR="004156E4">
          <w:rPr>
            <w:noProof/>
          </w:rPr>
          <w:t>Wilson &amp; Wilson, 2007</w:t>
        </w:r>
      </w:hyperlink>
      <w:r w:rsidR="00741BF2">
        <w:rPr>
          <w:noProof/>
        </w:rPr>
        <w:t>)</w:t>
      </w:r>
      <w:r w:rsidR="00741BF2">
        <w:fldChar w:fldCharType="end"/>
      </w:r>
      <w:r w:rsidR="00413873">
        <w:t>.</w:t>
      </w:r>
      <w:r w:rsidR="00225D30">
        <w:t xml:space="preserve"> </w:t>
      </w:r>
      <w:r w:rsidR="00413873">
        <w:t xml:space="preserve">Whilst Neanderthals and </w:t>
      </w:r>
      <w:r w:rsidR="00496E9E" w:rsidRPr="00B4768E">
        <w:rPr>
          <w:i/>
        </w:rPr>
        <w:t>H</w:t>
      </w:r>
      <w:r w:rsidR="00413873" w:rsidRPr="00B4768E">
        <w:rPr>
          <w:i/>
        </w:rPr>
        <w:t>omo sapiens</w:t>
      </w:r>
      <w:r w:rsidR="00413873">
        <w:t xml:space="preserve"> may have </w:t>
      </w:r>
      <w:r>
        <w:t xml:space="preserve">descended from a </w:t>
      </w:r>
      <w:r w:rsidR="0003195A">
        <w:t xml:space="preserve">common </w:t>
      </w:r>
      <w:r>
        <w:t xml:space="preserve">ancestor </w:t>
      </w:r>
      <w:r w:rsidR="0003195A">
        <w:t>(</w:t>
      </w:r>
      <w:r w:rsidR="00496E9E" w:rsidRPr="00B4768E">
        <w:rPr>
          <w:i/>
        </w:rPr>
        <w:t>H</w:t>
      </w:r>
      <w:r w:rsidR="0003195A" w:rsidRPr="00B4768E">
        <w:rPr>
          <w:i/>
        </w:rPr>
        <w:t xml:space="preserve">omo </w:t>
      </w:r>
      <w:r w:rsidR="00496E9E" w:rsidRPr="00B4768E">
        <w:rPr>
          <w:i/>
        </w:rPr>
        <w:t>h</w:t>
      </w:r>
      <w:r w:rsidR="0003195A" w:rsidRPr="00B4768E">
        <w:rPr>
          <w:i/>
        </w:rPr>
        <w:t>eidelbergensis</w:t>
      </w:r>
      <w:r w:rsidR="0003195A">
        <w:t>),</w:t>
      </w:r>
      <w:r w:rsidR="00413873">
        <w:t xml:space="preserve"> </w:t>
      </w:r>
      <w:r w:rsidR="00496E9E" w:rsidRPr="004960F7">
        <w:rPr>
          <w:i/>
        </w:rPr>
        <w:t>H</w:t>
      </w:r>
      <w:r w:rsidR="0003195A" w:rsidRPr="004960F7">
        <w:rPr>
          <w:i/>
        </w:rPr>
        <w:t>omo sapiens</w:t>
      </w:r>
      <w:r w:rsidR="0003195A">
        <w:t xml:space="preserve"> emerged out of Africa as a superior adaptation</w:t>
      </w:r>
      <w:r w:rsidR="00496E9E">
        <w:t>—</w:t>
      </w:r>
      <w:r w:rsidR="0003195A">
        <w:t>not in terms of physical strength or visual acuity</w:t>
      </w:r>
      <w:r w:rsidR="00496E9E">
        <w:t>,</w:t>
      </w:r>
      <w:r w:rsidR="0003195A">
        <w:t xml:space="preserve"> but</w:t>
      </w:r>
      <w:r w:rsidR="00496E9E">
        <w:t xml:space="preserve"> in terms of</w:t>
      </w:r>
      <w:r w:rsidR="0003195A">
        <w:t xml:space="preserve"> the capacity for symbolic thinking and the transmission of knowledge</w:t>
      </w:r>
      <w:r w:rsidR="00C9598B">
        <w:t>. These</w:t>
      </w:r>
      <w:r w:rsidR="0003195A">
        <w:t xml:space="preserve"> enabl</w:t>
      </w:r>
      <w:r w:rsidR="00C9598B">
        <w:t>ed</w:t>
      </w:r>
      <w:r w:rsidR="0003195A">
        <w:t xml:space="preserve"> our species</w:t>
      </w:r>
      <w:r w:rsidR="009400D6">
        <w:t xml:space="preserve"> </w:t>
      </w:r>
      <w:r w:rsidR="0003195A">
        <w:t xml:space="preserve">to </w:t>
      </w:r>
      <w:r>
        <w:t xml:space="preserve">begin to </w:t>
      </w:r>
      <w:r w:rsidR="0003195A">
        <w:t>collaborate in larger numbers</w:t>
      </w:r>
      <w:r w:rsidR="000F4B65">
        <w:t>.</w:t>
      </w:r>
      <w:r w:rsidR="00225D30">
        <w:t xml:space="preserve"> </w:t>
      </w:r>
    </w:p>
    <w:p w:rsidR="00433E78" w:rsidRDefault="00433E78" w:rsidP="00FB6490">
      <w:pPr>
        <w:pStyle w:val="Heading1"/>
      </w:pPr>
      <w:r>
        <w:t xml:space="preserve">The </w:t>
      </w:r>
      <w:r w:rsidR="00A144D7">
        <w:t>H</w:t>
      </w:r>
      <w:r>
        <w:t xml:space="preserve">uman </w:t>
      </w:r>
      <w:r w:rsidR="00A144D7">
        <w:t>I</w:t>
      </w:r>
      <w:r>
        <w:t>nstinct</w:t>
      </w:r>
      <w:r w:rsidR="007C4332">
        <w:t>(s)</w:t>
      </w:r>
      <w:r>
        <w:t xml:space="preserve"> </w:t>
      </w:r>
      <w:r w:rsidR="007C4332">
        <w:t>and</w:t>
      </w:r>
      <w:r>
        <w:t xml:space="preserve"> </w:t>
      </w:r>
      <w:r w:rsidR="00A144D7">
        <w:t>P</w:t>
      </w:r>
      <w:r w:rsidR="00DC0676">
        <w:t xml:space="preserve">sychodynamic </w:t>
      </w:r>
      <w:r w:rsidR="00A144D7">
        <w:t>M</w:t>
      </w:r>
      <w:r>
        <w:t xml:space="preserve">odels of </w:t>
      </w:r>
      <w:r w:rsidR="00A144D7">
        <w:t>P</w:t>
      </w:r>
      <w:r w:rsidR="00496E9E">
        <w:t xml:space="preserve">ersonality </w:t>
      </w:r>
      <w:r w:rsidR="00A144D7">
        <w:t>D</w:t>
      </w:r>
      <w:r w:rsidR="00496E9E">
        <w:t>isorder</w:t>
      </w:r>
    </w:p>
    <w:p w:rsidR="006C0798" w:rsidRDefault="00384A1F" w:rsidP="00384A1F">
      <w:r>
        <w:t xml:space="preserve">So how are these findings and assumptions relevant for models of personality disorder? </w:t>
      </w:r>
      <w:r w:rsidR="00FB6490">
        <w:t xml:space="preserve">Modern </w:t>
      </w:r>
      <w:r w:rsidR="00294765">
        <w:t>psychodynamic thinking</w:t>
      </w:r>
      <w:r w:rsidR="001D08A8">
        <w:t xml:space="preserve"> </w:t>
      </w:r>
      <w:r w:rsidR="00FB6490">
        <w:t xml:space="preserve">has </w:t>
      </w:r>
      <w:r w:rsidR="009400D6">
        <w:t>invoked</w:t>
      </w:r>
      <w:r w:rsidR="00FB6490">
        <w:t xml:space="preserve"> three human instincts </w:t>
      </w:r>
      <w:r w:rsidR="001D08A8">
        <w:t>in causal accounts of personality disorder</w:t>
      </w:r>
      <w:r w:rsidR="0046185E">
        <w:t xml:space="preserve"> </w:t>
      </w:r>
      <w:r w:rsidR="00741BF2">
        <w:fldChar w:fldCharType="begin">
          <w:fldData xml:space="preserve">PEVuZE5vdGU+PENpdGU+PEF1dGhvcj5HZXJnZWx5PC9BdXRob3I+PFllYXI+MjAxMjwvWWVhcj48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</w:fldData>
        </w:fldChar>
      </w:r>
      <w:r w:rsidR="00741BF2">
        <w:instrText xml:space="preserve"> ADDIN EN.CITE </w:instrText>
      </w:r>
      <w:r w:rsidR="00741BF2">
        <w:fldChar w:fldCharType="begin">
          <w:fldData xml:space="preserve">PEVuZE5vdGU+PENpdGU+PEF1dGhvcj5HZXJnZWx5PC9BdXRob3I+PFllYXI+MjAxMjwvWWVhcj48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78" w:tooltip="Gergely, 2012 #16887" w:history="1">
        <w:r w:rsidR="004156E4">
          <w:rPr>
            <w:noProof/>
          </w:rPr>
          <w:t>Gergely &amp; Jacob, 2012</w:t>
        </w:r>
      </w:hyperlink>
      <w:r w:rsidR="00741BF2">
        <w:rPr>
          <w:noProof/>
        </w:rPr>
        <w:t>)</w:t>
      </w:r>
      <w:r w:rsidR="00741BF2">
        <w:fldChar w:fldCharType="end"/>
      </w:r>
      <w:r w:rsidR="001D08A8">
        <w:t xml:space="preserve">. </w:t>
      </w:r>
      <w:r>
        <w:t>First,</w:t>
      </w:r>
      <w:r w:rsidR="00EF392D">
        <w:t xml:space="preserve"> following Freud, </w:t>
      </w:r>
      <w:r w:rsidR="00EF392D" w:rsidRPr="00F51C83">
        <w:t xml:space="preserve">psychosexual </w:t>
      </w:r>
      <w:r w:rsidR="001D08A8" w:rsidRPr="00F51C83">
        <w:t xml:space="preserve">development and aggression have been </w:t>
      </w:r>
      <w:r w:rsidR="00496E9E">
        <w:t xml:space="preserve">placed </w:t>
      </w:r>
      <w:r w:rsidR="001D08A8" w:rsidRPr="00F51C83">
        <w:t xml:space="preserve">at </w:t>
      </w:r>
      <w:r w:rsidR="007562FC" w:rsidRPr="00F51C83">
        <w:t>center</w:t>
      </w:r>
      <w:r w:rsidR="001D08A8" w:rsidRPr="00F51C83">
        <w:t xml:space="preserve"> stage </w:t>
      </w:r>
      <w:r w:rsidR="00496E9E">
        <w:t>in</w:t>
      </w:r>
      <w:r w:rsidR="001D08A8" w:rsidRPr="00F51C83">
        <w:t xml:space="preserve"> </w:t>
      </w:r>
      <w:r>
        <w:t xml:space="preserve">earlier </w:t>
      </w:r>
      <w:r w:rsidR="001D08A8" w:rsidRPr="00F51C83">
        <w:t>psychoanalytic accounts</w:t>
      </w:r>
      <w:r w:rsidR="00E059A9">
        <w:rPr>
          <w:rFonts w:cs="Times New Roman"/>
          <w:szCs w:val="24"/>
        </w:rPr>
        <w:t xml:space="preserve"> </w:t>
      </w:r>
      <w:r w:rsidR="00741BF2">
        <w:rPr>
          <w:rFonts w:cs="Times New Roman"/>
          <w:szCs w:val="24"/>
        </w:rPr>
        <w:fldChar w:fldCharType="begin"/>
      </w:r>
      <w:r w:rsidR="00741BF2">
        <w:rPr>
          <w:rFonts w:cs="Times New Roman"/>
          <w:szCs w:val="24"/>
        </w:rPr>
        <w:instrText xml:space="preserve"> ADDIN EN.CITE &lt;EndNote&gt;&lt;Cite&gt;&lt;Author&gt;Cohen&lt;/Author&gt;&lt;Year&gt;1991&lt;/Year&gt;&lt;RecNum&gt;16920&lt;/RecNum&gt;&lt;DisplayText&gt;(Cohen, 1991)&lt;/DisplayText&gt;&lt;record&gt;&lt;rec-number&gt;16920&lt;/rec-number&gt;&lt;foreign-keys&gt;&lt;key app="EN" db-id="ptpa0v9a75zff6e9zptpdsruvvx9p0trdwa2"&gt;16920&lt;/key&gt;&lt;/foreign-keys&gt;&lt;ref-type name="Journal Article"&gt;17&lt;/ref-type&gt;&lt;contributors&gt;&lt;authors&gt;&lt;author&gt;Cohen, Y.&lt;/author&gt;&lt;/authors&gt;&lt;/contributors&gt;&lt;auth-address&gt;B&amp;apos;nai B&amp;apos;rith Women Children&amp;apos;s Home, Israel.&lt;/auth-address&gt;&lt;titles&gt;&lt;title&gt;Grandiosity in children with narcissistic and borderline disorders. A comparative analysis&lt;/title&gt;&lt;secondary-title&gt;Psychoanalytic Study of the Child&lt;/secondary-title&gt;&lt;alt-title&gt;The Psychoanalytic study of the child&lt;/alt-title&gt;&lt;/titles&gt;&lt;pages&gt;307-24&lt;/pages&gt;&lt;volume&gt;46&lt;/volume&gt;&lt;edition&gt;1991/01/01&lt;/edition&gt;&lt;keywords&gt;&lt;keyword&gt;Adult&lt;/keyword&gt;&lt;keyword&gt;Borderline Personality Disorder/diagnosis/etiology/*psychology&lt;/keyword&gt;&lt;keyword&gt;Child&lt;/keyword&gt;&lt;keyword&gt;Humans&lt;/keyword&gt;&lt;keyword&gt;*Narcissism&lt;/keyword&gt;&lt;keyword&gt;Object Attachment&lt;/keyword&gt;&lt;keyword&gt;Personality Disorders/diagnosis/etiology/*psychology&lt;/keyword&gt;&lt;keyword&gt;Psychosexual Development&lt;/keyword&gt;&lt;keyword&gt;Self Concept&lt;/keyword&gt;&lt;/keywords&gt;&lt;dates&gt;&lt;year&gt;1991&lt;/year&gt;&lt;/dates&gt;&lt;isbn&gt;0079-7308 (Print)&amp;#xD;0079-7308 (Linking)&lt;/isbn&gt;&lt;accession-num&gt;1788381&lt;/accession-num&gt;&lt;work-type&gt;Case Reports&lt;/work-type&gt;&lt;urls&gt;&lt;related-urls&gt;&lt;url&gt;http://www.ncbi.nlm.nih.gov/pubmed/1788381&lt;/url&gt;&lt;/related-urls&gt;&lt;/urls&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43" w:tooltip="Cohen, 1991 #16920" w:history="1">
        <w:r w:rsidR="004156E4">
          <w:rPr>
            <w:rFonts w:cs="Times New Roman"/>
            <w:noProof/>
            <w:szCs w:val="24"/>
          </w:rPr>
          <w:t>Cohen, 1991</w:t>
        </w:r>
      </w:hyperlink>
      <w:r w:rsidR="00741BF2">
        <w:rPr>
          <w:rFonts w:cs="Times New Roman"/>
          <w:noProof/>
          <w:szCs w:val="24"/>
        </w:rPr>
        <w:t>)</w:t>
      </w:r>
      <w:r w:rsidR="00741BF2">
        <w:rPr>
          <w:rFonts w:cs="Times New Roman"/>
          <w:szCs w:val="24"/>
        </w:rPr>
        <w:fldChar w:fldCharType="end"/>
      </w:r>
      <w:r w:rsidR="001D08A8" w:rsidRPr="00AD6220">
        <w:t xml:space="preserve">. </w:t>
      </w:r>
      <w:r w:rsidR="00D814C1">
        <w:t xml:space="preserve">An alternative </w:t>
      </w:r>
      <w:r w:rsidR="009400D6">
        <w:t>account</w:t>
      </w:r>
      <w:r w:rsidR="000F3A11">
        <w:t>,</w:t>
      </w:r>
      <w:r w:rsidR="009400D6">
        <w:t xml:space="preserve"> emerging </w:t>
      </w:r>
      <w:r w:rsidR="00D814C1">
        <w:t>in the second half of the last century</w:t>
      </w:r>
      <w:r w:rsidR="000F3A11">
        <w:t>,</w:t>
      </w:r>
      <w:r w:rsidR="00D814C1">
        <w:t xml:space="preserve"> rooted personality disorder in the distortions of the instinct for attachment.</w:t>
      </w:r>
      <w:r w:rsidR="00225D30">
        <w:t xml:space="preserve"> </w:t>
      </w:r>
      <w:r w:rsidR="00D814C1">
        <w:t>Originating in the work of John Bowlby and the research of Mary Ainsworth</w:t>
      </w:r>
      <w:r w:rsidR="000F3A11">
        <w:t>,</w:t>
      </w:r>
      <w:r w:rsidR="00D814C1">
        <w:t xml:space="preserve"> a generation of scholarship was devoted to the identification of</w:t>
      </w:r>
      <w:r w:rsidR="00A80551">
        <w:t xml:space="preserve"> </w:t>
      </w:r>
      <w:r w:rsidR="00DA41B2">
        <w:t>early mother (caregiver)</w:t>
      </w:r>
      <w:r w:rsidR="000F3A11">
        <w:t>–</w:t>
      </w:r>
      <w:r w:rsidR="00DA41B2">
        <w:t>infant relationship patterns likely to be associated with</w:t>
      </w:r>
      <w:r w:rsidR="00A93B33">
        <w:t xml:space="preserve"> personality disorder</w:t>
      </w:r>
      <w:r w:rsidR="00294765">
        <w:t xml:space="preserve"> </w:t>
      </w:r>
      <w:r w:rsidR="00741BF2">
        <w:fldChar w:fldCharType="begin">
          <w:fldData xml:space="preserve">PEVuZE5vdGU+PENpdGU+PEF1dGhvcj5HdW5kZXJzb248L0F1dGhvcj48WWVhcj4xOTk2PC9ZZWFy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</w:fldData>
        </w:fldChar>
      </w:r>
      <w:r w:rsidR="00741BF2">
        <w:instrText xml:space="preserve"> ADDIN EN.CITE </w:instrText>
      </w:r>
      <w:r w:rsidR="00741BF2">
        <w:fldChar w:fldCharType="begin">
          <w:fldData xml:space="preserve">PEVuZE5vdGU+PENpdGU+PEF1dGhvcj5HdW5kZXJzb248L0F1dGhvcj48WWVhcj4xOTk2PC9ZZWFy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90" w:tooltip="Gunderson, 1996 #5104" w:history="1">
        <w:r w:rsidR="004156E4">
          <w:rPr>
            <w:noProof/>
          </w:rPr>
          <w:t>Gunderson, 1996</w:t>
        </w:r>
      </w:hyperlink>
      <w:r w:rsidR="00741BF2">
        <w:rPr>
          <w:noProof/>
        </w:rPr>
        <w:t xml:space="preserve">; </w:t>
      </w:r>
      <w:hyperlink w:anchor="_ENREF_91" w:tooltip="Gunderson, 2008 #12465" w:history="1">
        <w:r w:rsidR="004156E4">
          <w:rPr>
            <w:noProof/>
          </w:rPr>
          <w:t>Gunderson &amp; Lyons-Ruth, 2008</w:t>
        </w:r>
      </w:hyperlink>
      <w:r w:rsidR="00741BF2">
        <w:rPr>
          <w:noProof/>
        </w:rPr>
        <w:t>)</w:t>
      </w:r>
      <w:r w:rsidR="00741BF2">
        <w:fldChar w:fldCharType="end"/>
      </w:r>
      <w:r w:rsidR="00A93B33">
        <w:t>.</w:t>
      </w:r>
      <w:r w:rsidR="00294765">
        <w:t xml:space="preserve"> </w:t>
      </w:r>
      <w:r w:rsidR="0038577C">
        <w:t>Yet</w:t>
      </w:r>
      <w:r w:rsidR="00FF287F">
        <w:t>,</w:t>
      </w:r>
      <w:r w:rsidR="006C0798">
        <w:t xml:space="preserve"> </w:t>
      </w:r>
      <w:r w:rsidR="009400D6">
        <w:t>t</w:t>
      </w:r>
      <w:r w:rsidR="00A80551" w:rsidRPr="000D36C0">
        <w:t xml:space="preserve">he complexity of evidence linking </w:t>
      </w:r>
      <w:r w:rsidR="000F3A11">
        <w:t xml:space="preserve">the </w:t>
      </w:r>
      <w:r w:rsidR="00A80551" w:rsidRPr="000D36C0">
        <w:t>early childrearing environment to later adaptation</w:t>
      </w:r>
      <w:r w:rsidR="0032348D" w:rsidRPr="000D36C0">
        <w:t xml:space="preserve">, </w:t>
      </w:r>
      <w:r w:rsidR="00A80551" w:rsidRPr="000D36C0">
        <w:t xml:space="preserve">the limited power of </w:t>
      </w:r>
      <w:r w:rsidR="0032348D" w:rsidRPr="000D36C0">
        <w:t>long</w:t>
      </w:r>
      <w:r w:rsidR="000F3A11">
        <w:t>-</w:t>
      </w:r>
      <w:r w:rsidR="0032348D" w:rsidRPr="000D36C0">
        <w:t xml:space="preserve">term </w:t>
      </w:r>
      <w:r w:rsidR="00A80551" w:rsidRPr="000D36C0">
        <w:t xml:space="preserve">prediction </w:t>
      </w:r>
      <w:r w:rsidR="000F3A11">
        <w:t>that</w:t>
      </w:r>
      <w:r w:rsidR="000F3A11" w:rsidRPr="000D36C0">
        <w:t xml:space="preserve"> </w:t>
      </w:r>
      <w:r w:rsidR="00290FBB" w:rsidRPr="000D36C0">
        <w:t xml:space="preserve">the observation of early </w:t>
      </w:r>
      <w:r w:rsidR="00F531F7" w:rsidRPr="000D36C0">
        <w:t>attachment quality</w:t>
      </w:r>
      <w:r w:rsidR="0032348D" w:rsidRPr="000D36C0">
        <w:t xml:space="preserve"> offers</w:t>
      </w:r>
      <w:r w:rsidR="00290FBB" w:rsidRPr="000D36C0">
        <w:t xml:space="preserve"> </w:t>
      </w:r>
      <w:r w:rsidR="00741BF2">
        <w:fldChar w:fldCharType="begin">
          <w:fldData xml:space="preserve">PEVuZE5vdGU+PENpdGU+PEF1dGhvcj52YW4gSUp6ZW5kb29ybjwvQXV0aG9yPjxZZWFyPjIwMDg8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IyNS0yNDk8L3BhZ2VzPjx2b2x1bWU+MjI8L3Zv
bHVtZT48ZGF0ZXM+PHllYXI+MTk5OTwveWVhcj48L2RhdGVzPjx1cmxzPjwvdXJscz48L3JlY29y
ZD48L0NpdGU+PC9FbmROb3RlPgB=
</w:fldData>
        </w:fldChar>
      </w:r>
      <w:r w:rsidR="00741BF2">
        <w:instrText xml:space="preserve"> ADDIN EN.CITE </w:instrText>
      </w:r>
      <w:r w:rsidR="00741BF2">
        <w:fldChar w:fldCharType="begin">
          <w:fldData xml:space="preserve">PEVuZE5vdGU+PENpdGU+PEF1dGhvcj52YW4gSUp6ZW5kb29ybjwvQXV0aG9yPjxZZWFyPjIwMDg8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60" w:tooltip="Fearon, 2010 #15128" w:history="1">
        <w:r w:rsidR="004156E4">
          <w:rPr>
            <w:noProof/>
          </w:rPr>
          <w:t>Fearon, Bakermans-Kranenburg, van Ijzendoorn, Lapsley, &amp; Roisman, 2010</w:t>
        </w:r>
      </w:hyperlink>
      <w:r w:rsidR="00741BF2">
        <w:rPr>
          <w:noProof/>
        </w:rPr>
        <w:t xml:space="preserve">; </w:t>
      </w:r>
      <w:hyperlink w:anchor="_ENREF_89" w:tooltip="Groh, 2012 #15129" w:history="1">
        <w:r w:rsidR="004156E4">
          <w:rPr>
            <w:noProof/>
          </w:rPr>
          <w:t>Groh, Roisman, van Ijzendoorn, Bakermans-Kranenburg, &amp; Fearon, 2012</w:t>
        </w:r>
      </w:hyperlink>
      <w:r w:rsidR="00741BF2">
        <w:rPr>
          <w:noProof/>
        </w:rPr>
        <w:t xml:space="preserve">; </w:t>
      </w:r>
      <w:hyperlink w:anchor="_ENREF_195" w:tooltip="van IJzendoorn, 2008 #12087" w:history="1">
        <w:r w:rsidR="004156E4">
          <w:rPr>
            <w:noProof/>
          </w:rPr>
          <w:t>van IJzendoorn &amp; Bakermans-Kranenburg, 2008</w:t>
        </w:r>
      </w:hyperlink>
      <w:r w:rsidR="00741BF2">
        <w:rPr>
          <w:noProof/>
        </w:rPr>
        <w:t xml:space="preserve">; </w:t>
      </w:r>
      <w:hyperlink w:anchor="_ENREF_196" w:tooltip="Van IJzendoorn, 1999 #5822" w:history="1">
        <w:r w:rsidR="004156E4">
          <w:rPr>
            <w:noProof/>
          </w:rPr>
          <w:t>Van IJzendoorn, Scheungel, &amp; Bakermans-Kranenburg, 1999</w:t>
        </w:r>
      </w:hyperlink>
      <w:r w:rsidR="00741BF2">
        <w:rPr>
          <w:noProof/>
        </w:rPr>
        <w:t>)</w:t>
      </w:r>
      <w:r w:rsidR="00741BF2">
        <w:fldChar w:fldCharType="end"/>
      </w:r>
      <w:r w:rsidR="00CD4322" w:rsidRPr="000D36C0">
        <w:t xml:space="preserve">, </w:t>
      </w:r>
      <w:r w:rsidR="001649E4">
        <w:t xml:space="preserve">and </w:t>
      </w:r>
      <w:r w:rsidR="000962B3" w:rsidRPr="000D36C0">
        <w:t>new evidence</w:t>
      </w:r>
      <w:r w:rsidR="00CD4322" w:rsidRPr="000D36C0">
        <w:t xml:space="preserve"> concerning the potential </w:t>
      </w:r>
      <w:r w:rsidR="00F531F7" w:rsidRPr="000D36C0">
        <w:t xml:space="preserve">role of </w:t>
      </w:r>
      <w:r w:rsidR="00CD4322" w:rsidRPr="000D36C0">
        <w:t>genetic</w:t>
      </w:r>
      <w:r w:rsidR="00F531F7" w:rsidRPr="000D36C0">
        <w:t>s</w:t>
      </w:r>
      <w:r w:rsidR="00CD4322" w:rsidRPr="000D36C0">
        <w:t xml:space="preserve"> </w:t>
      </w:r>
      <w:r w:rsidR="00F531F7" w:rsidRPr="000D36C0">
        <w:lastRenderedPageBreak/>
        <w:t>in</w:t>
      </w:r>
      <w:r w:rsidR="00CD4322" w:rsidRPr="000D36C0">
        <w:t xml:space="preserve"> pre</w:t>
      </w:r>
      <w:r w:rsidR="000962B3" w:rsidRPr="000D36C0">
        <w:t>diction</w:t>
      </w:r>
      <w:r w:rsidR="00F04116" w:rsidRPr="000D36C0">
        <w:t>s</w:t>
      </w:r>
      <w:r w:rsidR="00290FBB" w:rsidRPr="000D36C0">
        <w:t xml:space="preserve"> </w:t>
      </w:r>
      <w:r w:rsidR="000962B3" w:rsidRPr="000D36C0">
        <w:t xml:space="preserve">from attachment </w:t>
      </w:r>
      <w:r w:rsidR="0032348D" w:rsidRPr="000D36C0">
        <w:t xml:space="preserve">classification </w:t>
      </w:r>
      <w:r w:rsidR="00741BF2">
        <w:fldChar w:fldCharType="begin">
          <w:fldData xml:space="preserve">PEVuZE5vdGU+PENpdGU+PEF1dGhvcj5GZWFyb248L0F1dGhvcj48WWVhcj4yMDEwPC9ZZWFyPjxS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</w:fldData>
        </w:fldChar>
      </w:r>
      <w:r w:rsidR="00741BF2">
        <w:instrText xml:space="preserve"> ADDIN EN.CITE </w:instrText>
      </w:r>
      <w:r w:rsidR="00741BF2">
        <w:fldChar w:fldCharType="begin">
          <w:fldData xml:space="preserve">PEVuZE5vdGU+PENpdGU+PEF1dGhvcj5GZWFyb248L0F1dGhvcj48WWVhcj4yMDEwPC9ZZWFyPjxS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59" w:tooltip="Fearon, 2013 #16422" w:history="1">
        <w:r w:rsidR="004156E4">
          <w:rPr>
            <w:noProof/>
          </w:rPr>
          <w:t>Fearon, Shmueli-Goetz, Viding, Fonagy, &amp; Plomin, 2013</w:t>
        </w:r>
      </w:hyperlink>
      <w:r w:rsidR="00741BF2">
        <w:rPr>
          <w:noProof/>
        </w:rPr>
        <w:t xml:space="preserve">; </w:t>
      </w:r>
      <w:hyperlink w:anchor="_ENREF_60" w:tooltip="Fearon, 2010 #15128" w:history="1">
        <w:r w:rsidR="004156E4">
          <w:rPr>
            <w:noProof/>
          </w:rPr>
          <w:t>Fearon et al., 2010</w:t>
        </w:r>
      </w:hyperlink>
      <w:r w:rsidR="00741BF2">
        <w:rPr>
          <w:noProof/>
        </w:rPr>
        <w:t xml:space="preserve">; </w:t>
      </w:r>
      <w:hyperlink w:anchor="_ENREF_89" w:tooltip="Groh, 2012 #15129" w:history="1">
        <w:r w:rsidR="004156E4">
          <w:rPr>
            <w:noProof/>
          </w:rPr>
          <w:t>Groh et al., 2012</w:t>
        </w:r>
      </w:hyperlink>
      <w:r w:rsidR="00741BF2">
        <w:rPr>
          <w:noProof/>
        </w:rPr>
        <w:t>)</w:t>
      </w:r>
      <w:r w:rsidR="00741BF2">
        <w:fldChar w:fldCharType="end"/>
      </w:r>
      <w:r w:rsidR="0038577C" w:rsidRPr="000D36C0">
        <w:t xml:space="preserve"> </w:t>
      </w:r>
      <w:r w:rsidR="001649E4">
        <w:t>have all</w:t>
      </w:r>
      <w:r w:rsidR="001649E4" w:rsidRPr="000D36C0">
        <w:t xml:space="preserve"> </w:t>
      </w:r>
      <w:r w:rsidR="00290FBB" w:rsidRPr="000D36C0">
        <w:t xml:space="preserve">led commentators to voice increasing </w:t>
      </w:r>
      <w:r w:rsidR="00FC160F" w:rsidRPr="000D36C0">
        <w:t>s</w:t>
      </w:r>
      <w:r w:rsidR="00FC160F">
        <w:t>k</w:t>
      </w:r>
      <w:r w:rsidR="00FC160F" w:rsidRPr="000D36C0">
        <w:t>epticism</w:t>
      </w:r>
      <w:r w:rsidR="00290FBB" w:rsidRPr="000D36C0">
        <w:t xml:space="preserve"> concerning models of anomalous personality development and the attachment construct </w:t>
      </w:r>
      <w:r w:rsidR="00741BF2">
        <w:fldChar w:fldCharType="begin"/>
      </w:r>
      <w:r w:rsidR="00741BF2">
        <w:instrText xml:space="preserve"> ADDIN EN.CITE &lt;EndNote&gt;&lt;Cite&gt;&lt;Author&gt;Harris&lt;/Author&gt;&lt;Year&gt;2013&lt;/Year&gt;&lt;RecNum&gt;16925&lt;/RecNum&gt;&lt;DisplayText&gt;(Harris, 2013)&lt;/DisplayText&gt;&lt;record&gt;&lt;rec-number&gt;16925&lt;/rec-number&gt;&lt;foreign-keys&gt;&lt;key app="EN" db-id="ptpa0v9a75zff6e9zptpdsruvvx9p0trdwa2"&gt;16925&lt;/key&gt;&lt;/foreign-keys&gt;&lt;ref-type name="Journal Article"&gt;17&lt;/ref-type&gt;&lt;contributors&gt;&lt;authors&gt;&lt;author&gt;Harris, B.&lt;/author&gt;&lt;/authors&gt;&lt;/contributors&gt;&lt;titles&gt;&lt;title&gt;&lt;style face="normal" font="default" size="100%"&gt;Mother, Love (Review of &lt;/style&gt;&lt;style face="italic" font="default" size="100%"&gt;The nature and nurture of love: From imprinting to attachment in Cold War America&lt;/style&gt;&lt;style face="normal" font="default" size="100%"&gt; by Marga Vicedo)&lt;/style&gt;&lt;/title&gt;&lt;secondary-title&gt;Science&lt;/secondary-title&gt;&lt;/titles&gt;&lt;periodical&gt;&lt;full-title&gt;Science&lt;/full-title&gt;&lt;/periodical&gt;&lt;pages&gt;926&lt;/pages&gt;&lt;volume&gt;340&lt;/volume&gt;&lt;number&gt;6135&lt;/number&gt;&lt;dates&gt;&lt;year&gt;2013&lt;/year&gt;&lt;/dates&gt;&lt;urls&gt;&lt;/urls&gt;&lt;electronic-resource-num&gt;10.1126/science.1238506 &lt;/electronic-resource-num&gt;&lt;/record&gt;&lt;/Cite&gt;&lt;/EndNote&gt;</w:instrText>
      </w:r>
      <w:r w:rsidR="00741BF2">
        <w:fldChar w:fldCharType="separate"/>
      </w:r>
      <w:r w:rsidR="00741BF2">
        <w:rPr>
          <w:noProof/>
        </w:rPr>
        <w:t>(</w:t>
      </w:r>
      <w:hyperlink w:anchor="_ENREF_94" w:tooltip="Harris, 2013 #16925" w:history="1">
        <w:r w:rsidR="004156E4">
          <w:rPr>
            <w:noProof/>
          </w:rPr>
          <w:t>Harris, 2013</w:t>
        </w:r>
      </w:hyperlink>
      <w:r w:rsidR="00741BF2">
        <w:rPr>
          <w:noProof/>
        </w:rPr>
        <w:t>)</w:t>
      </w:r>
      <w:r w:rsidR="00741BF2">
        <w:fldChar w:fldCharType="end"/>
      </w:r>
      <w:r w:rsidR="00290FBB" w:rsidRPr="000D36C0">
        <w:t>.</w:t>
      </w:r>
      <w:r w:rsidR="00225D30">
        <w:t xml:space="preserve"> </w:t>
      </w:r>
      <w:r w:rsidR="009400D6">
        <w:t>E</w:t>
      </w:r>
      <w:r w:rsidR="00E71B5C" w:rsidRPr="000D36C0">
        <w:t xml:space="preserve">ven if significant, </w:t>
      </w:r>
      <w:r w:rsidR="008755E8" w:rsidRPr="000D36C0">
        <w:t xml:space="preserve">the </w:t>
      </w:r>
      <w:r w:rsidR="00433E78" w:rsidRPr="000D36C0">
        <w:t>weakness</w:t>
      </w:r>
      <w:r w:rsidR="008755E8" w:rsidRPr="000D36C0">
        <w:t xml:space="preserve"> of prediction from early attachment suggests that </w:t>
      </w:r>
      <w:r w:rsidR="00461005">
        <w:t xml:space="preserve">it </w:t>
      </w:r>
      <w:r w:rsidR="00E71B5C" w:rsidRPr="000D36C0">
        <w:t>is unlikely to constitute the final common pathwa</w:t>
      </w:r>
      <w:r w:rsidR="008755E8" w:rsidRPr="000D36C0">
        <w:t>y for personality dysfunction.</w:t>
      </w:r>
      <w:r w:rsidR="00225D30">
        <w:t xml:space="preserve"> </w:t>
      </w:r>
      <w:r w:rsidR="00BB075F">
        <w:t xml:space="preserve">We and others have </w:t>
      </w:r>
      <w:r w:rsidR="003E19AA">
        <w:t>sought to address</w:t>
      </w:r>
      <w:r w:rsidR="00BB075F">
        <w:t xml:space="preserve"> this concern by arguing that the capacity </w:t>
      </w:r>
      <w:r w:rsidR="003E19AA">
        <w:t>to mentalize</w:t>
      </w:r>
      <w:r w:rsidR="00BB075F">
        <w:t xml:space="preserve">, </w:t>
      </w:r>
      <w:r w:rsidR="00880169">
        <w:t>that is</w:t>
      </w:r>
      <w:r w:rsidR="00BB075F">
        <w:t>, to understand ourselves and others in terms of mental states, which is largely acquired in the context o</w:t>
      </w:r>
      <w:r w:rsidR="00C83498">
        <w:t>f attachment relationships,</w:t>
      </w:r>
      <w:r w:rsidR="00BB075F">
        <w:t xml:space="preserve"> may be more important than attachment per se</w:t>
      </w:r>
      <w:r w:rsidR="001F793B">
        <w:t xml:space="preserve"> </w:t>
      </w:r>
      <w:r w:rsidR="00741BF2">
        <w:fldChar w:fldCharType="begin">
          <w:fldData xml:space="preserve">PEVuZE5vdGU+PENpdGU+PEF1dGhvcj5Gb25hZ3k8L0F1dGhvcj48WWVhcj4xOTk4PC9ZZWFyPjxS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</w:fldData>
        </w:fldChar>
      </w:r>
      <w:r w:rsidR="00741BF2">
        <w:instrText xml:space="preserve"> ADDIN EN.CITE </w:instrText>
      </w:r>
      <w:r w:rsidR="00741BF2">
        <w:fldChar w:fldCharType="begin">
          <w:fldData xml:space="preserve">PEVuZE5vdGU+PENpdGU+PEF1dGhvcj5Gb25hZ3k8L0F1dGhvcj48WWVhcj4xOTk4PC9ZZWFyPjxS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</w:fldData>
        </w:fldChar>
      </w:r>
      <w:r w:rsidR="00741BF2">
        <w:instrText xml:space="preserve"> ADDIN EN.CITE.DATA </w:instrText>
      </w:r>
      <w:r w:rsidR="00741BF2">
        <w:fldChar w:fldCharType="end"/>
      </w:r>
      <w:r w:rsidR="00741BF2">
        <w:fldChar w:fldCharType="separate"/>
      </w:r>
      <w:r w:rsidR="00741BF2">
        <w:rPr>
          <w:noProof/>
        </w:rPr>
        <w:t>(</w:t>
      </w:r>
      <w:hyperlink w:anchor="_ENREF_63" w:tooltip="Fonagy, 1998 #4602" w:history="1">
        <w:r w:rsidR="004156E4">
          <w:rPr>
            <w:noProof/>
          </w:rPr>
          <w:t>Fonagy, 1998</w:t>
        </w:r>
      </w:hyperlink>
      <w:r w:rsidR="00741BF2">
        <w:rPr>
          <w:noProof/>
        </w:rPr>
        <w:t xml:space="preserve">; </w:t>
      </w:r>
      <w:hyperlink w:anchor="_ENREF_64" w:tooltip="Fonagy, 2008 #12707" w:history="1">
        <w:r w:rsidR="004156E4">
          <w:rPr>
            <w:noProof/>
          </w:rPr>
          <w:t>Fonagy &amp; Bateman, 2008</w:t>
        </w:r>
      </w:hyperlink>
      <w:r w:rsidR="00741BF2">
        <w:rPr>
          <w:noProof/>
        </w:rPr>
        <w:t xml:space="preserve">; </w:t>
      </w:r>
      <w:hyperlink w:anchor="_ENREF_74" w:tooltip="Fonagy, 2003 #9842" w:history="1">
        <w:r w:rsidR="004156E4">
          <w:rPr>
            <w:noProof/>
          </w:rPr>
          <w:t>Fonagy, Target, Gergely, Allen, &amp; Bateman, 2003</w:t>
        </w:r>
      </w:hyperlink>
      <w:r w:rsidR="00741BF2">
        <w:rPr>
          <w:noProof/>
        </w:rPr>
        <w:t>)</w:t>
      </w:r>
      <w:r w:rsidR="00741BF2">
        <w:fldChar w:fldCharType="end"/>
      </w:r>
      <w:r w:rsidR="00BB075F">
        <w:t>. But an emphasis on mentalizing in and of itself may suffer from the same limitations as an exclusive emphasis on sexuality, aggression</w:t>
      </w:r>
      <w:r w:rsidR="00880169">
        <w:t>,</w:t>
      </w:r>
      <w:r w:rsidR="00BB075F">
        <w:t xml:space="preserve"> and attachment</w:t>
      </w:r>
      <w:r w:rsidR="00DC0676">
        <w:t xml:space="preserve">: </w:t>
      </w:r>
      <w:r w:rsidR="00A144D7">
        <w:t xml:space="preserve">that is, </w:t>
      </w:r>
      <w:r w:rsidR="000879A4">
        <w:t xml:space="preserve">insufficient power to account for the complexity </w:t>
      </w:r>
      <w:r w:rsidR="0022374C">
        <w:t>to provide a probable final common pathway</w:t>
      </w:r>
      <w:r w:rsidR="00BB075F">
        <w:t xml:space="preserve">. This brings us to the importance of </w:t>
      </w:r>
      <w:r w:rsidR="009400D6">
        <w:t xml:space="preserve">a third human instinct: </w:t>
      </w:r>
      <w:r w:rsidR="00BB075F">
        <w:t>communication.</w:t>
      </w:r>
    </w:p>
    <w:p w:rsidR="00BB378C" w:rsidRDefault="009400D6">
      <w:r>
        <w:t>W</w:t>
      </w:r>
      <w:r w:rsidR="008755E8">
        <w:t xml:space="preserve">hether unique to </w:t>
      </w:r>
      <w:r w:rsidR="00880169" w:rsidRPr="00B4768E">
        <w:rPr>
          <w:i/>
        </w:rPr>
        <w:t>H</w:t>
      </w:r>
      <w:r w:rsidR="008755E8" w:rsidRPr="00B4768E">
        <w:rPr>
          <w:i/>
        </w:rPr>
        <w:t>omo sapiens</w:t>
      </w:r>
      <w:r w:rsidR="008755E8">
        <w:t xml:space="preserve"> or shared with Neanderthals, </w:t>
      </w:r>
      <w:r>
        <w:t xml:space="preserve">communication </w:t>
      </w:r>
      <w:r w:rsidR="008755E8">
        <w:t>is undoubtedly the instinct that drives the transmission of knowledge and culture that made our African ancestors unique in evolutionary history.</w:t>
      </w:r>
      <w:r w:rsidR="00225D30">
        <w:t xml:space="preserve"> </w:t>
      </w:r>
      <w:r w:rsidR="00F74C82">
        <w:t xml:space="preserve">Culture </w:t>
      </w:r>
      <w:r w:rsidR="00366544">
        <w:t xml:space="preserve">stands in opposition to that which is inherited and denotes </w:t>
      </w:r>
      <w:r w:rsidR="00FC160F">
        <w:t>behaviors</w:t>
      </w:r>
      <w:r w:rsidR="00366544">
        <w:t xml:space="preserve"> that are acquired </w:t>
      </w:r>
      <w:r w:rsidR="00F92ECE">
        <w:t xml:space="preserve">and </w:t>
      </w:r>
      <w:r w:rsidR="004D5AA8">
        <w:t>can</w:t>
      </w:r>
      <w:r w:rsidR="00366544">
        <w:t xml:space="preserve"> characteri</w:t>
      </w:r>
      <w:r w:rsidR="00880169">
        <w:t>z</w:t>
      </w:r>
      <w:r w:rsidR="00366544">
        <w:t xml:space="preserve">e a social group </w:t>
      </w:r>
      <w:r w:rsidR="00741BF2">
        <w:fldChar w:fldCharType="begin"/>
      </w:r>
      <w:r w:rsidR="00741BF2">
        <w:instrText xml:space="preserve"> ADDIN EN.CITE &lt;EndNote&gt;&lt;Cite&gt;&lt;Author&gt;Adamson Hoebel&lt;/Author&gt;&lt;Year&gt;1966&lt;/Year&gt;&lt;RecNum&gt;16926&lt;/RecNum&gt;&lt;DisplayText&gt;(Adamson Hoebel, 1966)&lt;/DisplayText&gt;&lt;record&gt;&lt;rec-number&gt;16926&lt;/rec-number&gt;&lt;foreign-keys&gt;&lt;key app="EN" db-id="ptpa0v9a75zff6e9zptpdsruvvx9p0trdwa2"&gt;16926&lt;/key&gt;&lt;/foreign-keys&gt;&lt;ref-type name="Book"&gt;6&lt;/ref-type&gt;&lt;contributors&gt;&lt;authors&gt;&lt;author&gt;Adamson Hoebel, E.&lt;/author&gt;&lt;/authors&gt;&lt;/contributors&gt;&lt;titles&gt;&lt;title&gt;Anthropology: The study of man&lt;/title&gt;&lt;/titles&gt;&lt;dates&gt;&lt;year&gt;1966&lt;/year&gt;&lt;/dates&gt;&lt;pub-location&gt;New York, NY&lt;/pub-location&gt;&lt;publisher&gt;McGraw-Hill&lt;/publisher&gt;&lt;urls&gt;&lt;/urls&gt;&lt;/record&gt;&lt;/Cite&gt;&lt;/EndNote&gt;</w:instrText>
      </w:r>
      <w:r w:rsidR="00741BF2">
        <w:fldChar w:fldCharType="separate"/>
      </w:r>
      <w:r w:rsidR="00741BF2">
        <w:rPr>
          <w:noProof/>
        </w:rPr>
        <w:t>(</w:t>
      </w:r>
      <w:hyperlink w:anchor="_ENREF_3" w:tooltip="Adamson Hoebel, 1966 #16926" w:history="1">
        <w:r w:rsidR="004156E4">
          <w:rPr>
            <w:noProof/>
          </w:rPr>
          <w:t>Adamson Hoebel, 1966</w:t>
        </w:r>
      </w:hyperlink>
      <w:r w:rsidR="00741BF2">
        <w:rPr>
          <w:noProof/>
        </w:rPr>
        <w:t>)</w:t>
      </w:r>
      <w:r w:rsidR="00741BF2">
        <w:fldChar w:fldCharType="end"/>
      </w:r>
      <w:r w:rsidR="00366544">
        <w:t>.</w:t>
      </w:r>
      <w:r w:rsidR="00225D30">
        <w:t xml:space="preserve"> </w:t>
      </w:r>
      <w:r w:rsidR="00366544">
        <w:t xml:space="preserve">However, if culture is defined as </w:t>
      </w:r>
      <w:r w:rsidR="00366544" w:rsidRPr="004960F7">
        <w:rPr>
          <w:i/>
        </w:rPr>
        <w:t>any learned behavior</w:t>
      </w:r>
      <w:r w:rsidR="00366544">
        <w:t>, it clearly applies to animals as well as humans</w:t>
      </w:r>
      <w:r w:rsidR="004D5AA8">
        <w:t>.</w:t>
      </w:r>
      <w:r w:rsidR="00366544">
        <w:t xml:space="preserve"> </w:t>
      </w:r>
      <w:r w:rsidR="004D5AA8">
        <w:t xml:space="preserve">It </w:t>
      </w:r>
      <w:r w:rsidR="00366544">
        <w:t xml:space="preserve">certainly </w:t>
      </w:r>
      <w:r w:rsidR="004D5AA8">
        <w:t>describes</w:t>
      </w:r>
      <w:r w:rsidR="00366544">
        <w:t xml:space="preserve"> all primate species </w:t>
      </w:r>
      <w:r w:rsidR="00880169">
        <w:t xml:space="preserve">that </w:t>
      </w:r>
      <w:r w:rsidR="00366544">
        <w:t>have highly evolved capacities for cognitive mapping, object characteri</w:t>
      </w:r>
      <w:r w:rsidR="00880169">
        <w:t>z</w:t>
      </w:r>
      <w:r w:rsidR="00366544">
        <w:t xml:space="preserve">ation, creative problem solving, </w:t>
      </w:r>
      <w:r w:rsidR="00880169">
        <w:t>and so on</w:t>
      </w:r>
      <w:r w:rsidR="00366544">
        <w:t>.</w:t>
      </w:r>
      <w:r w:rsidR="00225D30">
        <w:t xml:space="preserve"> </w:t>
      </w:r>
      <w:r w:rsidR="0085007E">
        <w:t>In fact</w:t>
      </w:r>
      <w:r w:rsidR="00880169">
        <w:t>,</w:t>
      </w:r>
      <w:r w:rsidR="0085007E">
        <w:t xml:space="preserve"> shared social skills also characteri</w:t>
      </w:r>
      <w:r w:rsidR="00880169">
        <w:t>z</w:t>
      </w:r>
      <w:r w:rsidR="0085007E">
        <w:t>e primates</w:t>
      </w:r>
      <w:r w:rsidR="00880169">
        <w:t>,</w:t>
      </w:r>
      <w:r w:rsidR="0085007E">
        <w:t xml:space="preserve"> including the recognition of third</w:t>
      </w:r>
      <w:r w:rsidR="00880169">
        <w:t>-</w:t>
      </w:r>
      <w:r w:rsidR="0085007E">
        <w:t xml:space="preserve">party social relationships and the prediction of future behavior </w:t>
      </w:r>
      <w:r w:rsidR="00741BF2">
        <w:fldChar w:fldCharType="begin"/>
      </w:r>
      <w:r w:rsidR="00741BF2">
        <w:instrText xml:space="preserve"> ADDIN EN.CITE &lt;EndNote&gt;&lt;Cite&gt;&lt;Author&gt;Tomasello&lt;/Author&gt;&lt;Year&gt;1997&lt;/Year&gt;&lt;RecNum&gt;8728&lt;/RecNum&gt;&lt;DisplayText&gt;(Tomasello &amp;amp; Call, 1997)&lt;/DisplayText&gt;&lt;record&gt;&lt;rec-number&gt;8728&lt;/rec-number&gt;&lt;foreign-keys&gt;&lt;key app="EN" db-id="ptpa0v9a75zff6e9zptpdsruvvx9p0trdwa2"&gt;8728&lt;/key&gt;&lt;/foreign-keys&gt;&lt;ref-type name="Book"&gt;6&lt;/ref-type&gt;&lt;contributors&gt;&lt;authors&gt;&lt;author&gt;Tomasello, M.&lt;/author&gt;&lt;author&gt;Call, J.&lt;/author&gt;&lt;/authors&gt;&lt;/contributors&gt;&lt;titles&gt;&lt;title&gt;Primate cognition&lt;/title&gt;&lt;/titles&gt;&lt;dates&gt;&lt;year&gt;1997&lt;/year&gt;&lt;/dates&gt;&lt;pub-location&gt;Oxford, UK&lt;/pub-location&gt;&lt;publisher&gt;Oxford University Press&lt;/publisher&gt;&lt;urls&gt;&lt;/urls&gt;&lt;/record&gt;&lt;/Cite&gt;&lt;/EndNote&gt;</w:instrText>
      </w:r>
      <w:r w:rsidR="00741BF2">
        <w:fldChar w:fldCharType="separate"/>
      </w:r>
      <w:r w:rsidR="00741BF2">
        <w:rPr>
          <w:noProof/>
        </w:rPr>
        <w:t>(</w:t>
      </w:r>
      <w:hyperlink w:anchor="_ENREF_191" w:tooltip="Tomasello, 1997 #8728" w:history="1">
        <w:r w:rsidR="004156E4">
          <w:rPr>
            <w:noProof/>
          </w:rPr>
          <w:t>Tomasello &amp; Call, 1997</w:t>
        </w:r>
      </w:hyperlink>
      <w:r w:rsidR="00741BF2">
        <w:rPr>
          <w:noProof/>
        </w:rPr>
        <w:t>)</w:t>
      </w:r>
      <w:r w:rsidR="00741BF2">
        <w:fldChar w:fldCharType="end"/>
      </w:r>
      <w:r w:rsidR="0085007E" w:rsidRPr="00880169">
        <w:t>.</w:t>
      </w:r>
      <w:r w:rsidR="00225D30">
        <w:t xml:space="preserve"> </w:t>
      </w:r>
      <w:r w:rsidR="00FE6888">
        <w:t>However, c</w:t>
      </w:r>
      <w:r w:rsidR="00FE6888" w:rsidRPr="004E12CB">
        <w:t>ritically, according to Tomasello</w:t>
      </w:r>
      <w:r w:rsidR="00EE32B4">
        <w:t xml:space="preserve"> </w:t>
      </w:r>
      <w:r w:rsidR="00741BF2">
        <w:fldChar w:fldCharType="begin"/>
      </w:r>
      <w:r w:rsidR="00741BF2">
        <w:instrText xml:space="preserve"> ADDIN EN.CITE &lt;EndNote&gt;&lt;Cite ExcludeAuth="1"&gt;&lt;Year&gt;2014&lt;/Year&gt;&lt;RecNum&gt;16905&lt;/RecNum&gt;&lt;Suffix&gt;`, p. 105&lt;/Suffix&gt;&lt;DisplayText&gt;(2014, p. 105)&lt;/DisplayText&gt;&lt;record&gt;&lt;rec-number&gt;16905&lt;/rec-number&gt;&lt;foreign-keys&gt;&lt;key app="EN" db-id="ptpa0v9a75zff6e9zptpdsruvvx9p0trdwa2"&gt;16905&lt;/key&gt;&lt;/foreign-keys&gt;&lt;ref-type name="Book"&gt;6&lt;/ref-type&gt;&lt;contributors&gt;&lt;authors&gt;&lt;author&gt;Tomasello, M.&lt;/author&gt;&lt;/authors&gt;&lt;/contributors&gt;&lt;titles&gt;&lt;title&gt;A natural history of human thinking&lt;/title&gt;&lt;/titles&gt;&lt;dates&gt;&lt;year&gt;2014&lt;/year&gt;&lt;/dates&gt;&lt;pub-location&gt;Cambridge, MA&lt;/pub-location&gt;&lt;publisher&gt;Harvard University Press&lt;/publisher&gt;&lt;isbn&gt;978-0674724778&lt;/isbn&gt;&lt;urls&gt;&lt;/urls&gt;&lt;/record&gt;&lt;/Cite&gt;&lt;/EndNote&gt;</w:instrText>
      </w:r>
      <w:r w:rsidR="00741BF2">
        <w:fldChar w:fldCharType="separate"/>
      </w:r>
      <w:r w:rsidR="00741BF2">
        <w:rPr>
          <w:noProof/>
        </w:rPr>
        <w:t>(</w:t>
      </w:r>
      <w:hyperlink w:anchor="_ENREF_190" w:tooltip="Tomasello, 2014 #16905" w:history="1">
        <w:r w:rsidR="004156E4">
          <w:rPr>
            <w:noProof/>
          </w:rPr>
          <w:t>2014, p. 105</w:t>
        </w:r>
      </w:hyperlink>
      <w:r w:rsidR="00741BF2">
        <w:rPr>
          <w:noProof/>
        </w:rPr>
        <w:t>)</w:t>
      </w:r>
      <w:r w:rsidR="00741BF2">
        <w:fldChar w:fldCharType="end"/>
      </w:r>
      <w:r w:rsidR="00FE6888" w:rsidRPr="004E12CB">
        <w:t xml:space="preserve">, </w:t>
      </w:r>
      <w:r w:rsidR="00FE6888">
        <w:t xml:space="preserve">while certain primates have shown an ability to learn some form of human-like communication, some key elements of human communication are missing, namely, </w:t>
      </w:r>
      <w:r w:rsidR="00880169">
        <w:t>“</w:t>
      </w:r>
      <w:r w:rsidR="00FE6888">
        <w:t>all of those aspects of human grammar that conceptually structure constructions for others and their knowledge, expectations, and perspective.</w:t>
      </w:r>
      <w:r w:rsidR="00880169">
        <w:t>”</w:t>
      </w:r>
      <w:r w:rsidR="00225D30">
        <w:t xml:space="preserve"> </w:t>
      </w:r>
      <w:r w:rsidR="00FE6888">
        <w:t xml:space="preserve">Tomasello </w:t>
      </w:r>
      <w:r w:rsidR="00741BF2">
        <w:fldChar w:fldCharType="begin"/>
      </w:r>
      <w:r w:rsidR="00741BF2">
        <w:instrText xml:space="preserve"> ADDIN EN.CITE &lt;EndNote&gt;&lt;Cite ExcludeAuth="1"&gt;&lt;Year&gt;2014&lt;/Year&gt;&lt;RecNum&gt;16905&lt;/RecNum&gt;&lt;DisplayText&gt;(2014)&lt;/DisplayText&gt;&lt;record&gt;&lt;rec-number&gt;16905&lt;/rec-number&gt;&lt;foreign-keys&gt;&lt;key app="EN" db-id="ptpa0v9a75zff6e9zptpdsruvvx9p0trdwa2"&gt;16905&lt;/key&gt;&lt;/foreign-keys&gt;&lt;ref-type name="Book"&gt;6&lt;/ref-type&gt;&lt;contributors&gt;&lt;authors&gt;&lt;author&gt;Tomasello, M.&lt;/author&gt;&lt;/authors&gt;&lt;/contributors&gt;&lt;titles&gt;&lt;title&gt;A natural history of human thinking&lt;/title&gt;&lt;/titles&gt;&lt;dates&gt;&lt;year&gt;2014&lt;/year&gt;&lt;/dates&gt;&lt;pub-location&gt;Cambridge, MA&lt;/pub-location&gt;&lt;publisher&gt;Harvard University Press&lt;/publisher&gt;&lt;isbn&gt;978-0674724778&lt;/isbn&gt;&lt;urls&gt;&lt;/urls&gt;&lt;/record&gt;&lt;/Cite&gt;&lt;/EndNote&gt;</w:instrText>
      </w:r>
      <w:r w:rsidR="00741BF2">
        <w:fldChar w:fldCharType="separate"/>
      </w:r>
      <w:r w:rsidR="00741BF2">
        <w:rPr>
          <w:noProof/>
        </w:rPr>
        <w:t>(</w:t>
      </w:r>
      <w:hyperlink w:anchor="_ENREF_190" w:tooltip="Tomasello, 2014 #16905" w:history="1">
        <w:r w:rsidR="004156E4">
          <w:rPr>
            <w:noProof/>
          </w:rPr>
          <w:t>2014</w:t>
        </w:r>
      </w:hyperlink>
      <w:r w:rsidR="00741BF2">
        <w:rPr>
          <w:noProof/>
        </w:rPr>
        <w:t>)</w:t>
      </w:r>
      <w:r w:rsidR="00741BF2">
        <w:fldChar w:fldCharType="end"/>
      </w:r>
      <w:r w:rsidR="00FE6888">
        <w:t xml:space="preserve"> stresses that </w:t>
      </w:r>
      <w:r w:rsidR="00FE6888" w:rsidRPr="004E12CB">
        <w:t xml:space="preserve">all aspects of thinking that are unique to humans are </w:t>
      </w:r>
      <w:r w:rsidR="00FE6888">
        <w:t>fundamentally socially constituted.</w:t>
      </w:r>
      <w:r w:rsidR="0085007E">
        <w:t xml:space="preserve"> </w:t>
      </w:r>
    </w:p>
    <w:p w:rsidR="007120A2" w:rsidRDefault="0085007E" w:rsidP="00EE32B4">
      <w:r>
        <w:lastRenderedPageBreak/>
        <w:t xml:space="preserve">Tomasello </w:t>
      </w:r>
      <w:r w:rsidR="00741BF2">
        <w:fldChar w:fldCharType="begin"/>
      </w:r>
      <w:r w:rsidR="00741BF2">
        <w:instrText xml:space="preserve"> ADDIN EN.CITE &lt;EndNote&gt;&lt;Cite ExcludeAuth="1"&gt;&lt;Year&gt;1997&lt;/Year&gt;&lt;RecNum&gt;8728&lt;/RecNum&gt;&lt;DisplayText&gt;(1997)&lt;/DisplayText&gt;&lt;record&gt;&lt;rec-number&gt;8728&lt;/rec-number&gt;&lt;foreign-keys&gt;&lt;key app="EN" db-id="ptpa0v9a75zff6e9zptpdsruvvx9p0trdwa2"&gt;8728&lt;/key&gt;&lt;/foreign-keys&gt;&lt;ref-type name="Book"&gt;6&lt;/ref-type&gt;&lt;contributors&gt;&lt;authors&gt;&lt;author&gt;Tomasello, M.&lt;/author&gt;&lt;author&gt;Call, J.&lt;/author&gt;&lt;/authors&gt;&lt;/contributors&gt;&lt;titles&gt;&lt;title&gt;Primate cognition&lt;/title&gt;&lt;/titles&gt;&lt;dates&gt;&lt;year&gt;1997&lt;/year&gt;&lt;/dates&gt;&lt;pub-location&gt;Oxford, UK&lt;/pub-location&gt;&lt;publisher&gt;Oxford University Press&lt;/publisher&gt;&lt;urls&gt;&lt;/urls&gt;&lt;/record&gt;&lt;/Cite&gt;&lt;/EndNote&gt;</w:instrText>
      </w:r>
      <w:r w:rsidR="00741BF2">
        <w:fldChar w:fldCharType="separate"/>
      </w:r>
      <w:r w:rsidR="00741BF2">
        <w:rPr>
          <w:noProof/>
        </w:rPr>
        <w:t>(</w:t>
      </w:r>
      <w:hyperlink w:anchor="_ENREF_191" w:tooltip="Tomasello, 1997 #8728" w:history="1">
        <w:r w:rsidR="004156E4">
          <w:rPr>
            <w:noProof/>
          </w:rPr>
          <w:t>1997</w:t>
        </w:r>
      </w:hyperlink>
      <w:r w:rsidR="00741BF2">
        <w:rPr>
          <w:noProof/>
        </w:rPr>
        <w:t>)</w:t>
      </w:r>
      <w:r w:rsidR="00741BF2">
        <w:fldChar w:fldCharType="end"/>
      </w:r>
      <w:r w:rsidR="00154D49">
        <w:t xml:space="preserve"> </w:t>
      </w:r>
      <w:r>
        <w:t>suggests that the evolution of human as distinct</w:t>
      </w:r>
      <w:r w:rsidR="008C165C">
        <w:t xml:space="preserve"> from nonhuman culture consisted</w:t>
      </w:r>
      <w:r>
        <w:t xml:space="preserve"> of three parallel threads: (1) the creation and use of conventional symbols, which includes the use of spoken and written forms, language</w:t>
      </w:r>
      <w:r w:rsidR="00EE32B4">
        <w:t>,</w:t>
      </w:r>
      <w:r>
        <w:t xml:space="preserve"> and other forms of symbolization</w:t>
      </w:r>
      <w:r w:rsidR="00EE32B4">
        <w:t>,</w:t>
      </w:r>
      <w:r>
        <w:t xml:space="preserve"> </w:t>
      </w:r>
      <w:r w:rsidR="00EE32B4">
        <w:t>such as</w:t>
      </w:r>
      <w:r w:rsidR="008C165C">
        <w:t xml:space="preserve"> music;</w:t>
      </w:r>
      <w:r>
        <w:t xml:space="preserve"> (2) the creation of complex implements (tools) and their application in increasingly sophisticated technology</w:t>
      </w:r>
      <w:r w:rsidR="00EE32B4">
        <w:t>;</w:t>
      </w:r>
      <w:r>
        <w:t xml:space="preserve"> </w:t>
      </w:r>
      <w:r w:rsidR="008C165C">
        <w:t xml:space="preserve">and </w:t>
      </w:r>
      <w:r>
        <w:t>(3) the creation of complex social systems, structures and organizations to facilitate social interaction.</w:t>
      </w:r>
      <w:r w:rsidR="00225D30">
        <w:t xml:space="preserve"> </w:t>
      </w:r>
      <w:r w:rsidR="00014301">
        <w:t xml:space="preserve">The </w:t>
      </w:r>
      <w:r w:rsidR="00DF4C74">
        <w:t xml:space="preserve">weaving together </w:t>
      </w:r>
      <w:r w:rsidR="00014301">
        <w:t xml:space="preserve">of these </w:t>
      </w:r>
      <w:r w:rsidR="00DF4C74">
        <w:t xml:space="preserve">threads </w:t>
      </w:r>
      <w:r w:rsidR="00014301">
        <w:t>yield</w:t>
      </w:r>
      <w:r w:rsidR="00DF4C74">
        <w:t xml:space="preserve">s </w:t>
      </w:r>
      <w:r w:rsidR="000915DE">
        <w:t xml:space="preserve">the intergenerational transfer of knowledge which </w:t>
      </w:r>
      <w:r w:rsidR="00BB4BC7">
        <w:t xml:space="preserve">replaced DNA to </w:t>
      </w:r>
      <w:r w:rsidR="000915DE">
        <w:t xml:space="preserve">became the hallmark of </w:t>
      </w:r>
      <w:r w:rsidR="008225A4">
        <w:t xml:space="preserve">human evolution about 300 millennia </w:t>
      </w:r>
      <w:r w:rsidR="00BB4BC7">
        <w:t>ago</w:t>
      </w:r>
      <w:r w:rsidR="00A623D0">
        <w:t xml:space="preserve"> </w:t>
      </w:r>
      <w:r w:rsidR="00741BF2">
        <w:fldChar w:fldCharType="begin"/>
      </w:r>
      <w:r w:rsidR="00741BF2">
        <w:instrText xml:space="preserve"> ADDIN EN.CITE &lt;EndNote&gt;&lt;Cite&gt;&lt;Author&gt;Wilson&lt;/Author&gt;&lt;Year&gt;2013&lt;/Year&gt;&lt;RecNum&gt;16953&lt;/RecNum&gt;&lt;DisplayText&gt;(Wilson, 2013)&lt;/DisplayText&gt;&lt;record&gt;&lt;rec-number&gt;16953&lt;/rec-number&gt;&lt;foreign-keys&gt;&lt;key app="EN" db-id="ptpa0v9a75zff6e9zptpdsruvvx9p0trdwa2"&gt;16953&lt;/key&gt;&lt;/foreign-keys&gt;&lt;ref-type name="Journal Article"&gt;17&lt;/ref-type&gt;&lt;contributors&gt;&lt;authors&gt;&lt;author&gt;Wilson, D. S.&lt;/author&gt;&lt;/authors&gt;&lt;/contributors&gt;&lt;titles&gt;&lt;title&gt;Human cultures are primarily adaptive at the group level&lt;/title&gt;&lt;secondary-title&gt;Cliodynamics: The Journal of Theoretical and Mathematical History&lt;/secondary-title&gt;&lt;/titles&gt;&lt;pages&gt;102–138&lt;/pages&gt;&lt;volume&gt;4&lt;/volume&gt;&lt;number&gt;1&lt;/number&gt;&lt;dates&gt;&lt;year&gt;2013&lt;/year&gt;&lt;/dates&gt;&lt;urls&gt;&lt;/urls&gt;&lt;/record&gt;&lt;/Cite&gt;&lt;/EndNote&gt;</w:instrText>
      </w:r>
      <w:r w:rsidR="00741BF2">
        <w:fldChar w:fldCharType="separate"/>
      </w:r>
      <w:r w:rsidR="00741BF2">
        <w:rPr>
          <w:noProof/>
        </w:rPr>
        <w:t>(</w:t>
      </w:r>
      <w:hyperlink w:anchor="_ENREF_205" w:tooltip="Wilson, 2013 #16953" w:history="1">
        <w:r w:rsidR="004156E4">
          <w:rPr>
            <w:noProof/>
          </w:rPr>
          <w:t>Wilson, 2013</w:t>
        </w:r>
      </w:hyperlink>
      <w:r w:rsidR="00741BF2">
        <w:rPr>
          <w:noProof/>
        </w:rPr>
        <w:t>)</w:t>
      </w:r>
      <w:r w:rsidR="00741BF2">
        <w:fldChar w:fldCharType="end"/>
      </w:r>
      <w:r w:rsidR="00540605">
        <w:t xml:space="preserve"> constitutes culture </w:t>
      </w:r>
      <w:r w:rsidR="00DB50A3">
        <w:t xml:space="preserve">upon which we rely </w:t>
      </w:r>
      <w:r w:rsidR="00540605">
        <w:t xml:space="preserve">as the </w:t>
      </w:r>
      <w:r w:rsidR="00DB50A3">
        <w:t xml:space="preserve">shared and generalizable store of knowledge </w:t>
      </w:r>
      <w:r w:rsidR="00975CB2">
        <w:t>defining individual and group adaptation</w:t>
      </w:r>
      <w:r w:rsidR="00540605">
        <w:t xml:space="preserve">. </w:t>
      </w:r>
      <w:r>
        <w:t xml:space="preserve">Tomasello </w:t>
      </w:r>
      <w:r w:rsidR="00741BF2">
        <w:fldChar w:fldCharType="begin"/>
      </w:r>
      <w:r w:rsidR="00741BF2">
        <w:instrText xml:space="preserve"> ADDIN EN.CITE &lt;EndNote&gt;&lt;Cite ExcludeAuth="1"&gt;&lt;Year&gt;1999&lt;/Year&gt;&lt;RecNum&gt;8648&lt;/RecNum&gt;&lt;DisplayText&gt;(1999)&lt;/DisplayText&gt;&lt;record&gt;&lt;rec-number&gt;8648&lt;/rec-number&gt;&lt;foreign-keys&gt;&lt;key app="EN" db-id="ptpa0v9a75zff6e9zptpdsruvvx9p0trdwa2"&gt;8648&lt;/key&gt;&lt;/foreign-keys&gt;&lt;ref-type name="Book"&gt;6&lt;/ref-type&gt;&lt;contributors&gt;&lt;authors&gt;&lt;author&gt;Tomasello, M&lt;/author&gt;&lt;/authors&gt;&lt;/contributors&gt;&lt;titles&gt;&lt;title&gt;The cultural origins of human cognition&lt;/title&gt;&lt;/titles&gt;&lt;dates&gt;&lt;year&gt;1999&lt;/year&gt;&lt;/dates&gt;&lt;pub-location&gt;Cambridge, MA&lt;/pub-location&gt;&lt;publisher&gt;Harvard University Press&lt;/publisher&gt;&lt;urls&gt;&lt;/urls&gt;&lt;/record&gt;&lt;/Cite&gt;&lt;/EndNote&gt;</w:instrText>
      </w:r>
      <w:r w:rsidR="00741BF2">
        <w:fldChar w:fldCharType="separate"/>
      </w:r>
      <w:r w:rsidR="00741BF2">
        <w:rPr>
          <w:noProof/>
        </w:rPr>
        <w:t>(</w:t>
      </w:r>
      <w:hyperlink w:anchor="_ENREF_188" w:tooltip="Tomasello, 1999 #8648" w:history="1">
        <w:r w:rsidR="004156E4">
          <w:rPr>
            <w:noProof/>
          </w:rPr>
          <w:t>1999</w:t>
        </w:r>
      </w:hyperlink>
      <w:r w:rsidR="00741BF2">
        <w:rPr>
          <w:noProof/>
        </w:rPr>
        <w:t>)</w:t>
      </w:r>
      <w:r w:rsidR="00741BF2">
        <w:fldChar w:fldCharType="end"/>
      </w:r>
      <w:r w:rsidR="00EE32B4">
        <w:t xml:space="preserve"> </w:t>
      </w:r>
      <w:r>
        <w:t xml:space="preserve">argues that the emergence of culture is based on </w:t>
      </w:r>
      <w:r w:rsidR="008A1B5A">
        <w:t xml:space="preserve">the </w:t>
      </w:r>
      <w:r w:rsidR="00320CA1">
        <w:t>“</w:t>
      </w:r>
      <w:r w:rsidR="008A1B5A">
        <w:t>ratchet effect</w:t>
      </w:r>
      <w:r w:rsidR="00320CA1">
        <w:t>”</w:t>
      </w:r>
      <w:r w:rsidR="008A1B5A">
        <w:t xml:space="preserve">, </w:t>
      </w:r>
      <w:r w:rsidR="00D568C7">
        <w:t>whereby</w:t>
      </w:r>
      <w:r w:rsidR="008A1B5A">
        <w:t xml:space="preserve"> social learning for which evolution has prepared us</w:t>
      </w:r>
      <w:r w:rsidR="00D568C7">
        <w:t xml:space="preserve"> allows knowledge to be accumulated and </w:t>
      </w:r>
      <w:r w:rsidR="007C390B">
        <w:t>retained within a social group until a better solution to the same problem comes along.</w:t>
      </w:r>
    </w:p>
    <w:p w:rsidR="00F31934" w:rsidRDefault="00F31934" w:rsidP="00F31934">
      <w:pPr>
        <w:pStyle w:val="Heading2"/>
      </w:pPr>
      <w:r>
        <w:t xml:space="preserve">Emulative and </w:t>
      </w:r>
      <w:r w:rsidR="00B82FBF">
        <w:t>I</w:t>
      </w:r>
      <w:r>
        <w:t xml:space="preserve">mitative </w:t>
      </w:r>
      <w:r w:rsidR="00B82FBF">
        <w:t>L</w:t>
      </w:r>
      <w:r>
        <w:t>earning</w:t>
      </w:r>
    </w:p>
    <w:p w:rsidR="00BF65FC" w:rsidRDefault="007C390B">
      <w:r>
        <w:t xml:space="preserve">In Tomasello’s model, knowledge transmission depends on </w:t>
      </w:r>
      <w:r w:rsidR="00DA265B">
        <w:t xml:space="preserve">the combination of </w:t>
      </w:r>
      <w:r>
        <w:t xml:space="preserve">an imitative component and </w:t>
      </w:r>
      <w:r w:rsidR="00EE32B4">
        <w:t xml:space="preserve">a </w:t>
      </w:r>
      <w:r>
        <w:t>symbolic representation of experience.</w:t>
      </w:r>
      <w:r w:rsidR="00225D30">
        <w:t xml:space="preserve"> </w:t>
      </w:r>
      <w:r>
        <w:t xml:space="preserve">In nonhuman primates, learning focuses on environmental events that </w:t>
      </w:r>
      <w:r w:rsidR="00C15062">
        <w:t xml:space="preserve">have </w:t>
      </w:r>
      <w:r>
        <w:t>coalesce</w:t>
      </w:r>
      <w:r w:rsidR="00C15062">
        <w:t>d</w:t>
      </w:r>
      <w:r>
        <w:t xml:space="preserve"> to produce a desirable change.</w:t>
      </w:r>
      <w:r w:rsidR="00225D30">
        <w:t xml:space="preserve"> </w:t>
      </w:r>
      <w:r>
        <w:t xml:space="preserve">This is termed </w:t>
      </w:r>
      <w:r w:rsidRPr="007120A2">
        <w:rPr>
          <w:i/>
        </w:rPr>
        <w:t>emulative learning</w:t>
      </w:r>
      <w:r>
        <w:t>.</w:t>
      </w:r>
      <w:r w:rsidR="00225D30">
        <w:t xml:space="preserve"> </w:t>
      </w:r>
      <w:r w:rsidR="005A6896">
        <w:t xml:space="preserve">Emulative learning </w:t>
      </w:r>
      <w:r w:rsidR="00CC4ACD">
        <w:t xml:space="preserve">does not include reproducing an instrumental act </w:t>
      </w:r>
      <w:r w:rsidR="00CC4ACD" w:rsidRPr="00A144D7">
        <w:rPr>
          <w:i/>
        </w:rPr>
        <w:t>understood intentionally</w:t>
      </w:r>
      <w:r w:rsidR="00CC4ACD" w:rsidRPr="00EE32B4">
        <w:t>.</w:t>
      </w:r>
      <w:r w:rsidR="00CC4ACD">
        <w:t xml:space="preserve"> Th</w:t>
      </w:r>
      <w:r w:rsidR="005A6896">
        <w:t xml:space="preserve">is </w:t>
      </w:r>
      <w:r w:rsidR="00C15062">
        <w:t xml:space="preserve">latter </w:t>
      </w:r>
      <w:r w:rsidR="00CC4ACD">
        <w:t>feature makes genuine</w:t>
      </w:r>
      <w:r w:rsidR="005A6896">
        <w:t xml:space="preserve"> </w:t>
      </w:r>
      <w:r w:rsidR="005A6896" w:rsidRPr="00DA0C77">
        <w:rPr>
          <w:i/>
        </w:rPr>
        <w:t>imitative learning</w:t>
      </w:r>
      <w:r w:rsidR="005A6896">
        <w:t xml:space="preserve"> </w:t>
      </w:r>
      <w:r w:rsidR="00CC4ACD">
        <w:t>distinct</w:t>
      </w:r>
      <w:r w:rsidR="005A6896">
        <w:t>.</w:t>
      </w:r>
      <w:r w:rsidR="00225D30">
        <w:t xml:space="preserve"> </w:t>
      </w:r>
      <w:r w:rsidR="005A6896">
        <w:t xml:space="preserve">When </w:t>
      </w:r>
      <w:r w:rsidR="00EE32B4">
        <w:t xml:space="preserve">a human </w:t>
      </w:r>
      <w:r w:rsidR="005A6896">
        <w:t xml:space="preserve">infant learns to look not only at an object but at the </w:t>
      </w:r>
      <w:r w:rsidR="00C15062">
        <w:t>adult</w:t>
      </w:r>
      <w:r w:rsidR="00EE32B4">
        <w:t xml:space="preserve"> caregiver</w:t>
      </w:r>
      <w:r w:rsidR="00C15062">
        <w:t xml:space="preserve">’s </w:t>
      </w:r>
      <w:r w:rsidR="005A6896">
        <w:t xml:space="preserve">direction of gaze, the infant prepares </w:t>
      </w:r>
      <w:r w:rsidR="005A6896" w:rsidRPr="00E746C5">
        <w:rPr>
          <w:i/>
        </w:rPr>
        <w:t>to act on an object</w:t>
      </w:r>
      <w:r w:rsidR="005A6896">
        <w:t xml:space="preserve"> in the way </w:t>
      </w:r>
      <w:r w:rsidR="00E746C5">
        <w:t xml:space="preserve">the </w:t>
      </w:r>
      <w:r w:rsidR="005A6896">
        <w:t xml:space="preserve">adult </w:t>
      </w:r>
      <w:r w:rsidR="00EE32B4">
        <w:t xml:space="preserve">is </w:t>
      </w:r>
      <w:r w:rsidR="00E746C5">
        <w:t xml:space="preserve">observed to be </w:t>
      </w:r>
      <w:r w:rsidR="005A6896">
        <w:t xml:space="preserve">acting on </w:t>
      </w:r>
      <w:r w:rsidR="00EE32B4">
        <w:t>it</w:t>
      </w:r>
      <w:r w:rsidR="005A6896">
        <w:t>.</w:t>
      </w:r>
      <w:r w:rsidR="00225D30">
        <w:t xml:space="preserve"> </w:t>
      </w:r>
      <w:r w:rsidR="005A6896">
        <w:t xml:space="preserve">Tomasello and others </w:t>
      </w:r>
      <w:r w:rsidR="00741BF2">
        <w:fldChar w:fldCharType="begin"/>
      </w:r>
      <w:r w:rsidR="00741BF2">
        <w:instrText xml:space="preserve"> ADDIN EN.CITE &lt;EndNote&gt;&lt;Cite&gt;&lt;Author&gt;Moore&lt;/Author&gt;&lt;Year&gt;1995&lt;/Year&gt;&lt;RecNum&gt;16927&lt;/RecNum&gt;&lt;Prefix&gt;e.g.`, &lt;/Prefix&gt;&lt;DisplayText&gt;(e.g., Moore &amp;amp; Dunham, 1995)&lt;/DisplayText&gt;&lt;record&gt;&lt;rec-number&gt;16927&lt;/rec-number&gt;&lt;foreign-keys&gt;&lt;key app="EN" db-id="ptpa0v9a75zff6e9zptpdsruvvx9p0trdwa2"&gt;16927&lt;/key&gt;&lt;/foreign-keys&gt;&lt;ref-type name="Book"&gt;6&lt;/ref-type&gt;&lt;contributors&gt;&lt;authors&gt;&lt;author&gt;Moore, C.&lt;/author&gt;&lt;author&gt;Dunham, P. J.&lt;/author&gt;&lt;/authors&gt;&lt;/contributors&gt;&lt;titles&gt;&lt;title&gt;Joint attention: Its origins and role in development&lt;/title&gt;&lt;/titles&gt;&lt;dates&gt;&lt;year&gt;1995&lt;/year&gt;&lt;/dates&gt;&lt;pub-location&gt;Hillsdale, NJ&lt;/pub-location&gt;&lt;publisher&gt;Lawrence Erlbaum Associates&lt;/publisher&gt;&lt;urls&gt;&lt;/urls&gt;&lt;/record&gt;&lt;/Cite&gt;&lt;/EndNote&gt;</w:instrText>
      </w:r>
      <w:r w:rsidR="00741BF2">
        <w:fldChar w:fldCharType="separate"/>
      </w:r>
      <w:r w:rsidR="00741BF2">
        <w:rPr>
          <w:noProof/>
        </w:rPr>
        <w:t>(</w:t>
      </w:r>
      <w:hyperlink w:anchor="_ENREF_137" w:tooltip="Moore, 1995 #16927" w:history="1">
        <w:r w:rsidR="004156E4">
          <w:rPr>
            <w:noProof/>
          </w:rPr>
          <w:t>e.g., Moore &amp; Dunham, 1995</w:t>
        </w:r>
      </w:hyperlink>
      <w:r w:rsidR="00741BF2">
        <w:rPr>
          <w:noProof/>
        </w:rPr>
        <w:t>)</w:t>
      </w:r>
      <w:r w:rsidR="00741BF2">
        <w:fldChar w:fldCharType="end"/>
      </w:r>
      <w:r w:rsidR="005A6896">
        <w:t xml:space="preserve"> suggest that such </w:t>
      </w:r>
      <w:r w:rsidR="005A6896" w:rsidRPr="00E746C5">
        <w:rPr>
          <w:i/>
        </w:rPr>
        <w:t>joint attention</w:t>
      </w:r>
      <w:r w:rsidR="005A6896">
        <w:t xml:space="preserve"> is a clear indication of the infant’s growing recognition of others as intentional agents who are not victims of circumstance</w:t>
      </w:r>
      <w:r w:rsidR="003E2B0F">
        <w:t xml:space="preserve"> but rather can be expected to have the capacity to regulate and direct their </w:t>
      </w:r>
      <w:r w:rsidR="00FC160F">
        <w:t>behavior</w:t>
      </w:r>
      <w:r w:rsidR="005A6896">
        <w:t>.</w:t>
      </w:r>
      <w:r w:rsidR="00225D30">
        <w:t xml:space="preserve"> </w:t>
      </w:r>
    </w:p>
    <w:p w:rsidR="00597A7F" w:rsidRDefault="003E2B0F">
      <w:r>
        <w:t xml:space="preserve">Tomasello suggests that the key feature of cultural </w:t>
      </w:r>
      <w:r w:rsidR="00867359">
        <w:t xml:space="preserve">(imitative) </w:t>
      </w:r>
      <w:r>
        <w:t>learning is the understanding that others act for internal reasons and</w:t>
      </w:r>
      <w:r w:rsidR="000D5B3D">
        <w:t>,</w:t>
      </w:r>
      <w:r>
        <w:t xml:space="preserve"> </w:t>
      </w:r>
      <w:r w:rsidR="00C15062">
        <w:t xml:space="preserve">like </w:t>
      </w:r>
      <w:r>
        <w:t>oneself</w:t>
      </w:r>
      <w:r w:rsidR="000D5B3D">
        <w:t>,</w:t>
      </w:r>
      <w:r>
        <w:t xml:space="preserve"> have a perspective on the world that may be understood and shared.</w:t>
      </w:r>
      <w:r w:rsidR="00225D30">
        <w:t xml:space="preserve"> </w:t>
      </w:r>
      <w:r w:rsidR="00C15062">
        <w:t xml:space="preserve">By </w:t>
      </w:r>
      <w:r w:rsidR="00E7210F">
        <w:t>taking intention as the primary determinant of knowledge transmission</w:t>
      </w:r>
      <w:r w:rsidR="002B0004">
        <w:t>,</w:t>
      </w:r>
      <w:r w:rsidR="00CA1272">
        <w:t xml:space="preserve"> </w:t>
      </w:r>
      <w:r w:rsidR="00C15062">
        <w:t xml:space="preserve">imitative learning </w:t>
      </w:r>
      <w:r w:rsidR="00CA1272">
        <w:lastRenderedPageBreak/>
        <w:t xml:space="preserve">focuses the learner on the objective rather than the physical context. </w:t>
      </w:r>
      <w:r w:rsidR="00AE429C">
        <w:t>By contrast, primate e</w:t>
      </w:r>
      <w:r w:rsidR="00597A7F">
        <w:t>mulative learning is determined by what is most effici</w:t>
      </w:r>
      <w:r w:rsidR="00AE429C">
        <w:t>ent in a particular environment</w:t>
      </w:r>
      <w:r w:rsidR="00597A7F">
        <w:t xml:space="preserve"> </w:t>
      </w:r>
      <w:r w:rsidR="00741BF2">
        <w:fldChar w:fldCharType="begin">
          <w:fldData xml:space="preserve">PEVuZE5vdGU+PENpdGU+PEF1dGhvcj5OYWdlbGw8L0F1dGhvcj48WWVhcj4xOTkzPC9ZZWFyPjxS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</w:fldData>
        </w:fldChar>
      </w:r>
      <w:r w:rsidR="00741BF2">
        <w:instrText xml:space="preserve"> ADDIN EN.CITE </w:instrText>
      </w:r>
      <w:r w:rsidR="00741BF2">
        <w:fldChar w:fldCharType="begin">
          <w:fldData xml:space="preserve">PEVuZE5vdGU+PENpdGU+PEF1dGhvcj5OYWdlbGw8L0F1dGhvcj48WWVhcj4xOTkzPC9ZZWFyPjxS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</w:fldData>
        </w:fldChar>
      </w:r>
      <w:r w:rsidR="00741BF2">
        <w:instrText xml:space="preserve"> ADDIN EN.CITE.DATA </w:instrText>
      </w:r>
      <w:r w:rsidR="00741BF2">
        <w:fldChar w:fldCharType="end"/>
      </w:r>
      <w:r w:rsidR="00741BF2">
        <w:fldChar w:fldCharType="separate"/>
      </w:r>
      <w:r w:rsidR="00741BF2">
        <w:rPr>
          <w:noProof/>
        </w:rPr>
        <w:t>(</w:t>
      </w:r>
      <w:hyperlink w:anchor="_ENREF_139" w:tooltip="Nagell, 1993 #16928" w:history="1">
        <w:r w:rsidR="004156E4">
          <w:rPr>
            <w:noProof/>
          </w:rPr>
          <w:t>Nagell, Olguin, &amp; Tomasello, 1993</w:t>
        </w:r>
      </w:hyperlink>
      <w:r w:rsidR="00741BF2">
        <w:rPr>
          <w:noProof/>
        </w:rPr>
        <w:t>)</w:t>
      </w:r>
      <w:r w:rsidR="00741BF2">
        <w:fldChar w:fldCharType="end"/>
      </w:r>
      <w:r w:rsidR="00597A7F" w:rsidRPr="00EE32B4">
        <w:t>.</w:t>
      </w:r>
      <w:r w:rsidR="00225D30">
        <w:t xml:space="preserve"> </w:t>
      </w:r>
      <w:r w:rsidR="00597A7F">
        <w:t>Thus, the essence of culture</w:t>
      </w:r>
      <w:r w:rsidR="00184538">
        <w:t>, as embodied in imitative learning,</w:t>
      </w:r>
      <w:r w:rsidR="00597A7F">
        <w:t xml:space="preserve"> is its </w:t>
      </w:r>
      <w:r w:rsidR="004F3F2C">
        <w:t xml:space="preserve">capacity to liberate from immediate exigencies and achieve </w:t>
      </w:r>
      <w:r w:rsidR="00597A7F">
        <w:t xml:space="preserve">independence from the physical environment. </w:t>
      </w:r>
      <w:r w:rsidR="00920A0B">
        <w:t xml:space="preserve">Its selective advantage is inherently </w:t>
      </w:r>
      <w:r w:rsidR="002368A9">
        <w:t>bound up with change.</w:t>
      </w:r>
      <w:r w:rsidR="00597A7F">
        <w:t xml:space="preserve"> In a stable physical environment, we may expect the chimpanzee to outperform </w:t>
      </w:r>
      <w:r w:rsidR="002368A9">
        <w:t xml:space="preserve">the </w:t>
      </w:r>
      <w:r w:rsidR="00597A7F">
        <w:t xml:space="preserve">human, but the human imitation model enables adaptation to a far wider range of physical environments via the complex social system </w:t>
      </w:r>
      <w:r w:rsidR="00513003">
        <w:t xml:space="preserve">that accumulates knowledge and preserves creativity. </w:t>
      </w:r>
    </w:p>
    <w:p w:rsidR="00CF2162" w:rsidRDefault="00CF2162" w:rsidP="00CF2162">
      <w:pPr>
        <w:pStyle w:val="Heading2"/>
      </w:pPr>
      <w:r>
        <w:t xml:space="preserve">The </w:t>
      </w:r>
      <w:r w:rsidR="00B82FBF">
        <w:t>U</w:t>
      </w:r>
      <w:r>
        <w:t xml:space="preserve">se of </w:t>
      </w:r>
      <w:r w:rsidR="00B82FBF">
        <w:t>T</w:t>
      </w:r>
      <w:r>
        <w:t>ools</w:t>
      </w:r>
    </w:p>
    <w:p w:rsidR="00513003" w:rsidRDefault="000A4B06">
      <w:r>
        <w:t xml:space="preserve">The key </w:t>
      </w:r>
      <w:r w:rsidR="00343F95">
        <w:t>distinguishing feature</w:t>
      </w:r>
      <w:r>
        <w:t xml:space="preserve"> of human </w:t>
      </w:r>
      <w:r w:rsidR="00343F95">
        <w:t xml:space="preserve">adaptation </w:t>
      </w:r>
      <w:r w:rsidR="00C537F3">
        <w:t xml:space="preserve">is the acquisition of knowledge that </w:t>
      </w:r>
      <w:r w:rsidR="006F3070">
        <w:t>is transmitted to us by our</w:t>
      </w:r>
      <w:r w:rsidR="003E19AA">
        <w:t xml:space="preserve"> </w:t>
      </w:r>
      <w:r w:rsidR="00C537F3">
        <w:t>social group.</w:t>
      </w:r>
      <w:r w:rsidR="00225D30">
        <w:t xml:space="preserve"> </w:t>
      </w:r>
      <w:r w:rsidR="003E19AA">
        <w:t>A</w:t>
      </w:r>
      <w:r w:rsidR="00C537F3">
        <w:t>s Gergely and Jacob</w:t>
      </w:r>
      <w:r w:rsidR="009F3321">
        <w:t xml:space="preserve"> </w:t>
      </w:r>
      <w:r w:rsidR="00741BF2">
        <w:fldChar w:fldCharType="begin">
          <w:fldData xml:space="preserve">PEVuZE5vdGU+PENpdGUgRXhjbHVkZUF1dGg9IjEiPjxZZWFyPjIwMTI8L1llYXI+PFJlY051bT4x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</w:fldData>
        </w:fldChar>
      </w:r>
      <w:r w:rsidR="00741BF2">
        <w:instrText xml:space="preserve"> ADDIN EN.CITE </w:instrText>
      </w:r>
      <w:r w:rsidR="00741BF2">
        <w:fldChar w:fldCharType="begin">
          <w:fldData xml:space="preserve">PEVuZE5vdGU+PENpdGUgRXhjbHVkZUF1dGg9IjEiPjxZZWFyPjIwMTI8L1llYXI+PFJlY051bT4x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</w:fldData>
        </w:fldChar>
      </w:r>
      <w:r w:rsidR="00741BF2">
        <w:instrText xml:space="preserve"> ADDIN EN.CITE.DATA </w:instrText>
      </w:r>
      <w:r w:rsidR="00741BF2">
        <w:fldChar w:fldCharType="end"/>
      </w:r>
      <w:r w:rsidR="00741BF2">
        <w:fldChar w:fldCharType="separate"/>
      </w:r>
      <w:r w:rsidR="00741BF2">
        <w:rPr>
          <w:noProof/>
        </w:rPr>
        <w:t>(</w:t>
      </w:r>
      <w:hyperlink w:anchor="_ENREF_78" w:tooltip="Gergely, 2012 #16887" w:history="1">
        <w:r w:rsidR="004156E4">
          <w:rPr>
            <w:noProof/>
          </w:rPr>
          <w:t>2012</w:t>
        </w:r>
      </w:hyperlink>
      <w:r w:rsidR="00741BF2">
        <w:rPr>
          <w:noProof/>
        </w:rPr>
        <w:t>)</w:t>
      </w:r>
      <w:r w:rsidR="00741BF2">
        <w:fldChar w:fldCharType="end"/>
      </w:r>
      <w:r w:rsidR="00C537F3">
        <w:t xml:space="preserve"> </w:t>
      </w:r>
      <w:r w:rsidR="0083664D">
        <w:t>suggest</w:t>
      </w:r>
      <w:r w:rsidR="00C537F3">
        <w:t xml:space="preserve">, </w:t>
      </w:r>
      <w:r w:rsidR="003E19AA">
        <w:t xml:space="preserve">this </w:t>
      </w:r>
      <w:r w:rsidR="0083664D">
        <w:t>to be</w:t>
      </w:r>
      <w:r w:rsidR="003E19AA">
        <w:t xml:space="preserve"> necessary because of </w:t>
      </w:r>
      <w:r w:rsidR="00C537F3">
        <w:t xml:space="preserve">the </w:t>
      </w:r>
      <w:r w:rsidR="00C537F3" w:rsidRPr="00A144D7">
        <w:rPr>
          <w:i/>
        </w:rPr>
        <w:t>learnability problem</w:t>
      </w:r>
      <w:r w:rsidR="00C537F3">
        <w:t xml:space="preserve"> created</w:t>
      </w:r>
      <w:r w:rsidR="00DB4EEE">
        <w:t xml:space="preserve"> by the increasing use of tools.</w:t>
      </w:r>
      <w:r w:rsidR="00225D30">
        <w:t xml:space="preserve"> </w:t>
      </w:r>
      <w:r w:rsidR="00317550">
        <w:t xml:space="preserve">Human beings’ </w:t>
      </w:r>
      <w:r w:rsidR="00BC0FA1">
        <w:t xml:space="preserve">extensive </w:t>
      </w:r>
      <w:r w:rsidR="00DB4EEE">
        <w:t xml:space="preserve">use of </w:t>
      </w:r>
      <w:r w:rsidR="003A5AE8">
        <w:t xml:space="preserve">epistemically opaque </w:t>
      </w:r>
      <w:r w:rsidR="00DB4EEE">
        <w:t xml:space="preserve">tools </w:t>
      </w:r>
      <w:r w:rsidR="003A5AE8">
        <w:t>(</w:t>
      </w:r>
      <w:r w:rsidR="00FC160F">
        <w:t>“</w:t>
      </w:r>
      <w:r w:rsidR="00DB4EEE">
        <w:t>opaque</w:t>
      </w:r>
      <w:r w:rsidR="00FC160F">
        <w:t>”</w:t>
      </w:r>
      <w:r w:rsidR="00DB4EEE">
        <w:t xml:space="preserve"> in the sense that their proper use and the procedure for their creation </w:t>
      </w:r>
      <w:r w:rsidR="00FC160F">
        <w:t xml:space="preserve">are </w:t>
      </w:r>
      <w:r w:rsidR="00DB4EEE">
        <w:t>not clear from their structure</w:t>
      </w:r>
      <w:r w:rsidR="003A5AE8">
        <w:t xml:space="preserve">) </w:t>
      </w:r>
      <w:r w:rsidR="00BC0FA1">
        <w:t>presents the infant with a learning challenge</w:t>
      </w:r>
      <w:r w:rsidR="00DB4EEE">
        <w:t>.</w:t>
      </w:r>
      <w:r w:rsidR="00225D30">
        <w:t xml:space="preserve"> </w:t>
      </w:r>
      <w:r w:rsidR="00BC0FA1">
        <w:t>T</w:t>
      </w:r>
      <w:r w:rsidR="008C23BC">
        <w:t>he</w:t>
      </w:r>
      <w:r w:rsidR="00335FE5">
        <w:t xml:space="preserve"> infant</w:t>
      </w:r>
      <w:r w:rsidR="008C23BC">
        <w:t xml:space="preserve"> </w:t>
      </w:r>
      <w:r w:rsidR="00BC0FA1">
        <w:t>must rapidly</w:t>
      </w:r>
      <w:r w:rsidR="008C23BC">
        <w:t xml:space="preserve"> develop </w:t>
      </w:r>
      <w:r w:rsidR="003A5AE8">
        <w:t>knowledge of the properties and use of tools that integrates both procedural an</w:t>
      </w:r>
      <w:r w:rsidR="00B21BB1">
        <w:t xml:space="preserve">d semantic information </w:t>
      </w:r>
      <w:r w:rsidR="00053BB6">
        <w:t>that</w:t>
      </w:r>
      <w:r w:rsidR="00B21BB1">
        <w:t xml:space="preserve"> is </w:t>
      </w:r>
      <w:r w:rsidR="008C23BC">
        <w:t>freed from (</w:t>
      </w:r>
      <w:r w:rsidR="003A5AE8">
        <w:t>not restricted to</w:t>
      </w:r>
      <w:r w:rsidR="008C23BC">
        <w:t>)</w:t>
      </w:r>
      <w:r w:rsidR="003A5AE8">
        <w:t xml:space="preserve"> </w:t>
      </w:r>
      <w:r w:rsidR="00F75BB8">
        <w:t xml:space="preserve">any </w:t>
      </w:r>
      <w:r w:rsidR="008C23BC">
        <w:t xml:space="preserve">particular </w:t>
      </w:r>
      <w:r w:rsidR="003A5AE8">
        <w:t xml:space="preserve">environmental context in which </w:t>
      </w:r>
      <w:r w:rsidR="00053BB6">
        <w:t xml:space="preserve">he/she </w:t>
      </w:r>
      <w:r w:rsidR="00F75BB8">
        <w:t>may have observed the tool being used</w:t>
      </w:r>
      <w:r w:rsidR="003A5AE8">
        <w:t>.</w:t>
      </w:r>
      <w:r w:rsidR="00225D30">
        <w:t xml:space="preserve"> </w:t>
      </w:r>
      <w:r w:rsidR="003A5AE8">
        <w:t xml:space="preserve">The capacity for acquiring and retaining this information </w:t>
      </w:r>
      <w:r w:rsidR="00317550">
        <w:t>depends on the ability to generalize</w:t>
      </w:r>
      <w:r w:rsidR="00DB4EEE">
        <w:t xml:space="preserve"> knowledge rel</w:t>
      </w:r>
      <w:r w:rsidR="0055074F">
        <w:t>ated to the tool across contexts.</w:t>
      </w:r>
      <w:r w:rsidR="00225D30">
        <w:t xml:space="preserve"> </w:t>
      </w:r>
      <w:r w:rsidR="00F75BB8">
        <w:t>If the</w:t>
      </w:r>
      <w:r w:rsidR="00053BB6">
        <w:t xml:space="preserve"> infant is</w:t>
      </w:r>
      <w:r w:rsidR="00F75BB8">
        <w:t xml:space="preserve"> to </w:t>
      </w:r>
      <w:r w:rsidR="0055074F">
        <w:t>carry forward (</w:t>
      </w:r>
      <w:r w:rsidR="00D920F6">
        <w:t xml:space="preserve">or </w:t>
      </w:r>
      <w:r w:rsidR="00053BB6">
        <w:t>“</w:t>
      </w:r>
      <w:r w:rsidR="0055074F">
        <w:t>ratchet</w:t>
      </w:r>
      <w:r w:rsidR="00053BB6">
        <w:t>”, to use Tomasello’s term</w:t>
      </w:r>
      <w:r w:rsidR="0055074F">
        <w:t>) intelligence in relation to that object</w:t>
      </w:r>
      <w:r w:rsidR="00B21BB1">
        <w:t>,</w:t>
      </w:r>
      <w:r w:rsidR="0055074F">
        <w:t xml:space="preserve"> knowledge </w:t>
      </w:r>
      <w:r w:rsidR="00F75BB8">
        <w:t xml:space="preserve">about how it can be used in other contexts </w:t>
      </w:r>
      <w:r w:rsidR="0055074F">
        <w:t>needs to be transmitted</w:t>
      </w:r>
      <w:r w:rsidR="00C0019E">
        <w:t>.</w:t>
      </w:r>
      <w:r w:rsidR="0055074F">
        <w:t xml:space="preserve"> </w:t>
      </w:r>
      <w:r w:rsidR="00212EFA">
        <w:t>Although in the case of simple tools it is not impossible to learn about their use by observation, in the case of more complex tools (e</w:t>
      </w:r>
      <w:r w:rsidR="00053BB6">
        <w:t>.</w:t>
      </w:r>
      <w:r w:rsidR="00212EFA">
        <w:t>g</w:t>
      </w:r>
      <w:r w:rsidR="00053BB6">
        <w:t>.,</w:t>
      </w:r>
      <w:r w:rsidR="00212EFA">
        <w:t xml:space="preserve"> those </w:t>
      </w:r>
      <w:r w:rsidR="00053BB6">
        <w:t>that</w:t>
      </w:r>
      <w:r w:rsidR="00212EFA">
        <w:t xml:space="preserve"> are used to create other desired tools) neither their purpose nor the intentions of the user are transparent, and so t</w:t>
      </w:r>
      <w:r w:rsidR="0055074F">
        <w:t>he need for communication becomes paramount.</w:t>
      </w:r>
      <w:r w:rsidR="00225D30">
        <w:t xml:space="preserve"> </w:t>
      </w:r>
      <w:r w:rsidR="0055074F">
        <w:t>The capacity for communication</w:t>
      </w:r>
      <w:r w:rsidR="00053BB6">
        <w:t>—</w:t>
      </w:r>
      <w:r w:rsidR="0055074F">
        <w:t>both emitting and receiving</w:t>
      </w:r>
      <w:r w:rsidR="00053BB6">
        <w:t>—</w:t>
      </w:r>
      <w:r w:rsidR="0055074F">
        <w:t>provides an overwhelming selective advantage</w:t>
      </w:r>
      <w:r w:rsidR="00D07B1A">
        <w:t xml:space="preserve"> in relation to the </w:t>
      </w:r>
      <w:r w:rsidR="003B168C">
        <w:t xml:space="preserve">appropriate and fully functional use of (multipurpose) </w:t>
      </w:r>
      <w:r w:rsidR="003B168C" w:rsidRPr="00053BB6">
        <w:t>instruments</w:t>
      </w:r>
      <w:r w:rsidR="0055074F" w:rsidRPr="00053BB6">
        <w:t xml:space="preserve"> </w:t>
      </w:r>
      <w:r w:rsidR="00741BF2">
        <w:fldChar w:fldCharType="begin">
          <w:fldData xml:space="preserve">PEVuZE5vdGU+PENpdGU+PEF1dGhvcj5FbmdlbHM8L0F1dGhvcj48WWVhcj4xODc2PC9ZZWFyPjxS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</w:fldData>
        </w:fldChar>
      </w:r>
      <w:r w:rsidR="00741BF2">
        <w:instrText xml:space="preserve"> ADDIN EN.CITE </w:instrText>
      </w:r>
      <w:r w:rsidR="00741BF2">
        <w:fldChar w:fldCharType="begin">
          <w:fldData xml:space="preserve">PEVuZE5vdGU+PENpdGU+PEF1dGhvcj5FbmdlbHM8L0F1dGhvcj48WWVhcj4xODc2PC9ZZWFyPjxS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57" w:tooltip="Engels, 1876 #16930" w:history="1">
        <w:r w:rsidR="004156E4">
          <w:rPr>
            <w:noProof/>
          </w:rPr>
          <w:t>Engels, 1876</w:t>
        </w:r>
      </w:hyperlink>
      <w:r w:rsidR="00741BF2">
        <w:rPr>
          <w:noProof/>
        </w:rPr>
        <w:t xml:space="preserve">; </w:t>
      </w:r>
      <w:hyperlink w:anchor="_ENREF_78" w:tooltip="Gergely, 2012 #16887" w:history="1">
        <w:r w:rsidR="004156E4">
          <w:rPr>
            <w:noProof/>
          </w:rPr>
          <w:t>Gergely &amp; Jacob, 2012</w:t>
        </w:r>
      </w:hyperlink>
      <w:r w:rsidR="00741BF2">
        <w:rPr>
          <w:noProof/>
        </w:rPr>
        <w:t>)</w:t>
      </w:r>
      <w:r w:rsidR="00741BF2">
        <w:fldChar w:fldCharType="end"/>
      </w:r>
      <w:r w:rsidR="0055074F" w:rsidRPr="00053BB6">
        <w:t>.</w:t>
      </w:r>
      <w:r w:rsidR="00225D30">
        <w:t xml:space="preserve"> </w:t>
      </w:r>
    </w:p>
    <w:p w:rsidR="00E01AE1" w:rsidRDefault="00096C99">
      <w:r>
        <w:lastRenderedPageBreak/>
        <w:t>So how is knowledge transferred between the generations?</w:t>
      </w:r>
      <w:r w:rsidR="00225D30">
        <w:t xml:space="preserve"> </w:t>
      </w:r>
      <w:r w:rsidR="005517CE">
        <w:t xml:space="preserve">In order to benefit from </w:t>
      </w:r>
      <w:r w:rsidR="00E33B8A">
        <w:t>communication</w:t>
      </w:r>
      <w:r w:rsidR="005517CE">
        <w:t>,</w:t>
      </w:r>
      <w:r w:rsidR="00E33B8A">
        <w:t xml:space="preserve"> </w:t>
      </w:r>
      <w:r w:rsidR="005517CE">
        <w:t>individual</w:t>
      </w:r>
      <w:r w:rsidR="00053BB6">
        <w:t>s</w:t>
      </w:r>
      <w:r w:rsidR="005517CE">
        <w:t xml:space="preserve"> must </w:t>
      </w:r>
      <w:r w:rsidR="00275934">
        <w:t xml:space="preserve">remain vigilant about the truth value of </w:t>
      </w:r>
      <w:r w:rsidR="008C0331">
        <w:t>information they receive</w:t>
      </w:r>
      <w:r w:rsidR="00275934">
        <w:t>.</w:t>
      </w:r>
      <w:r w:rsidR="00225D30">
        <w:t xml:space="preserve"> </w:t>
      </w:r>
      <w:r w:rsidR="005517CE">
        <w:t xml:space="preserve">Without such </w:t>
      </w:r>
      <w:r w:rsidR="005517CE" w:rsidRPr="00A144D7">
        <w:rPr>
          <w:i/>
        </w:rPr>
        <w:t>epistemic vigilance</w:t>
      </w:r>
      <w:r w:rsidR="005517CE">
        <w:t xml:space="preserve"> </w:t>
      </w:r>
      <w:r w:rsidR="00741BF2">
        <w:fldChar w:fldCharType="begin"/>
      </w:r>
      <w:r w:rsidR="00741BF2">
        <w:instrText xml:space="preserve"> ADDIN EN.CITE &lt;EndNote&gt;&lt;Cite&gt;&lt;Author&gt;Sperber&lt;/Author&gt;&lt;Year&gt;2010&lt;/Year&gt;&lt;RecNum&gt;16671&lt;/RecNum&gt;&lt;DisplayText&gt;(Sperber et al., 2010)&lt;/DisplayText&gt;&lt;record&gt;&lt;rec-number&gt;16671&lt;/rec-number&gt;&lt;foreign-keys&gt;&lt;key app="EN" db-id="ptpa0v9a75zff6e9zptpdsruvvx9p0trdwa2"&gt;16671&lt;/key&gt;&lt;/foreign-keys&gt;&lt;ref-type name="Journal Article"&gt;17&lt;/ref-type&gt;&lt;contributors&gt;&lt;authors&gt;&lt;author&gt;Sperber, D.&lt;/author&gt;&lt;author&gt;Clement, F.&lt;/author&gt;&lt;author&gt;Heintz, C.&lt;/author&gt;&lt;author&gt;Mascaro, O.&lt;/author&gt;&lt;author&gt;Mercier, H.&lt;/author&gt;&lt;author&gt;Origgi, G.&lt;/author&gt;&lt;author&gt;Wilson, D.&lt;/author&gt;&lt;/authors&gt;&lt;/contributors&gt;&lt;auth-address&gt;Sperber, D&amp;#xD;Ecole Normale Super, Inst Jean Nicod, EHESS, CNRS, Pavillon Jardin 29,Rue Ulm, F-75005 Paris, France&amp;#xD;Ecole Normale Super, Inst Jean Nicod, EHESS, CNRS, Pavillon Jardin 29,Rue Ulm, F-75005 Paris, France&amp;#xD;Ecole Normale Super, Inst Jean Nicod, EHESS, CNRS, F-75005 Paris, France&amp;#xD;Cent European Univ, Dept Philosophy, Cognit Dev Ctr, Budapest, Hungary&amp;#xD;Univ Lausanne, Dept Sci Sociales, Lab Sociol, CH-1015 Lausanne, Switzerland&amp;#xD;Univ Penn, PPE Program, Philadelphia, PA 19104 USA&amp;#xD;UCL, Dept Linguist, London WC1E 6BT, England&amp;#xD;Univ Oslo, CSMN, N-0316 Oslo, Norway&lt;/auth-address&gt;&lt;titles&gt;&lt;title&gt;Epistemic vigilance&lt;/title&gt;&lt;secondary-title&gt;Mind &amp;amp; Language&lt;/secondary-title&gt;&lt;alt-title&gt;Mind Lang&lt;/alt-title&gt;&lt;/titles&gt;&lt;pages&gt;359-393&lt;/pages&gt;&lt;volume&gt;25&lt;/volume&gt;&lt;number&gt;4&lt;/number&gt;&lt;keywords&gt;&lt;keyword&gt;false-belief&lt;/keyword&gt;&lt;keyword&gt;learning words&lt;/keyword&gt;&lt;keyword&gt;information&lt;/keyword&gt;&lt;keyword&gt;deception&lt;/keyword&gt;&lt;keyword&gt;knowledge&lt;/keyword&gt;&lt;keyword&gt;trust&lt;/keyword&gt;&lt;keyword&gt;preschoolers&lt;/keyword&gt;&lt;keyword&gt;mind&lt;/keyword&gt;&lt;keyword&gt;children&lt;/keyword&gt;&lt;keyword&gt;speakers&lt;/keyword&gt;&lt;/keywords&gt;&lt;dates&gt;&lt;year&gt;2010&lt;/year&gt;&lt;pub-dates&gt;&lt;date&gt;Sep&lt;/date&gt;&lt;/pub-dates&gt;&lt;/dates&gt;&lt;isbn&gt;0268-1064&lt;/isbn&gt;&lt;accession-num&gt;ISI:000281141000001&lt;/accession-num&gt;&lt;urls&gt;&lt;related-urls&gt;&lt;url&gt;&amp;lt;Go to ISI&amp;gt;://000281141000001&lt;/url&gt;&lt;/related-urls&gt;&lt;/urls&gt;&lt;electronic-resource-num&gt;10.1111/j.1468-0017.2010.01394.x&lt;/electronic-resource-num&gt;&lt;language&gt;English&lt;/language&gt;&lt;/record&gt;&lt;/Cite&gt;&lt;/EndNote&gt;</w:instrText>
      </w:r>
      <w:r w:rsidR="00741BF2">
        <w:fldChar w:fldCharType="separate"/>
      </w:r>
      <w:r w:rsidR="00741BF2">
        <w:rPr>
          <w:noProof/>
        </w:rPr>
        <w:t>(</w:t>
      </w:r>
      <w:hyperlink w:anchor="_ENREF_177" w:tooltip="Sperber, 2010 #16671" w:history="1">
        <w:r w:rsidR="004156E4">
          <w:rPr>
            <w:noProof/>
          </w:rPr>
          <w:t>Sperber et al., 2010</w:t>
        </w:r>
      </w:hyperlink>
      <w:r w:rsidR="00741BF2">
        <w:rPr>
          <w:noProof/>
        </w:rPr>
        <w:t>)</w:t>
      </w:r>
      <w:r w:rsidR="00741BF2">
        <w:fldChar w:fldCharType="end"/>
      </w:r>
      <w:r w:rsidR="005517CE" w:rsidRPr="00031177">
        <w:t>, they run the risk of being misinformed, either accidentally or intentionally, because a</w:t>
      </w:r>
      <w:r w:rsidR="00275934" w:rsidRPr="00031177">
        <w:t>s soon as the direct correspondence with situation and context is abandoned “anything goes”</w:t>
      </w:r>
      <w:r w:rsidR="00053BB6">
        <w:t>;</w:t>
      </w:r>
      <w:r w:rsidR="00275934" w:rsidRPr="00031177">
        <w:t xml:space="preserve"> there can be no directly observable evidence of truth. </w:t>
      </w:r>
      <w:r w:rsidR="00F25ACB" w:rsidRPr="00031177">
        <w:t xml:space="preserve">From an evolutionary perspective this </w:t>
      </w:r>
      <w:r w:rsidR="00AB62A1" w:rsidRPr="00031177">
        <w:t xml:space="preserve">gives </w:t>
      </w:r>
      <w:r w:rsidR="00053BB6">
        <w:t xml:space="preserve">a </w:t>
      </w:r>
      <w:r w:rsidR="00AB62A1" w:rsidRPr="00031177">
        <w:t xml:space="preserve">substantial selection advantage to the individual </w:t>
      </w:r>
      <w:r w:rsidR="0042473E" w:rsidRPr="00031177">
        <w:t>with the skill to misinform competitors but</w:t>
      </w:r>
      <w:r w:rsidR="00053BB6">
        <w:t>,</w:t>
      </w:r>
      <w:r w:rsidR="0042473E" w:rsidRPr="00031177">
        <w:t xml:space="preserve"> more importantly</w:t>
      </w:r>
      <w:r w:rsidR="00053BB6">
        <w:t>,</w:t>
      </w:r>
      <w:r w:rsidR="0042473E" w:rsidRPr="00031177">
        <w:t xml:space="preserve"> to those with the ability to discern and act on </w:t>
      </w:r>
      <w:r w:rsidR="00E01AE1" w:rsidRPr="00031177">
        <w:t xml:space="preserve">accurate information </w:t>
      </w:r>
      <w:r w:rsidR="00741BF2">
        <w:fldChar w:fldCharType="begin"/>
      </w:r>
      <w:r w:rsidR="00741BF2">
        <w:instrText xml:space="preserve"> ADDIN EN.CITE &lt;EndNote&gt;&lt;Cite&gt;&lt;Author&gt;Sperber&lt;/Author&gt;&lt;Year&gt;2010&lt;/Year&gt;&lt;RecNum&gt;16671&lt;/RecNum&gt;&lt;DisplayText&gt;(Sperber et al., 2010)&lt;/DisplayText&gt;&lt;record&gt;&lt;rec-number&gt;16671&lt;/rec-number&gt;&lt;foreign-keys&gt;&lt;key app="EN" db-id="ptpa0v9a75zff6e9zptpdsruvvx9p0trdwa2"&gt;16671&lt;/key&gt;&lt;/foreign-keys&gt;&lt;ref-type name="Journal Article"&gt;17&lt;/ref-type&gt;&lt;contributors&gt;&lt;authors&gt;&lt;author&gt;Sperber, D.&lt;/author&gt;&lt;author&gt;Clement, F.&lt;/author&gt;&lt;author&gt;Heintz, C.&lt;/author&gt;&lt;author&gt;Mascaro, O.&lt;/author&gt;&lt;author&gt;Mercier, H.&lt;/author&gt;&lt;author&gt;Origgi, G.&lt;/author&gt;&lt;author&gt;Wilson, D.&lt;/author&gt;&lt;/authors&gt;&lt;/contributors&gt;&lt;auth-address&gt;Sperber, D&amp;#xD;Ecole Normale Super, Inst Jean Nicod, EHESS, CNRS, Pavillon Jardin 29,Rue Ulm, F-75005 Paris, France&amp;#xD;Ecole Normale Super, Inst Jean Nicod, EHESS, CNRS, Pavillon Jardin 29,Rue Ulm, F-75005 Paris, France&amp;#xD;Ecole Normale Super, Inst Jean Nicod, EHESS, CNRS, F-75005 Paris, France&amp;#xD;Cent European Univ, Dept Philosophy, Cognit Dev Ctr, Budapest, Hungary&amp;#xD;Univ Lausanne, Dept Sci Sociales, Lab Sociol, CH-1015 Lausanne, Switzerland&amp;#xD;Univ Penn, PPE Program, Philadelphia, PA 19104 USA&amp;#xD;UCL, Dept Linguist, London WC1E 6BT, England&amp;#xD;Univ Oslo, CSMN, N-0316 Oslo, Norway&lt;/auth-address&gt;&lt;titles&gt;&lt;title&gt;Epistemic vigilance&lt;/title&gt;&lt;secondary-title&gt;Mind &amp;amp; Language&lt;/secondary-title&gt;&lt;alt-title&gt;Mind Lang&lt;/alt-title&gt;&lt;/titles&gt;&lt;pages&gt;359-393&lt;/pages&gt;&lt;volume&gt;25&lt;/volume&gt;&lt;number&gt;4&lt;/number&gt;&lt;keywords&gt;&lt;keyword&gt;false-belief&lt;/keyword&gt;&lt;keyword&gt;learning words&lt;/keyword&gt;&lt;keyword&gt;information&lt;/keyword&gt;&lt;keyword&gt;deception&lt;/keyword&gt;&lt;keyword&gt;knowledge&lt;/keyword&gt;&lt;keyword&gt;trust&lt;/keyword&gt;&lt;keyword&gt;preschoolers&lt;/keyword&gt;&lt;keyword&gt;mind&lt;/keyword&gt;&lt;keyword&gt;children&lt;/keyword&gt;&lt;keyword&gt;speakers&lt;/keyword&gt;&lt;/keywords&gt;&lt;dates&gt;&lt;year&gt;2010&lt;/year&gt;&lt;pub-dates&gt;&lt;date&gt;Sep&lt;/date&gt;&lt;/pub-dates&gt;&lt;/dates&gt;&lt;isbn&gt;0268-1064&lt;/isbn&gt;&lt;accession-num&gt;ISI:000281141000001&lt;/accession-num&gt;&lt;urls&gt;&lt;related-urls&gt;&lt;url&gt;&amp;lt;Go to ISI&amp;gt;://000281141000001&lt;/url&gt;&lt;/related-urls&gt;&lt;/urls&gt;&lt;electronic-resource-num&gt;10.1111/j.1468-0017.2010.01394.x&lt;/electronic-resource-num&gt;&lt;language&gt;English&lt;/language&gt;&lt;/record&gt;&lt;/Cite&gt;&lt;/EndNote&gt;</w:instrText>
      </w:r>
      <w:r w:rsidR="00741BF2">
        <w:fldChar w:fldCharType="separate"/>
      </w:r>
      <w:r w:rsidR="00741BF2">
        <w:rPr>
          <w:noProof/>
        </w:rPr>
        <w:t>(</w:t>
      </w:r>
      <w:hyperlink w:anchor="_ENREF_177" w:tooltip="Sperber, 2010 #16671" w:history="1">
        <w:r w:rsidR="004156E4">
          <w:rPr>
            <w:noProof/>
          </w:rPr>
          <w:t>Sperber et al., 2010</w:t>
        </w:r>
      </w:hyperlink>
      <w:r w:rsidR="00741BF2">
        <w:rPr>
          <w:noProof/>
        </w:rPr>
        <w:t>)</w:t>
      </w:r>
      <w:r w:rsidR="00741BF2">
        <w:fldChar w:fldCharType="end"/>
      </w:r>
      <w:r w:rsidR="00E01AE1">
        <w:t>.</w:t>
      </w:r>
      <w:r w:rsidR="00225D30">
        <w:t xml:space="preserve"> </w:t>
      </w:r>
    </w:p>
    <w:p w:rsidR="00FC7983" w:rsidRDefault="003C025F" w:rsidP="00FC7983">
      <w:pPr>
        <w:pStyle w:val="Heading2"/>
      </w:pPr>
      <w:r>
        <w:t xml:space="preserve">Epistemic </w:t>
      </w:r>
      <w:r w:rsidR="00B82FBF">
        <w:t>T</w:t>
      </w:r>
      <w:r>
        <w:t xml:space="preserve">rust and </w:t>
      </w:r>
      <w:r w:rsidR="00B82FBF">
        <w:t>C</w:t>
      </w:r>
      <w:r w:rsidR="00A54D53">
        <w:t xml:space="preserve">ulturally </w:t>
      </w:r>
      <w:r w:rsidR="00B82FBF">
        <w:t>T</w:t>
      </w:r>
      <w:r w:rsidR="00A54D53">
        <w:t xml:space="preserve">ransmitted </w:t>
      </w:r>
      <w:r w:rsidR="00B82FBF">
        <w:t>B</w:t>
      </w:r>
      <w:r w:rsidR="00A54D53">
        <w:t>eliefs</w:t>
      </w:r>
    </w:p>
    <w:p w:rsidR="006F3070" w:rsidRDefault="003C025F">
      <w:r>
        <w:t xml:space="preserve">There are two ways </w:t>
      </w:r>
      <w:r w:rsidR="001F719D">
        <w:t xml:space="preserve">that </w:t>
      </w:r>
      <w:r w:rsidR="00096C99">
        <w:t>individual</w:t>
      </w:r>
      <w:r w:rsidR="00FC7983">
        <w:t>s accept</w:t>
      </w:r>
      <w:r w:rsidR="00096C99">
        <w:t xml:space="preserve"> culturally transmitted beliefs into their own personal reservoir of knowledge</w:t>
      </w:r>
      <w:r>
        <w:t>:</w:t>
      </w:r>
      <w:r w:rsidR="001F719D">
        <w:t xml:space="preserve"> either because of their content </w:t>
      </w:r>
      <w:r>
        <w:t xml:space="preserve">(deductively) </w:t>
      </w:r>
      <w:r w:rsidR="001F719D">
        <w:t>or because of the a</w:t>
      </w:r>
      <w:r w:rsidR="00275934">
        <w:t xml:space="preserve">uthority of </w:t>
      </w:r>
      <w:r w:rsidR="001F719D">
        <w:t xml:space="preserve">their </w:t>
      </w:r>
      <w:r w:rsidR="00275934">
        <w:t>source</w:t>
      </w:r>
      <w:r>
        <w:t xml:space="preserve"> </w:t>
      </w:r>
      <w:r w:rsidR="00741BF2">
        <w:fldChar w:fldCharType="begin">
          <w:fldData xml:space="preserve">PEVuZE5vdGU+PENpdGU+PEF1dGhvcj5TcGVyYmVyPC9BdXRob3I+PFllYXI+MjAxMDwvWWVhcj48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==
</w:fldData>
        </w:fldChar>
      </w:r>
      <w:r w:rsidR="00741BF2">
        <w:instrText xml:space="preserve"> ADDIN EN.CITE </w:instrText>
      </w:r>
      <w:r w:rsidR="00741BF2">
        <w:fldChar w:fldCharType="begin">
          <w:fldData xml:space="preserve">PEVuZE5vdGU+PENpdGU+PEF1dGhvcj5TcGVyYmVyPC9BdXRob3I+PFllYXI+MjAxMDwvWWVhcj48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==
</w:fldData>
        </w:fldChar>
      </w:r>
      <w:r w:rsidR="00741BF2">
        <w:instrText xml:space="preserve"> ADDIN EN.CITE.DATA </w:instrText>
      </w:r>
      <w:r w:rsidR="00741BF2">
        <w:fldChar w:fldCharType="end"/>
      </w:r>
      <w:r w:rsidR="00741BF2">
        <w:fldChar w:fldCharType="separate"/>
      </w:r>
      <w:r w:rsidR="00741BF2">
        <w:rPr>
          <w:noProof/>
        </w:rPr>
        <w:t>(</w:t>
      </w:r>
      <w:hyperlink w:anchor="_ENREF_177" w:tooltip="Sperber, 2010 #16671" w:history="1">
        <w:r w:rsidR="004156E4">
          <w:rPr>
            <w:noProof/>
          </w:rPr>
          <w:t>Sperber et al., 2010</w:t>
        </w:r>
      </w:hyperlink>
      <w:r w:rsidR="00741BF2">
        <w:rPr>
          <w:noProof/>
        </w:rPr>
        <w:t xml:space="preserve">; </w:t>
      </w:r>
      <w:hyperlink w:anchor="_ENREF_204" w:tooltip="Wilson, 2012 #16698" w:history="1">
        <w:r w:rsidR="004156E4">
          <w:rPr>
            <w:noProof/>
          </w:rPr>
          <w:t>Wilson &amp; Sperber, 2012</w:t>
        </w:r>
      </w:hyperlink>
      <w:r w:rsidR="00741BF2">
        <w:rPr>
          <w:noProof/>
        </w:rPr>
        <w:t>)</w:t>
      </w:r>
      <w:r w:rsidR="00741BF2">
        <w:fldChar w:fldCharType="end"/>
      </w:r>
      <w:r w:rsidR="00275934">
        <w:t>.</w:t>
      </w:r>
      <w:r w:rsidR="00225D30">
        <w:t xml:space="preserve"> </w:t>
      </w:r>
      <w:r w:rsidR="00275934">
        <w:t>For example, believing in witches no longer corresponds to the other beliefs we hold about the material character of the natural world.</w:t>
      </w:r>
      <w:r w:rsidR="00225D30">
        <w:t xml:space="preserve"> </w:t>
      </w:r>
      <w:r w:rsidR="00275934">
        <w:t>Grasping these deductive relations is a mostly unconscious process and is linked with the ready acquisition of knowledge that is consistent with expectations.</w:t>
      </w:r>
      <w:r w:rsidR="00225D30">
        <w:t xml:space="preserve"> </w:t>
      </w:r>
      <w:r w:rsidR="00275934">
        <w:t>Perhaps more effort may be involved in testing content through examining and exploring inductive relations to the evidence.</w:t>
      </w:r>
      <w:r w:rsidR="00225D30">
        <w:t xml:space="preserve"> </w:t>
      </w:r>
      <w:r w:rsidR="00AF3234">
        <w:t>This has to be in accordance with principles of theoretical rationality of the agent who is the subject of imitation.</w:t>
      </w:r>
      <w:r w:rsidR="00225D30">
        <w:t xml:space="preserve"> </w:t>
      </w:r>
    </w:p>
    <w:p w:rsidR="00300AA7" w:rsidRDefault="00AF3234">
      <w:r>
        <w:t>Both thes</w:t>
      </w:r>
      <w:r w:rsidR="00BA29F8">
        <w:t xml:space="preserve">e </w:t>
      </w:r>
      <w:r w:rsidR="00B61787">
        <w:t xml:space="preserve">forms </w:t>
      </w:r>
      <w:r w:rsidR="00BA29F8">
        <w:t>of computation require relatively high</w:t>
      </w:r>
      <w:r w:rsidR="00053BB6">
        <w:t>-</w:t>
      </w:r>
      <w:r w:rsidR="00BA29F8">
        <w:t>level</w:t>
      </w:r>
      <w:r>
        <w:t xml:space="preserve"> </w:t>
      </w:r>
      <w:r w:rsidR="00BA29F8">
        <w:t xml:space="preserve">reasoning </w:t>
      </w:r>
      <w:r>
        <w:t>capacity and may be less efficient than simply accepting an accou</w:t>
      </w:r>
      <w:r w:rsidR="0046397B">
        <w:t>nt on the basis of authority.</w:t>
      </w:r>
      <w:r w:rsidR="00225D30">
        <w:t xml:space="preserve"> </w:t>
      </w:r>
      <w:r w:rsidR="0046397B">
        <w:t xml:space="preserve">We are clearly at an advantage if, rather than having to </w:t>
      </w:r>
      <w:r w:rsidR="00053BB6">
        <w:t>“</w:t>
      </w:r>
      <w:r w:rsidR="0046397B">
        <w:t>work it out</w:t>
      </w:r>
      <w:r w:rsidR="00053BB6">
        <w:t>”</w:t>
      </w:r>
      <w:r w:rsidR="0046397B">
        <w:t xml:space="preserve">, </w:t>
      </w:r>
      <w:r w:rsidR="00133A7F">
        <w:t>we</w:t>
      </w:r>
      <w:r w:rsidR="0046397B">
        <w:t xml:space="preserve"> can simply</w:t>
      </w:r>
      <w:r w:rsidR="00133A7F">
        <w:t xml:space="preserve"> </w:t>
      </w:r>
      <w:r w:rsidR="00053BB6">
        <w:t>“</w:t>
      </w:r>
      <w:r w:rsidR="00133A7F">
        <w:t>assume i</w:t>
      </w:r>
      <w:r>
        <w:t xml:space="preserve">t </w:t>
      </w:r>
      <w:r w:rsidR="00053BB6">
        <w:t xml:space="preserve">to </w:t>
      </w:r>
      <w:r w:rsidR="00133A7F">
        <w:t>be</w:t>
      </w:r>
      <w:r>
        <w:t xml:space="preserve"> so</w:t>
      </w:r>
      <w:r w:rsidR="00053BB6">
        <w:t>”</w:t>
      </w:r>
      <w:r w:rsidR="00133A7F">
        <w:t xml:space="preserve"> </w:t>
      </w:r>
      <w:r>
        <w:t>because the source of the information is known</w:t>
      </w:r>
      <w:r w:rsidR="00133A7F">
        <w:t xml:space="preserve"> to us</w:t>
      </w:r>
      <w:r>
        <w:t xml:space="preserve">, </w:t>
      </w:r>
      <w:r w:rsidR="00B243C3">
        <w:t xml:space="preserve">and </w:t>
      </w:r>
      <w:r w:rsidR="00133A7F">
        <w:t xml:space="preserve">is recalled and </w:t>
      </w:r>
      <w:r>
        <w:t xml:space="preserve">assessed as a reliable and trustworthy </w:t>
      </w:r>
      <w:r w:rsidR="003270A8">
        <w:t>originator</w:t>
      </w:r>
      <w:r>
        <w:t xml:space="preserve"> of knowledge</w:t>
      </w:r>
      <w:r w:rsidR="003270A8">
        <w:t xml:space="preserve"> in general or in this context specifically</w:t>
      </w:r>
      <w:r>
        <w:t>.</w:t>
      </w:r>
      <w:r w:rsidR="00225D30">
        <w:t xml:space="preserve"> </w:t>
      </w:r>
      <w:r w:rsidR="00830D55">
        <w:t>Such “deferentially transmitted</w:t>
      </w:r>
      <w:r w:rsidR="00830D55" w:rsidRPr="00053BB6">
        <w:t xml:space="preserve">” </w:t>
      </w:r>
      <w:r w:rsidR="00741BF2">
        <w:fldChar w:fldCharType="begin"/>
      </w:r>
      <w:r w:rsidR="00741BF2">
        <w:instrText xml:space="preserve"> ADDIN EN.CITE &lt;EndNote&gt;&lt;Cite&gt;&lt;Author&gt;Recanati&lt;/Author&gt;&lt;Year&gt;1997&lt;/Year&gt;&lt;RecNum&gt;16868&lt;/RecNum&gt;&lt;DisplayText&gt;(Recanati, 1997)&lt;/DisplayText&gt;&lt;record&gt;&lt;rec-number&gt;16868&lt;/rec-number&gt;&lt;foreign-keys&gt;&lt;key app="EN" db-id="ptpa0v9a75zff6e9zptpdsruvvx9p0trdwa2"&gt;16868&lt;/key&gt;&lt;/foreign-keys&gt;&lt;ref-type name="Journal Article"&gt;17&lt;/ref-type&gt;&lt;contributors&gt;&lt;authors&gt;&lt;author&gt;Recanati, F.&lt;/author&gt;&lt;/authors&gt;&lt;/contributors&gt;&lt;auth-address&gt;Recanati, F&amp;#xD;Ecole Polytech,Crea,1 Rue Descartes,F-75005 Paris,France&amp;#xD;Ecole Polytech,Crea,1 Rue Descartes,F-75005 Paris,France&lt;/auth-address&gt;&lt;titles&gt;&lt;title&gt;Can we believe what we do not understand?&lt;/title&gt;&lt;secondary-title&gt;Mind &amp;amp; Language&lt;/secondary-title&gt;&lt;alt-title&gt;Mind Lang&lt;/alt-title&gt;&lt;/titles&gt;&lt;pages&gt;84-100&lt;/pages&gt;&lt;volume&gt;12&lt;/volume&gt;&lt;number&gt;1&lt;/number&gt;&lt;dates&gt;&lt;year&gt;1997&lt;/year&gt;&lt;pub-dates&gt;&lt;date&gt;Mar&lt;/date&gt;&lt;/pub-dates&gt;&lt;/dates&gt;&lt;isbn&gt;0268-1064&lt;/isbn&gt;&lt;accession-num&gt;ISI:A1997XD14200005&lt;/accession-num&gt;&lt;urls&gt;&lt;related-urls&gt;&lt;url&gt;&amp;lt;Go to ISI&amp;gt;://A1997XD14200005&lt;/url&gt;&lt;/related-urls&gt;&lt;/urls&gt;&lt;electronic-resource-num&gt;10.1111/1468-0017.00037&lt;/electronic-resource-num&gt;&lt;language&gt;English&lt;/language&gt;&lt;/record&gt;&lt;/Cite&gt;&lt;/EndNote&gt;</w:instrText>
      </w:r>
      <w:r w:rsidR="00741BF2">
        <w:fldChar w:fldCharType="separate"/>
      </w:r>
      <w:r w:rsidR="00741BF2">
        <w:rPr>
          <w:noProof/>
        </w:rPr>
        <w:t>(</w:t>
      </w:r>
      <w:hyperlink w:anchor="_ENREF_150" w:tooltip="Recanati, 1997 #16868" w:history="1">
        <w:r w:rsidR="004156E4">
          <w:rPr>
            <w:noProof/>
          </w:rPr>
          <w:t>Recanati, 1997</w:t>
        </w:r>
      </w:hyperlink>
      <w:r w:rsidR="00741BF2">
        <w:rPr>
          <w:noProof/>
        </w:rPr>
        <w:t>)</w:t>
      </w:r>
      <w:r w:rsidR="00741BF2">
        <w:fldChar w:fldCharType="end"/>
      </w:r>
      <w:r w:rsidR="00830D55">
        <w:t xml:space="preserve"> knowledge is taken to be shared common knowledge amongst members of one’s community because of </w:t>
      </w:r>
      <w:r w:rsidR="00D9241C">
        <w:t xml:space="preserve">certain </w:t>
      </w:r>
      <w:r w:rsidR="00830D55">
        <w:t>characteristic features of the communication</w:t>
      </w:r>
      <w:r w:rsidR="00053BB6">
        <w:t>,</w:t>
      </w:r>
      <w:r w:rsidR="00830D55">
        <w:t xml:space="preserve"> which lift the barrier of epistemic vigilance and </w:t>
      </w:r>
      <w:r w:rsidR="00830D55">
        <w:lastRenderedPageBreak/>
        <w:t xml:space="preserve">encourage the human learner to incorporate that form of knowledge as known and shared by everyone belonging to </w:t>
      </w:r>
      <w:r w:rsidR="00DF2373">
        <w:t xml:space="preserve">their </w:t>
      </w:r>
      <w:r w:rsidR="00830D55">
        <w:t>group</w:t>
      </w:r>
      <w:r w:rsidR="00901255">
        <w:t xml:space="preserve"> </w:t>
      </w:r>
      <w:r w:rsidR="00741BF2">
        <w:fldChar w:fldCharType="begin">
          <w:fldData xml:space="preserve">PEVuZE5vdGU+PENpdGU+PEF1dGhvcj5HZXJnZWx5PC9BdXRob3I+PFllYXI+MjAxMjwvWWVhcj48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</w:fldData>
        </w:fldChar>
      </w:r>
      <w:r w:rsidR="00741BF2">
        <w:instrText xml:space="preserve"> ADDIN EN.CITE </w:instrText>
      </w:r>
      <w:r w:rsidR="00741BF2">
        <w:fldChar w:fldCharType="begin">
          <w:fldData xml:space="preserve">PEVuZE5vdGU+PENpdGU+PEF1dGhvcj5HZXJnZWx5PC9BdXRob3I+PFllYXI+MjAxMjwvWWVhcj48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78" w:tooltip="Gergely, 2012 #16887" w:history="1">
        <w:r w:rsidR="004156E4">
          <w:rPr>
            <w:noProof/>
          </w:rPr>
          <w:t>Gergely &amp; Jacob, 2012</w:t>
        </w:r>
      </w:hyperlink>
      <w:r w:rsidR="00741BF2">
        <w:rPr>
          <w:noProof/>
        </w:rPr>
        <w:t>)</w:t>
      </w:r>
      <w:r w:rsidR="00741BF2">
        <w:fldChar w:fldCharType="end"/>
      </w:r>
      <w:r w:rsidR="00830D55">
        <w:t>.</w:t>
      </w:r>
      <w:r w:rsidR="00225D30">
        <w:t xml:space="preserve"> </w:t>
      </w:r>
    </w:p>
    <w:p w:rsidR="00300AA7" w:rsidRDefault="004633E1" w:rsidP="00300AA7">
      <w:pPr>
        <w:pStyle w:val="Heading2"/>
      </w:pPr>
      <w:r>
        <w:t xml:space="preserve">Natural </w:t>
      </w:r>
      <w:r w:rsidR="00B82FBF">
        <w:t>P</w:t>
      </w:r>
      <w:r>
        <w:t>edagogy,</w:t>
      </w:r>
      <w:r w:rsidR="00F3349F">
        <w:t xml:space="preserve"> </w:t>
      </w:r>
      <w:r w:rsidR="00B82FBF">
        <w:t>O</w:t>
      </w:r>
      <w:r w:rsidR="00300AA7">
        <w:t>stensive cues</w:t>
      </w:r>
      <w:r w:rsidR="00B82FBF">
        <w:t>,</w:t>
      </w:r>
      <w:r>
        <w:t xml:space="preserve"> and the “</w:t>
      </w:r>
      <w:r w:rsidR="00B82FBF">
        <w:t>E</w:t>
      </w:r>
      <w:r>
        <w:t xml:space="preserve">pistemic </w:t>
      </w:r>
      <w:r w:rsidR="00B82FBF">
        <w:t>S</w:t>
      </w:r>
      <w:r>
        <w:t>uperhighway”</w:t>
      </w:r>
    </w:p>
    <w:p w:rsidR="00E445B3" w:rsidRDefault="00830D55">
      <w:r>
        <w:t>Why is one piece of information acquired</w:t>
      </w:r>
      <w:r w:rsidR="00053BB6">
        <w:t xml:space="preserve"> in</w:t>
      </w:r>
      <w:r>
        <w:t xml:space="preserve"> this way embraced as part of one’s social inheritance </w:t>
      </w:r>
      <w:r w:rsidR="0072610A">
        <w:t>while another is</w:t>
      </w:r>
      <w:r>
        <w:t xml:space="preserve"> rejected</w:t>
      </w:r>
      <w:r w:rsidR="00053BB6">
        <w:t>,</w:t>
      </w:r>
      <w:r>
        <w:t xml:space="preserve"> or rather treated as situationally pertinent knowledge </w:t>
      </w:r>
      <w:r w:rsidR="009B0B3D">
        <w:t xml:space="preserve">and not </w:t>
      </w:r>
      <w:r>
        <w:t>generali</w:t>
      </w:r>
      <w:r w:rsidR="00053BB6">
        <w:t>z</w:t>
      </w:r>
      <w:r>
        <w:t>e</w:t>
      </w:r>
      <w:r w:rsidR="009B0B3D">
        <w:t>d</w:t>
      </w:r>
      <w:r>
        <w:t xml:space="preserve"> beyond the current </w:t>
      </w:r>
      <w:r w:rsidR="00E445B3">
        <w:t xml:space="preserve">physical </w:t>
      </w:r>
      <w:r>
        <w:t>situation?</w:t>
      </w:r>
      <w:r w:rsidR="00225D30">
        <w:t xml:space="preserve"> </w:t>
      </w:r>
    </w:p>
    <w:p w:rsidR="00557053" w:rsidRDefault="00830D55">
      <w:r>
        <w:t xml:space="preserve">The theory of natural pedagogy (ToNP) </w:t>
      </w:r>
      <w:r w:rsidR="00741BF2">
        <w:fldChar w:fldCharType="begin"/>
      </w:r>
      <w:r w:rsidR="00741BF2">
        <w:instrText xml:space="preserve"> ADDIN EN.CITE &lt;EndNote&gt;&lt;Cite&gt;&lt;Author&gt;Csibra&lt;/Author&gt;&lt;Year&gt;2009&lt;/Year&gt;&lt;RecNum&gt;11699&lt;/RecNum&gt;&lt;DisplayText&gt;(Csibra &amp;amp; Gergely, 2009)&lt;/DisplayText&gt;&lt;record&gt;&lt;rec-number&gt;11699&lt;/rec-number&gt;&lt;foreign-keys&gt;&lt;key app="EN" db-id="ptpa0v9a75zff6e9zptpdsruvvx9p0trdwa2"&gt;11699&lt;/key&gt;&lt;/foreign-keys&gt;&lt;ref-type name="Journal Article"&gt;17&lt;/ref-type&gt;&lt;contributors&gt;&lt;authors&gt;&lt;author&gt;Csibra, G.&lt;/author&gt;&lt;author&gt;Gergely, G.&lt;/author&gt;&lt;/authors&gt;&lt;/contributors&gt;&lt;auth-address&gt;Department of Philosophy, Central European University, Nador u. 9., H-1051 Budapest, Hungary. csibrag@ceu.hu&lt;/auth-address&gt;&lt;titles&gt;&lt;title&gt;Natural pedagogy&lt;/title&gt;&lt;secondary-title&gt;Trends in Cognitive Sciences&lt;/secondary-title&gt;&lt;alt-title&gt;Trends in cognitive sciences&lt;/alt-title&gt;&lt;/titles&gt;&lt;pages&gt;148-53&lt;/pages&gt;&lt;volume&gt;13&lt;/volume&gt;&lt;number&gt;4&lt;/number&gt;&lt;edition&gt;2009/03/17&lt;/edition&gt;&lt;keywords&gt;&lt;keyword&gt;Child Development&lt;/keyword&gt;&lt;keyword&gt;*Communication&lt;/keyword&gt;&lt;keyword&gt;Concept Formation/*physiology&lt;/keyword&gt;&lt;keyword&gt;Humans&lt;/keyword&gt;&lt;keyword&gt;Infant&lt;/keyword&gt;&lt;keyword&gt;Learning/physiology&lt;/keyword&gt;&lt;keyword&gt;*Social Behavior&lt;/keyword&gt;&lt;keyword&gt;*Social Perception&lt;/keyword&gt;&lt;keyword&gt;Teaching&lt;/keyword&gt;&lt;/keywords&gt;&lt;dates&gt;&lt;year&gt;2009&lt;/year&gt;&lt;pub-dates&gt;&lt;date&gt;Apr&lt;/date&gt;&lt;/pub-dates&gt;&lt;/dates&gt;&lt;isbn&gt;1364-6613 (Print)&amp;#xD;1364-6613 (Linking)&lt;/isbn&gt;&lt;accession-num&gt;19285912&lt;/accession-num&gt;&lt;urls&gt;&lt;related-urls&gt;&lt;url&gt;http://www.ncbi.nlm.nih.gov/pubmed/19285912&lt;/url&gt;&lt;/related-urls&gt;&lt;/urls&gt;&lt;electronic-resource-num&gt;10.1016/j.tics.2009.01.005&lt;/electronic-resource-num&gt;&lt;language&gt;eng&lt;/language&gt;&lt;/record&gt;&lt;/Cite&gt;&lt;/EndNote&gt;</w:instrText>
      </w:r>
      <w:r w:rsidR="00741BF2">
        <w:fldChar w:fldCharType="separate"/>
      </w:r>
      <w:r w:rsidR="00741BF2">
        <w:rPr>
          <w:noProof/>
        </w:rPr>
        <w:t>(</w:t>
      </w:r>
      <w:hyperlink w:anchor="_ENREF_49" w:tooltip="Csibra, 2009 #11699" w:history="1">
        <w:r w:rsidR="004156E4">
          <w:rPr>
            <w:noProof/>
          </w:rPr>
          <w:t>Csibra &amp; Gergely, 2009</w:t>
        </w:r>
      </w:hyperlink>
      <w:r w:rsidR="00741BF2">
        <w:rPr>
          <w:noProof/>
        </w:rPr>
        <w:t>)</w:t>
      </w:r>
      <w:r w:rsidR="00741BF2">
        <w:fldChar w:fldCharType="end"/>
      </w:r>
      <w:r w:rsidR="00DF2373">
        <w:t xml:space="preserve"> </w:t>
      </w:r>
      <w:r>
        <w:t>posits a human-specific, cue-driven social cognitive adaptation of mutual design dedicated to ensure the most effective and efficient transfer of culturally relevant knowledge.</w:t>
      </w:r>
      <w:r w:rsidR="00225D30">
        <w:t xml:space="preserve"> </w:t>
      </w:r>
      <w:r>
        <w:t xml:space="preserve">Following </w:t>
      </w:r>
      <w:r w:rsidRPr="00053BB6">
        <w:t>Tomasello</w:t>
      </w:r>
      <w:r w:rsidR="005D3AA9" w:rsidRPr="00053BB6">
        <w:t xml:space="preserve"> </w:t>
      </w:r>
      <w:r w:rsidR="00741BF2">
        <w:fldChar w:fldCharType="begin"/>
      </w:r>
      <w:r w:rsidR="00741BF2">
        <w:instrText xml:space="preserve"> ADDIN EN.CITE &lt;EndNote&gt;&lt;Cite&gt;&lt;Author&gt;Tomasello&lt;/Author&gt;&lt;Year&gt;2008&lt;/Year&gt;&lt;RecNum&gt;16931&lt;/RecNum&gt;&lt;DisplayText&gt;(Tomasello, 2008)&lt;/DisplayText&gt;&lt;record&gt;&lt;rec-number&gt;16931&lt;/rec-number&gt;&lt;foreign-keys&gt;&lt;key app="EN" db-id="ptpa0v9a75zff6e9zptpdsruvvx9p0trdwa2"&gt;16931&lt;/key&gt;&lt;/foreign-keys&gt;&lt;ref-type name="Book"&gt;6&lt;/ref-type&gt;&lt;contributors&gt;&lt;authors&gt;&lt;author&gt;Tomasello, M.&lt;/author&gt;&lt;/authors&gt;&lt;/contributors&gt;&lt;titles&gt;&lt;title&gt;Origins of human communication&lt;/title&gt;&lt;/titles&gt;&lt;dates&gt;&lt;year&gt;2008&lt;/year&gt;&lt;/dates&gt;&lt;pub-location&gt;Cambridge, MA&lt;/pub-location&gt;&lt;publisher&gt;MIT Press&lt;/publisher&gt;&lt;urls&gt;&lt;/urls&gt;&lt;/record&gt;&lt;/Cite&gt;&lt;/EndNote&gt;</w:instrText>
      </w:r>
      <w:r w:rsidR="00741BF2">
        <w:fldChar w:fldCharType="separate"/>
      </w:r>
      <w:r w:rsidR="00741BF2">
        <w:rPr>
          <w:noProof/>
        </w:rPr>
        <w:t>(</w:t>
      </w:r>
      <w:hyperlink w:anchor="_ENREF_189" w:tooltip="Tomasello, 2008 #16931" w:history="1">
        <w:r w:rsidR="004156E4">
          <w:rPr>
            <w:noProof/>
          </w:rPr>
          <w:t>Tomasello, 2008</w:t>
        </w:r>
      </w:hyperlink>
      <w:r w:rsidR="00741BF2">
        <w:rPr>
          <w:noProof/>
        </w:rPr>
        <w:t>)</w:t>
      </w:r>
      <w:r w:rsidR="00741BF2">
        <w:fldChar w:fldCharType="end"/>
      </w:r>
      <w:r w:rsidRPr="00053BB6">
        <w:t>,</w:t>
      </w:r>
      <w:r>
        <w:t xml:space="preserve"> Csibra and Gergely argue that humans have evolved to </w:t>
      </w:r>
      <w:r w:rsidRPr="00120DC8">
        <w:rPr>
          <w:i/>
        </w:rPr>
        <w:t>learn</w:t>
      </w:r>
      <w:r w:rsidR="00BE5FF1">
        <w:t>,</w:t>
      </w:r>
      <w:r>
        <w:t xml:space="preserve"> but</w:t>
      </w:r>
      <w:r w:rsidR="00BE5FF1">
        <w:t>,</w:t>
      </w:r>
      <w:r>
        <w:t xml:space="preserve"> corresponding to this</w:t>
      </w:r>
      <w:r w:rsidR="00BE5FF1">
        <w:t>,</w:t>
      </w:r>
      <w:r>
        <w:t xml:space="preserve"> also to </w:t>
      </w:r>
      <w:r w:rsidRPr="00120DC8">
        <w:rPr>
          <w:i/>
        </w:rPr>
        <w:t>teach</w:t>
      </w:r>
      <w:r>
        <w:t xml:space="preserve">. </w:t>
      </w:r>
      <w:r w:rsidR="0018310D">
        <w:t>Human communication is the evolutionary product of the requirement to transmit cognitively opaque cultural knowledge</w:t>
      </w:r>
      <w:r w:rsidR="00BE5FF1">
        <w:t>—</w:t>
      </w:r>
      <w:r w:rsidR="0018310D">
        <w:t>generic knowledge that is robust to interference, is kind generalizable</w:t>
      </w:r>
      <w:r w:rsidR="00BE5FF1">
        <w:t>,</w:t>
      </w:r>
      <w:r w:rsidR="0018310D">
        <w:t xml:space="preserve"> and becomes experienced as shared in the sense that it immediately generates an expectation that others belonging to </w:t>
      </w:r>
      <w:r w:rsidR="00BE5FF1">
        <w:t xml:space="preserve">the same social </w:t>
      </w:r>
      <w:r w:rsidR="0018310D">
        <w:t>group possess</w:t>
      </w:r>
      <w:r w:rsidR="00BE5FF1">
        <w:t>es</w:t>
      </w:r>
      <w:r w:rsidR="0018310D">
        <w:t xml:space="preserve"> this knowledge.</w:t>
      </w:r>
      <w:r w:rsidR="00225D30">
        <w:t xml:space="preserve"> </w:t>
      </w:r>
    </w:p>
    <w:p w:rsidR="00FB08AE" w:rsidRPr="00D53AEC" w:rsidRDefault="004405A5">
      <w:r>
        <w:t xml:space="preserve">Bertrand </w:t>
      </w:r>
      <w:r w:rsidR="00482C36">
        <w:t xml:space="preserve">Russell </w:t>
      </w:r>
      <w:r w:rsidR="00741BF2">
        <w:fldChar w:fldCharType="begin"/>
      </w:r>
      <w:r w:rsidR="00741BF2">
        <w:instrText xml:space="preserve"> ADDIN EN.CITE &lt;EndNote&gt;&lt;Cite ExcludeAuth="1"&gt;&lt;Year&gt;1940&lt;/Year&gt;&lt;RecNum&gt;16695&lt;/RecNum&gt;&lt;DisplayText&gt;(1940)&lt;/DisplayText&gt;&lt;record&gt;&lt;rec-number&gt;16695&lt;/rec-number&gt;&lt;foreign-keys&gt;&lt;key app="EN" db-id="ptpa0v9a75zff6e9zptpdsruvvx9p0trdwa2"&gt;16695&lt;/key&gt;&lt;/foreign-keys&gt;&lt;ref-type name="Book"&gt;6&lt;/ref-type&gt;&lt;contributors&gt;&lt;authors&gt;&lt;author&gt;Russell, B.&lt;/author&gt;&lt;/authors&gt;&lt;/contributors&gt;&lt;titles&gt;&lt;title&gt;An inquiry into meaning and truth&lt;/title&gt;&lt;/titles&gt;&lt;dates&gt;&lt;year&gt;1940&lt;/year&gt;&lt;/dates&gt;&lt;pub-location&gt;London, UK&lt;/pub-location&gt;&lt;publisher&gt;Allen &amp;amp; Unwin&lt;/publisher&gt;&lt;urls&gt;&lt;/urls&gt;&lt;/record&gt;&lt;/Cite&gt;&lt;/EndNote&gt;</w:instrText>
      </w:r>
      <w:r w:rsidR="00741BF2">
        <w:fldChar w:fldCharType="separate"/>
      </w:r>
      <w:r w:rsidR="00741BF2">
        <w:rPr>
          <w:noProof/>
        </w:rPr>
        <w:t>(</w:t>
      </w:r>
      <w:hyperlink w:anchor="_ENREF_155" w:tooltip="Russell, 1940 #16695" w:history="1">
        <w:r w:rsidR="004156E4">
          <w:rPr>
            <w:noProof/>
          </w:rPr>
          <w:t>1940</w:t>
        </w:r>
      </w:hyperlink>
      <w:r w:rsidR="00741BF2">
        <w:rPr>
          <w:noProof/>
        </w:rPr>
        <w:t>)</w:t>
      </w:r>
      <w:r w:rsidR="00741BF2">
        <w:fldChar w:fldCharType="end"/>
      </w:r>
      <w:r>
        <w:t xml:space="preserve"> </w:t>
      </w:r>
      <w:r w:rsidR="00482C36">
        <w:t xml:space="preserve">pointed to the process of </w:t>
      </w:r>
      <w:r w:rsidR="00482C36" w:rsidRPr="007E0831">
        <w:rPr>
          <w:i/>
        </w:rPr>
        <w:t>ostentiation</w:t>
      </w:r>
      <w:r w:rsidR="00482C36">
        <w:t xml:space="preserve"> in communication. </w:t>
      </w:r>
      <w:r w:rsidR="0018310D">
        <w:t xml:space="preserve">Csibra and Gergely use </w:t>
      </w:r>
      <w:r w:rsidR="00F308DF">
        <w:t xml:space="preserve">this </w:t>
      </w:r>
      <w:r w:rsidR="00287945">
        <w:t>idea</w:t>
      </w:r>
      <w:r w:rsidR="0018310D">
        <w:t xml:space="preserve"> </w:t>
      </w:r>
      <w:r w:rsidR="00741BF2">
        <w:fldChar w:fldCharType="begin"/>
      </w:r>
      <w:r w:rsidR="00741BF2">
        <w:instrText xml:space="preserve"> ADDIN EN.CITE &lt;EndNote&gt;&lt;Cite ExcludeAuth="1"&gt;&lt;Year&gt;1995&lt;/Year&gt;&lt;RecNum&gt;8909&lt;/RecNum&gt;&lt;Prefix&gt;also discussed by Sperber and Wilson &lt;/Prefix&gt;&lt;DisplayText&gt;(also discussed by Sperber and Wilson 1995)&lt;/DisplayText&gt;&lt;record&gt;&lt;rec-number&gt;8909&lt;/rec-number&gt;&lt;foreign-keys&gt;&lt;key app="EN" db-id="ptpa0v9a75zff6e9zptpdsruvvx9p0trdwa2"&gt;8909&lt;/key&gt;&lt;/foreign-keys&gt;&lt;ref-type name="Book"&gt;6&lt;/ref-type&gt;&lt;contributors&gt;&lt;authors&gt;&lt;author&gt;Sperber, D.&lt;/author&gt;&lt;author&gt;Wilson, D.&lt;/author&gt;&lt;/authors&gt;&lt;/contributors&gt;&lt;titles&gt;&lt;title&gt;Relevance: Communication and cognition&lt;/title&gt;&lt;/titles&gt;&lt;edition&gt;2nd&lt;/edition&gt;&lt;dates&gt;&lt;year&gt;1995&lt;/year&gt;&lt;/dates&gt;&lt;pub-location&gt;Malden, MA&lt;/pub-location&gt;&lt;publisher&gt;Blackwell&lt;/publisher&gt;&lt;urls&gt;&lt;/urls&gt;&lt;/record&gt;&lt;/Cite&gt;&lt;/EndNote&gt;</w:instrText>
      </w:r>
      <w:r w:rsidR="00741BF2">
        <w:fldChar w:fldCharType="separate"/>
      </w:r>
      <w:r w:rsidR="00741BF2">
        <w:rPr>
          <w:noProof/>
        </w:rPr>
        <w:t>(</w:t>
      </w:r>
      <w:hyperlink w:anchor="_ENREF_178" w:tooltip="Sperber, 1995 #8909" w:history="1">
        <w:r w:rsidR="004156E4">
          <w:rPr>
            <w:noProof/>
          </w:rPr>
          <w:t>also discussed by Sperber and Wilson 1995</w:t>
        </w:r>
      </w:hyperlink>
      <w:r w:rsidR="00741BF2">
        <w:rPr>
          <w:noProof/>
        </w:rPr>
        <w:t>)</w:t>
      </w:r>
      <w:r w:rsidR="00741BF2">
        <w:fldChar w:fldCharType="end"/>
      </w:r>
      <w:r w:rsidR="00120DC8">
        <w:rPr>
          <w:rFonts w:cs="Times New Roman"/>
          <w:szCs w:val="24"/>
        </w:rPr>
        <w:t>,</w:t>
      </w:r>
      <w:r w:rsidR="0018310D" w:rsidRPr="00D53AEC">
        <w:t xml:space="preserve"> sugg</w:t>
      </w:r>
      <w:r w:rsidR="0018310D">
        <w:t xml:space="preserve">esting that certain signals are used by an agent </w:t>
      </w:r>
      <w:r w:rsidR="0072610A">
        <w:t xml:space="preserve">to alert </w:t>
      </w:r>
      <w:r w:rsidR="0018310D">
        <w:t xml:space="preserve">the addressee </w:t>
      </w:r>
      <w:r w:rsidR="0072610A">
        <w:t xml:space="preserve">that the agent intends to </w:t>
      </w:r>
      <w:r w:rsidR="0018310D">
        <w:t>communicate</w:t>
      </w:r>
      <w:r w:rsidR="0072610A">
        <w:t>.</w:t>
      </w:r>
      <w:r w:rsidR="00225D30">
        <w:t xml:space="preserve"> </w:t>
      </w:r>
      <w:r w:rsidR="0072610A">
        <w:t xml:space="preserve">These signals are </w:t>
      </w:r>
      <w:r w:rsidR="006B3877">
        <w:t xml:space="preserve">a cue to </w:t>
      </w:r>
      <w:r w:rsidR="00E63D29">
        <w:t xml:space="preserve">limit </w:t>
      </w:r>
      <w:r w:rsidR="006B3877">
        <w:t>epistemic vigilance</w:t>
      </w:r>
      <w:r w:rsidR="0018310D">
        <w:t xml:space="preserve">. </w:t>
      </w:r>
      <w:r w:rsidR="003D44E1" w:rsidRPr="003D44E1">
        <w:rPr>
          <w:i/>
        </w:rPr>
        <w:t>O</w:t>
      </w:r>
      <w:r w:rsidR="0018310D" w:rsidRPr="003D44E1">
        <w:rPr>
          <w:i/>
        </w:rPr>
        <w:t>stensive cues</w:t>
      </w:r>
      <w:r w:rsidR="0018310D">
        <w:t xml:space="preserve"> alert the recipient of the communication that the subsequent pieces of knowledge will be relevant information and should be incorporated with cultural knowledge</w:t>
      </w:r>
      <w:r w:rsidR="003D44E1">
        <w:t>.</w:t>
      </w:r>
      <w:r w:rsidR="0018310D">
        <w:t xml:space="preserve"> </w:t>
      </w:r>
      <w:r w:rsidR="00FB08AE">
        <w:t>The information can be laid down and used as</w:t>
      </w:r>
      <w:r w:rsidR="0018310D">
        <w:t xml:space="preserve"> part of procedural and semantic memory, not uniquely or primarily episodic memory. </w:t>
      </w:r>
      <w:r w:rsidR="00FB08AE">
        <w:t>The distinction between these memory systems is well established in neuroscie</w:t>
      </w:r>
      <w:r w:rsidR="00FB08AE" w:rsidRPr="00D53AEC">
        <w:t xml:space="preserve">nce </w:t>
      </w:r>
      <w:r w:rsidR="00741BF2">
        <w:rPr>
          <w:rFonts w:cs="Times New Roman"/>
          <w:szCs w:val="24"/>
        </w:rPr>
        <w:fldChar w:fldCharType="begin"/>
      </w:r>
      <w:r w:rsidR="00741BF2">
        <w:rPr>
          <w:rFonts w:cs="Times New Roman"/>
          <w:szCs w:val="24"/>
        </w:rPr>
        <w:instrText xml:space="preserve"> ADDIN EN.CITE &lt;EndNote&gt;&lt;Cite&gt;&lt;Author&gt;Squire&lt;/Author&gt;&lt;Year&gt;2004&lt;/Year&gt;&lt;RecNum&gt;16699&lt;/RecNum&gt;&lt;DisplayText&gt;(Squire, 2004)&lt;/DisplayText&gt;&lt;record&gt;&lt;rec-number&gt;16699&lt;/rec-number&gt;&lt;foreign-keys&gt;&lt;key app="EN" db-id="ptpa0v9a75zff6e9zptpdsruvvx9p0trdwa2"&gt;16699&lt;/key&gt;&lt;/foreign-keys&gt;&lt;ref-type name="Journal Article"&gt;17&lt;/ref-type&gt;&lt;contributors&gt;&lt;authors&gt;&lt;author&gt;Squire, L. R.&lt;/author&gt;&lt;/authors&gt;&lt;/contributors&gt;&lt;auth-address&gt;Veterans Affairs Healthcare System, San Diego, CA 92161, USA. lsquire@ucsd.edu&lt;/auth-address&gt;&lt;titles&gt;&lt;title&gt;Memory systems of the brain: A brief history and current perspective&lt;/title&gt;&lt;secondary-title&gt;Neurobiology of Learning and Memory&lt;/secondary-title&gt;&lt;alt-title&gt;Neurobiology of learning and memory&lt;/alt-title&gt;&lt;/titles&gt;&lt;pages&gt;171-7&lt;/pages&gt;&lt;volume&gt;82&lt;/volume&gt;&lt;number&gt;3&lt;/number&gt;&lt;edition&gt;2004/10/07&lt;/edition&gt;&lt;keywords&gt;&lt;keyword&gt;Animals&lt;/keyword&gt;&lt;keyword&gt;Brain/*physiology&lt;/keyword&gt;&lt;keyword&gt;Cognition/*physiology&lt;/keyword&gt;&lt;keyword&gt;History, 19th Century&lt;/keyword&gt;&lt;keyword&gt;History, 20th Century&lt;/keyword&gt;&lt;keyword&gt;History, 21st Century&lt;/keyword&gt;&lt;keyword&gt;Humans&lt;/keyword&gt;&lt;keyword&gt;Memory/classification/*physiology&lt;/keyword&gt;&lt;keyword&gt;Neurobiology/history&lt;/keyword&gt;&lt;keyword&gt;Neuropsychology/history&lt;/keyword&gt;&lt;keyword&gt;Psychological Theory&lt;/keyword&gt;&lt;keyword&gt;*Systems Theory&lt;/keyword&gt;&lt;/keywords&gt;&lt;dates&gt;&lt;year&gt;2004&lt;/year&gt;&lt;pub-dates&gt;&lt;date&gt;Nov&lt;/date&gt;&lt;/pub-dates&gt;&lt;/dates&gt;&lt;isbn&gt;1074-7427 (Print)&amp;#xD;1074-7427 (Linking)&lt;/isbn&gt;&lt;accession-num&gt;15464402&lt;/accession-num&gt;&lt;work-type&gt;Historical Article&amp;#xD;Research Support, Non-U.S. Gov&amp;apos;t&amp;#xD;Research Support, U.S. Gov&amp;apos;t, Non-P.H.S.&amp;#xD;Research Support, U.S. Gov&amp;apos;t, P.H.S.&amp;#xD;Review&lt;/work-type&gt;&lt;urls&gt;&lt;related-urls&gt;&lt;url&gt;http://www.ncbi.nlm.nih.gov/pubmed/15464402&lt;/url&gt;&lt;/related-urls&gt;&lt;/urls&gt;&lt;electronic-resource-num&gt;10.1016/j.nlm.2004.06.005&lt;/electronic-resource-num&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179" w:tooltip="Squire, 2004 #16699" w:history="1">
        <w:r w:rsidR="004156E4">
          <w:rPr>
            <w:rFonts w:cs="Times New Roman"/>
            <w:noProof/>
            <w:szCs w:val="24"/>
          </w:rPr>
          <w:t>Squire, 2004</w:t>
        </w:r>
      </w:hyperlink>
      <w:r w:rsidR="00741BF2">
        <w:rPr>
          <w:rFonts w:cs="Times New Roman"/>
          <w:noProof/>
          <w:szCs w:val="24"/>
        </w:rPr>
        <w:t>)</w:t>
      </w:r>
      <w:r w:rsidR="00741BF2">
        <w:rPr>
          <w:rFonts w:cs="Times New Roman"/>
          <w:szCs w:val="24"/>
        </w:rPr>
        <w:fldChar w:fldCharType="end"/>
      </w:r>
      <w:r w:rsidR="00FB08AE" w:rsidRPr="006A0DEA">
        <w:t>.</w:t>
      </w:r>
      <w:r w:rsidR="0018310D" w:rsidRPr="00D53AEC">
        <w:t xml:space="preserve"> </w:t>
      </w:r>
    </w:p>
    <w:p w:rsidR="00197AB8" w:rsidRDefault="007D5CF2">
      <w:r w:rsidRPr="00D53AEC">
        <w:t xml:space="preserve">Human infants display a species-specific sensitivity in relation to certain nonverbal ostensive behavioral signals </w:t>
      </w:r>
      <w:r w:rsidR="00741BF2">
        <w:rPr>
          <w:rFonts w:cs="Times New Roman"/>
          <w:szCs w:val="24"/>
        </w:rPr>
        <w:fldChar w:fldCharType="begin">
          <w:fldData xml:space="preserve">PEVuZE5vdGU+PENpdGU+PEF1dGhvcj5Dc2licmE8L0F1dGhvcj48WWVhcj4yMDA2PC9ZZWFyPjxS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==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Dc2licmE8L0F1dGhvcj48WWVhcj4yMDA2PC9ZZWFyPjxS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==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48" w:tooltip="Csibra, 2006 #10251" w:history="1">
        <w:r w:rsidR="004156E4">
          <w:rPr>
            <w:rFonts w:cs="Times New Roman"/>
            <w:noProof/>
            <w:szCs w:val="24"/>
          </w:rPr>
          <w:t>Csibra &amp; Gergely, 2006</w:t>
        </w:r>
      </w:hyperlink>
      <w:r w:rsidR="00741BF2">
        <w:rPr>
          <w:rFonts w:cs="Times New Roman"/>
          <w:noProof/>
          <w:szCs w:val="24"/>
        </w:rPr>
        <w:t xml:space="preserve">; </w:t>
      </w:r>
      <w:hyperlink w:anchor="_ENREF_49" w:tooltip="Csibra, 2009 #11699" w:history="1">
        <w:r w:rsidR="004156E4">
          <w:rPr>
            <w:rFonts w:cs="Times New Roman"/>
            <w:noProof/>
            <w:szCs w:val="24"/>
          </w:rPr>
          <w:t>Csibra &amp; Gergely, 2009</w:t>
        </w:r>
      </w:hyperlink>
      <w:r w:rsidR="00741BF2">
        <w:rPr>
          <w:rFonts w:cs="Times New Roman"/>
          <w:noProof/>
          <w:szCs w:val="24"/>
        </w:rPr>
        <w:t xml:space="preserve">, </w:t>
      </w:r>
      <w:hyperlink w:anchor="_ENREF_50" w:tooltip="Csibra, 2011 #12785" w:history="1">
        <w:r w:rsidR="004156E4">
          <w:rPr>
            <w:rFonts w:cs="Times New Roman"/>
            <w:noProof/>
            <w:szCs w:val="24"/>
          </w:rPr>
          <w:t>2011</w:t>
        </w:r>
      </w:hyperlink>
      <w:r w:rsidR="00741BF2">
        <w:rPr>
          <w:rFonts w:cs="Times New Roman"/>
          <w:noProof/>
          <w:szCs w:val="24"/>
        </w:rPr>
        <w:t>)</w:t>
      </w:r>
      <w:r w:rsidR="00741BF2">
        <w:rPr>
          <w:rFonts w:cs="Times New Roman"/>
          <w:szCs w:val="24"/>
        </w:rPr>
        <w:fldChar w:fldCharType="end"/>
      </w:r>
      <w:r w:rsidR="003E5E10" w:rsidRPr="00D53AEC">
        <w:rPr>
          <w:rFonts w:cs="Times New Roman"/>
          <w:szCs w:val="24"/>
        </w:rPr>
        <w:t>.</w:t>
      </w:r>
      <w:r w:rsidR="00225D30">
        <w:t xml:space="preserve"> </w:t>
      </w:r>
      <w:r>
        <w:t>They attend preferentially to such signals and the impact of these signals on their behavior is readily apparent</w:t>
      </w:r>
      <w:r w:rsidR="006E4FD0">
        <w:t>.</w:t>
      </w:r>
      <w:r w:rsidR="00225D30">
        <w:t xml:space="preserve"> </w:t>
      </w:r>
      <w:r w:rsidR="006E4FD0">
        <w:t xml:space="preserve">Ostensive cues include </w:t>
      </w:r>
      <w:r w:rsidR="006E4FD0">
        <w:lastRenderedPageBreak/>
        <w:t xml:space="preserve">eye contact, turn-taking contingent reactivity, </w:t>
      </w:r>
      <w:r w:rsidR="0072610A">
        <w:t xml:space="preserve">and </w:t>
      </w:r>
      <w:r w:rsidR="006E4FD0">
        <w:t xml:space="preserve">the use of a special </w:t>
      </w:r>
      <w:r w:rsidR="00BE5FF1">
        <w:t xml:space="preserve">vocal </w:t>
      </w:r>
      <w:r w:rsidR="006E4FD0">
        <w:t>tone, all of which appear to trigger a special</w:t>
      </w:r>
      <w:r w:rsidR="00A53AD0">
        <w:t xml:space="preserve"> mode of</w:t>
      </w:r>
      <w:r w:rsidR="006E4FD0">
        <w:t xml:space="preserve"> learning in the infa</w:t>
      </w:r>
      <w:r w:rsidR="006E4FD0" w:rsidRPr="009551BA">
        <w:t>nt.</w:t>
      </w:r>
      <w:r w:rsidR="00225D30" w:rsidRPr="009551BA">
        <w:t xml:space="preserve"> </w:t>
      </w:r>
      <w:r w:rsidR="00D04BDF" w:rsidRPr="00893B95">
        <w:t>O</w:t>
      </w:r>
      <w:r w:rsidR="00197AB8" w:rsidRPr="009551BA">
        <w:t>stensive communicative cues</w:t>
      </w:r>
      <w:r w:rsidR="00D04BDF" w:rsidRPr="00893B95">
        <w:t xml:space="preserve"> such as </w:t>
      </w:r>
      <w:r w:rsidR="00197AB8" w:rsidRPr="009551BA">
        <w:t>being called by name</w:t>
      </w:r>
      <w:r w:rsidR="00D04BDF" w:rsidRPr="009551BA">
        <w:t xml:space="preserve"> trigger the pedagogic stance</w:t>
      </w:r>
      <w:r w:rsidR="000219CD" w:rsidRPr="009551BA">
        <w:t xml:space="preserve">. </w:t>
      </w:r>
      <w:r w:rsidR="00D04BDF" w:rsidRPr="009551BA">
        <w:t xml:space="preserve"> </w:t>
      </w:r>
      <w:r w:rsidR="0066772F" w:rsidRPr="009551BA">
        <w:t>By</w:t>
      </w:r>
      <w:r w:rsidR="00EC5BEC" w:rsidRPr="009551BA">
        <w:t xml:space="preserve"> using ostensive cues</w:t>
      </w:r>
      <w:r w:rsidR="009551BA" w:rsidRPr="009551BA">
        <w:t>—</w:t>
      </w:r>
      <w:r w:rsidR="00EC5BEC" w:rsidRPr="009551BA">
        <w:t xml:space="preserve">both in childhood and </w:t>
      </w:r>
      <w:r w:rsidR="009551BA" w:rsidRPr="009551BA">
        <w:t xml:space="preserve">in </w:t>
      </w:r>
      <w:r w:rsidR="00EC5BEC" w:rsidRPr="009551BA">
        <w:t>adulthood</w:t>
      </w:r>
      <w:r w:rsidR="009551BA" w:rsidRPr="009551BA">
        <w:t>—</w:t>
      </w:r>
      <w:r w:rsidR="00EC5BEC" w:rsidRPr="009551BA">
        <w:t xml:space="preserve">the communicator explicitly </w:t>
      </w:r>
      <w:r w:rsidR="00FC160F" w:rsidRPr="009551BA">
        <w:t>recognizes</w:t>
      </w:r>
      <w:r w:rsidR="00EC5BEC" w:rsidRPr="009551BA">
        <w:t xml:space="preserve"> </w:t>
      </w:r>
      <w:r w:rsidR="000219CD" w:rsidRPr="00FF6994">
        <w:t>the</w:t>
      </w:r>
      <w:r w:rsidR="008200E8" w:rsidRPr="00FF6994">
        <w:t xml:space="preserve"> listener as a p</w:t>
      </w:r>
      <w:r w:rsidR="00197AB8" w:rsidRPr="00FF6994">
        <w:t xml:space="preserve">erson </w:t>
      </w:r>
      <w:r w:rsidR="008200E8" w:rsidRPr="00FF6994">
        <w:t>with intentionality</w:t>
      </w:r>
      <w:r w:rsidR="008B197D" w:rsidRPr="00FF6994">
        <w:t xml:space="preserve">. </w:t>
      </w:r>
      <w:r w:rsidR="001629F9" w:rsidRPr="009551BA">
        <w:t>When t</w:t>
      </w:r>
      <w:r w:rsidR="008B197D" w:rsidRPr="009551BA">
        <w:t xml:space="preserve">he listener </w:t>
      </w:r>
      <w:r w:rsidR="001629F9" w:rsidRPr="009551BA">
        <w:t xml:space="preserve">is </w:t>
      </w:r>
      <w:r w:rsidR="008B197D" w:rsidRPr="009551BA">
        <w:t>paid special attention to</w:t>
      </w:r>
      <w:r w:rsidR="00120DC8" w:rsidRPr="009551BA">
        <w:t xml:space="preserve"> and</w:t>
      </w:r>
      <w:r w:rsidR="008B197D" w:rsidRPr="009551BA">
        <w:t xml:space="preserve"> </w:t>
      </w:r>
      <w:r w:rsidR="00197AB8" w:rsidRPr="009551BA">
        <w:t>noticed as an agent</w:t>
      </w:r>
      <w:r w:rsidR="008B197D" w:rsidRPr="009551BA">
        <w:t xml:space="preserve">, </w:t>
      </w:r>
      <w:r w:rsidR="0066772F" w:rsidRPr="009551BA">
        <w:t>he</w:t>
      </w:r>
      <w:r w:rsidR="009551BA" w:rsidRPr="009551BA">
        <w:t>/she</w:t>
      </w:r>
      <w:r w:rsidR="0066772F" w:rsidRPr="009551BA">
        <w:t xml:space="preserve"> </w:t>
      </w:r>
      <w:r w:rsidR="004E12F3" w:rsidRPr="009551BA">
        <w:t xml:space="preserve">adopts an </w:t>
      </w:r>
      <w:r w:rsidR="00680623" w:rsidRPr="009551BA">
        <w:t>attitude</w:t>
      </w:r>
      <w:r w:rsidR="004E12F3" w:rsidRPr="009551BA">
        <w:t xml:space="preserve"> o</w:t>
      </w:r>
      <w:r w:rsidR="00680623" w:rsidRPr="009551BA">
        <w:t>f</w:t>
      </w:r>
      <w:r w:rsidR="00197AB8" w:rsidRPr="009551BA">
        <w:t xml:space="preserve"> </w:t>
      </w:r>
      <w:r w:rsidR="00197AB8" w:rsidRPr="009551BA">
        <w:rPr>
          <w:i/>
        </w:rPr>
        <w:t>epistemic trust</w:t>
      </w:r>
      <w:r w:rsidR="00680623" w:rsidRPr="009551BA">
        <w:t xml:space="preserve"> and is</w:t>
      </w:r>
      <w:r w:rsidR="00120DC8" w:rsidRPr="009551BA">
        <w:t xml:space="preserve"> thus </w:t>
      </w:r>
      <w:r w:rsidR="00680623" w:rsidRPr="00893B95">
        <w:t>ready</w:t>
      </w:r>
      <w:r w:rsidR="00197AB8" w:rsidRPr="00893B95">
        <w:t xml:space="preserve"> to receive </w:t>
      </w:r>
      <w:r w:rsidR="0066772F" w:rsidRPr="009551BA">
        <w:t xml:space="preserve">personally relevant </w:t>
      </w:r>
      <w:r w:rsidR="00197AB8" w:rsidRPr="009551BA">
        <w:t xml:space="preserve">knowledge about </w:t>
      </w:r>
      <w:r w:rsidR="00120DC8" w:rsidRPr="009551BA">
        <w:t xml:space="preserve">the </w:t>
      </w:r>
      <w:r w:rsidR="00197AB8" w:rsidRPr="009551BA">
        <w:t xml:space="preserve">social world </w:t>
      </w:r>
      <w:r w:rsidR="00680623" w:rsidRPr="009551BA">
        <w:t>that g</w:t>
      </w:r>
      <w:r w:rsidR="00197AB8" w:rsidRPr="009551BA">
        <w:t>o</w:t>
      </w:r>
      <w:r w:rsidR="00680623" w:rsidRPr="009551BA">
        <w:t>es</w:t>
      </w:r>
      <w:r w:rsidR="00197AB8" w:rsidRPr="00893B95">
        <w:t xml:space="preserve"> beyond the specific experience</w:t>
      </w:r>
      <w:r w:rsidR="0066772F" w:rsidRPr="009551BA">
        <w:t>. In this way</w:t>
      </w:r>
      <w:r w:rsidR="00197AB8" w:rsidRPr="009551BA">
        <w:t xml:space="preserve"> knowledge </w:t>
      </w:r>
      <w:r w:rsidR="0066772F" w:rsidRPr="00893B95">
        <w:t xml:space="preserve">that is </w:t>
      </w:r>
      <w:r w:rsidR="00197AB8" w:rsidRPr="009551BA">
        <w:t>relevant in many settings</w:t>
      </w:r>
      <w:r w:rsidR="0066772F" w:rsidRPr="00893B95">
        <w:t xml:space="preserve"> is acquired</w:t>
      </w:r>
      <w:r w:rsidR="00EB2717" w:rsidRPr="009551BA">
        <w:t>.</w:t>
      </w:r>
      <w:r w:rsidR="00EB2717">
        <w:t xml:space="preserve"> </w:t>
      </w:r>
    </w:p>
    <w:p w:rsidR="00395104" w:rsidRPr="003E5E10" w:rsidRDefault="004633E1" w:rsidP="00395104">
      <w:r>
        <w:t>O</w:t>
      </w:r>
      <w:r w:rsidR="006E4FD0">
        <w:t>stensive cues</w:t>
      </w:r>
      <w:r>
        <w:t xml:space="preserve"> thus</w:t>
      </w:r>
      <w:r w:rsidR="006E4FD0">
        <w:t xml:space="preserve"> trigger </w:t>
      </w:r>
      <w:r w:rsidR="006E4FD0" w:rsidRPr="00120DC8">
        <w:rPr>
          <w:i/>
        </w:rPr>
        <w:t>epistemic trust</w:t>
      </w:r>
      <w:r w:rsidR="006E4FD0" w:rsidRPr="00BE5FF1">
        <w:t>.</w:t>
      </w:r>
      <w:r w:rsidR="00225D30">
        <w:t xml:space="preserve"> </w:t>
      </w:r>
      <w:r w:rsidR="009270FC">
        <w:t xml:space="preserve">They set aside the biological protection </w:t>
      </w:r>
      <w:r w:rsidR="0004542B">
        <w:t xml:space="preserve">to </w:t>
      </w:r>
      <w:r w:rsidR="00120DC8">
        <w:t>“</w:t>
      </w:r>
      <w:r w:rsidR="0004542B">
        <w:t>being misled</w:t>
      </w:r>
      <w:r w:rsidR="00120DC8">
        <w:t>”</w:t>
      </w:r>
      <w:r w:rsidR="0004542B">
        <w:t xml:space="preserve"> </w:t>
      </w:r>
      <w:r w:rsidR="009270FC">
        <w:t xml:space="preserve">provided by epistemic vigilance. </w:t>
      </w:r>
      <w:r w:rsidR="006E4FD0">
        <w:t xml:space="preserve">They open a channel </w:t>
      </w:r>
      <w:r w:rsidR="009270FC">
        <w:t xml:space="preserve">of information exchange designed by evolution to transmit and assist in </w:t>
      </w:r>
      <w:r w:rsidR="008723B5">
        <w:t>receiving</w:t>
      </w:r>
      <w:r w:rsidR="006E4FD0">
        <w:t xml:space="preserve"> knowledge about the social and personally relevant world, going beyond the </w:t>
      </w:r>
      <w:r w:rsidR="00CE0B9E">
        <w:t xml:space="preserve">individual’s </w:t>
      </w:r>
      <w:r w:rsidR="006E4FD0">
        <w:t>specific experience</w:t>
      </w:r>
      <w:r w:rsidR="00B668CF">
        <w:t xml:space="preserve">. </w:t>
      </w:r>
      <w:r w:rsidR="00CE0B9E">
        <w:t>T</w:t>
      </w:r>
      <w:r w:rsidR="00C61A3C">
        <w:t xml:space="preserve">he information </w:t>
      </w:r>
      <w:r w:rsidR="00CE0B9E">
        <w:t xml:space="preserve">is retained </w:t>
      </w:r>
      <w:r w:rsidR="00354B18">
        <w:t>and encod</w:t>
      </w:r>
      <w:r w:rsidR="00CE0B9E">
        <w:t>ed</w:t>
      </w:r>
      <w:r w:rsidR="00354B18">
        <w:t xml:space="preserve"> with</w:t>
      </w:r>
      <w:r w:rsidR="00C61A3C">
        <w:t xml:space="preserve"> the authority </w:t>
      </w:r>
      <w:r w:rsidR="00354B18">
        <w:t xml:space="preserve">but not the person </w:t>
      </w:r>
      <w:r w:rsidR="00C61A3C">
        <w:t>of the communicator</w:t>
      </w:r>
      <w:r w:rsidR="00B23009">
        <w:t>.</w:t>
      </w:r>
      <w:r w:rsidR="00225D30">
        <w:t xml:space="preserve"> </w:t>
      </w:r>
      <w:r w:rsidR="00D62E6C">
        <w:t xml:space="preserve">Epistemic trust is there to ensure that we can safely change our </w:t>
      </w:r>
      <w:r w:rsidR="00E840C1">
        <w:t>position</w:t>
      </w:r>
      <w:r w:rsidR="009865DD">
        <w:t xml:space="preserve"> and t</w:t>
      </w:r>
      <w:r w:rsidR="009865DD" w:rsidRPr="009865DD">
        <w:t>riggers</w:t>
      </w:r>
      <w:r w:rsidR="00BE5FF1">
        <w:t xml:space="preserve"> the</w:t>
      </w:r>
      <w:r w:rsidR="009865DD" w:rsidRPr="009865DD">
        <w:t xml:space="preserve"> opening of an evolutionarily protected </w:t>
      </w:r>
      <w:r w:rsidR="00BE5FF1">
        <w:t>“</w:t>
      </w:r>
      <w:r w:rsidR="009865DD" w:rsidRPr="00DE0BDD">
        <w:rPr>
          <w:i/>
        </w:rPr>
        <w:t>epistemic highway</w:t>
      </w:r>
      <w:r w:rsidR="00BE5FF1">
        <w:t>”</w:t>
      </w:r>
      <w:r w:rsidR="009865DD" w:rsidRPr="009865DD">
        <w:t xml:space="preserve"> </w:t>
      </w:r>
      <w:r w:rsidR="009865DD">
        <w:t xml:space="preserve">that signals readiness </w:t>
      </w:r>
      <w:r w:rsidR="009865DD" w:rsidRPr="009865DD">
        <w:t>for knowledge acquisition</w:t>
      </w:r>
      <w:r w:rsidR="009865DD">
        <w:t>.</w:t>
      </w:r>
      <w:r w:rsidR="00876A20">
        <w:t xml:space="preserve"> </w:t>
      </w:r>
      <w:r w:rsidR="00395104" w:rsidRPr="003E5E10">
        <w:t xml:space="preserve">Csibra and Gergely </w:t>
      </w:r>
      <w:r w:rsidR="00741BF2">
        <w:rPr>
          <w:rFonts w:cs="Times New Roman"/>
          <w:szCs w:val="24"/>
        </w:rPr>
        <w:fldChar w:fldCharType="begin"/>
      </w:r>
      <w:r w:rsidR="00741BF2">
        <w:rPr>
          <w:rFonts w:cs="Times New Roman"/>
          <w:szCs w:val="24"/>
        </w:rPr>
        <w:instrText xml:space="preserve"> ADDIN EN.CITE &lt;EndNote&gt;&lt;Cite ExcludeAuth="1"&gt;&lt;Year&gt;2009&lt;/Year&gt;&lt;RecNum&gt;11699&lt;/RecNum&gt;&lt;DisplayText&gt;(2009)&lt;/DisplayText&gt;&lt;record&gt;&lt;rec-number&gt;11699&lt;/rec-number&gt;&lt;foreign-keys&gt;&lt;key app="EN" db-id="ptpa0v9a75zff6e9zptpdsruvvx9p0trdwa2"&gt;11699&lt;/key&gt;&lt;/foreign-keys&gt;&lt;ref-type name="Journal Article"&gt;17&lt;/ref-type&gt;&lt;contributors&gt;&lt;authors&gt;&lt;author&gt;Csibra, G.&lt;/author&gt;&lt;author&gt;Gergely, G.&lt;/author&gt;&lt;/authors&gt;&lt;/contributors&gt;&lt;auth-address&gt;Department of Philosophy, Central European University, Nador u. 9., H-1051 Budapest, Hungary. csibrag@ceu.hu&lt;/auth-address&gt;&lt;titles&gt;&lt;title&gt;Natural pedagogy&lt;/title&gt;&lt;secondary-title&gt;Trends in Cognitive Sciences&lt;/secondary-title&gt;&lt;alt-title&gt;Trends in cognitive sciences&lt;/alt-title&gt;&lt;/titles&gt;&lt;pages&gt;148-53&lt;/pages&gt;&lt;volume&gt;13&lt;/volume&gt;&lt;number&gt;4&lt;/number&gt;&lt;edition&gt;2009/03/17&lt;/edition&gt;&lt;keywords&gt;&lt;keyword&gt;Child Development&lt;/keyword&gt;&lt;keyword&gt;*Communication&lt;/keyword&gt;&lt;keyword&gt;Concept Formation/*physiology&lt;/keyword&gt;&lt;keyword&gt;Humans&lt;/keyword&gt;&lt;keyword&gt;Infant&lt;/keyword&gt;&lt;keyword&gt;Learning/physiology&lt;/keyword&gt;&lt;keyword&gt;*Social Behavior&lt;/keyword&gt;&lt;keyword&gt;*Social Perception&lt;/keyword&gt;&lt;keyword&gt;Teaching&lt;/keyword&gt;&lt;/keywords&gt;&lt;dates&gt;&lt;year&gt;2009&lt;/year&gt;&lt;pub-dates&gt;&lt;date&gt;Apr&lt;/date&gt;&lt;/pub-dates&gt;&lt;/dates&gt;&lt;isbn&gt;1364-6613 (Print)&amp;#xD;1364-6613 (Linking)&lt;/isbn&gt;&lt;accession-num&gt;19285912&lt;/accession-num&gt;&lt;urls&gt;&lt;related-urls&gt;&lt;url&gt;http://www.ncbi.nlm.nih.gov/pubmed/19285912&lt;/url&gt;&lt;/related-urls&gt;&lt;/urls&gt;&lt;electronic-resource-num&gt;10.1016/j.tics.2009.01.005&lt;/electronic-resource-num&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49" w:tooltip="Csibra, 2009 #11699" w:history="1">
        <w:r w:rsidR="004156E4">
          <w:rPr>
            <w:rFonts w:cs="Times New Roman"/>
            <w:noProof/>
            <w:szCs w:val="24"/>
          </w:rPr>
          <w:t>2009</w:t>
        </w:r>
      </w:hyperlink>
      <w:r w:rsidR="00741BF2">
        <w:rPr>
          <w:rFonts w:cs="Times New Roman"/>
          <w:noProof/>
          <w:szCs w:val="24"/>
        </w:rPr>
        <w:t>)</w:t>
      </w:r>
      <w:r w:rsidR="00741BF2">
        <w:rPr>
          <w:rFonts w:cs="Times New Roman"/>
          <w:szCs w:val="24"/>
        </w:rPr>
        <w:fldChar w:fldCharType="end"/>
      </w:r>
      <w:r w:rsidR="00CE0B9E" w:rsidRPr="003E5E10">
        <w:t xml:space="preserve"> summari</w:t>
      </w:r>
      <w:r w:rsidR="00BE5FF1">
        <w:t>z</w:t>
      </w:r>
      <w:r w:rsidR="00CE0B9E" w:rsidRPr="003E5E10">
        <w:t>e several intriguing developmental experiments</w:t>
      </w:r>
      <w:r w:rsidR="00DE0BDD" w:rsidRPr="003E5E10">
        <w:t>, which give powerful support to the ToNP</w:t>
      </w:r>
      <w:r w:rsidR="00395104" w:rsidRPr="003E5E10">
        <w:t xml:space="preserve">. They offer compelling evidence from infancy for the power of this </w:t>
      </w:r>
      <w:r w:rsidR="006F229D" w:rsidRPr="003E5E10">
        <w:t xml:space="preserve">dialogic </w:t>
      </w:r>
      <w:r w:rsidR="00395104" w:rsidRPr="003E5E10">
        <w:t>learning process.</w:t>
      </w:r>
      <w:r w:rsidR="00225D30">
        <w:t xml:space="preserve"> </w:t>
      </w:r>
      <w:r w:rsidR="00876A20">
        <w:t>For example, i</w:t>
      </w:r>
      <w:r w:rsidR="00395104" w:rsidRPr="003E5E10">
        <w:t xml:space="preserve">n one </w:t>
      </w:r>
      <w:r w:rsidR="006F229D" w:rsidRPr="003E5E10">
        <w:t xml:space="preserve">simple demonstration, </w:t>
      </w:r>
      <w:r w:rsidR="00CE0B9E" w:rsidRPr="003E5E10">
        <w:t>6-month-</w:t>
      </w:r>
      <w:r w:rsidR="00395104" w:rsidRPr="003E5E10">
        <w:t>old infants were shown to follow an agent’s gaze</w:t>
      </w:r>
      <w:r w:rsidR="00BE5FF1">
        <w:t xml:space="preserve"> </w:t>
      </w:r>
      <w:r w:rsidR="00395104" w:rsidRPr="003E5E10">
        <w:t xml:space="preserve">shift selectively to an object only if </w:t>
      </w:r>
      <w:r w:rsidR="00BE5FF1">
        <w:t>the gaze</w:t>
      </w:r>
      <w:r w:rsidR="00A26060">
        <w:t xml:space="preserve"> </w:t>
      </w:r>
      <w:r w:rsidR="00BE5FF1">
        <w:t>shift</w:t>
      </w:r>
      <w:r w:rsidR="00395104" w:rsidRPr="003E5E10">
        <w:t xml:space="preserve"> had been preceded by </w:t>
      </w:r>
      <w:r w:rsidR="00120DC8" w:rsidRPr="003E5E10">
        <w:t xml:space="preserve">either </w:t>
      </w:r>
      <w:r w:rsidR="00395104" w:rsidRPr="003E5E10">
        <w:t xml:space="preserve">eye contact </w:t>
      </w:r>
      <w:r w:rsidR="006F229D" w:rsidRPr="003E5E10">
        <w:t>with</w:t>
      </w:r>
      <w:r w:rsidR="00395104" w:rsidRPr="003E5E10">
        <w:t xml:space="preserve"> the infant or infant-directed speech </w:t>
      </w:r>
      <w:r w:rsidR="00741BF2">
        <w:fldChar w:fldCharType="begin"/>
      </w:r>
      <w:r w:rsidR="00741BF2">
        <w:instrText xml:space="preserve"> ADDIN EN.CITE &lt;EndNote&gt;&lt;Cite&gt;&lt;Author&gt;Senju&lt;/Author&gt;&lt;Year&gt;2008&lt;/Year&gt;&lt;RecNum&gt;16664&lt;/RecNum&gt;&lt;DisplayText&gt;(Senju &amp;amp; Csibra, 2008)&lt;/DisplayText&gt;&lt;record&gt;&lt;rec-number&gt;16664&lt;/rec-number&gt;&lt;foreign-keys&gt;&lt;key app="EN" db-id="ptpa0v9a75zff6e9zptpdsruvvx9p0trdwa2"&gt;16664&lt;/key&gt;&lt;/foreign-keys&gt;&lt;ref-type name="Journal Article"&gt;17&lt;/ref-type&gt;&lt;contributors&gt;&lt;authors&gt;&lt;author&gt;Senju, A.&lt;/author&gt;&lt;author&gt;Csibra, G.&lt;/author&gt;&lt;/authors&gt;&lt;/contributors&gt;&lt;auth-address&gt;School of Psychology, Birkbeck, University of London, London, UK. a.senju@bbk.ac.uk&lt;/auth-address&gt;&lt;titles&gt;&lt;title&gt;Gaze following in human infants depends on communicative signals&lt;/title&gt;&lt;secondary-title&gt;Current Biology&lt;/secondary-title&gt;&lt;alt-title&gt;Current biology : CB&lt;/alt-title&gt;&lt;/titles&gt;&lt;periodical&gt;&lt;full-title&gt;Current Biology&lt;/full-title&gt;&lt;abbr-1&gt;Current biology : CB&lt;/abbr-1&gt;&lt;/periodical&gt;&lt;alt-periodical&gt;&lt;full-title&gt;Current Biology&lt;/full-title&gt;&lt;abbr-1&gt;Current biology : CB&lt;/abbr-1&gt;&lt;/alt-periodical&gt;&lt;pages&gt;668-71&lt;/pages&gt;&lt;volume&gt;18&lt;/volume&gt;&lt;number&gt;9&lt;/number&gt;&lt;edition&gt;2008/04/29&lt;/edition&gt;&lt;keywords&gt;&lt;keyword&gt;Attention/*physiology&lt;/keyword&gt;&lt;keyword&gt;*Communication&lt;/keyword&gt;&lt;keyword&gt;Eye Movements/*physiology&lt;/keyword&gt;&lt;keyword&gt;Female&lt;/keyword&gt;&lt;keyword&gt;Humans&lt;/keyword&gt;&lt;keyword&gt;Imitative Behavior/physiology&lt;/keyword&gt;&lt;keyword&gt;Infant&lt;/keyword&gt;&lt;keyword&gt;Infant Behavior/*physiology&lt;/keyword&gt;&lt;keyword&gt;Male&lt;/keyword&gt;&lt;/keywords&gt;&lt;dates&gt;&lt;year&gt;2008&lt;/year&gt;&lt;pub-dates&gt;&lt;date&gt;May 6&lt;/date&gt;&lt;/pub-dates&gt;&lt;/dates&gt;&lt;isbn&gt;0960-9822 (Print)&amp;#xD;0960-9822 (Linking)&lt;/isbn&gt;&lt;accession-num&gt;18439827&lt;/accession-num&gt;&lt;work-type&gt;Research Support, Non-U.S. Gov&amp;apos;t&lt;/work-type&gt;&lt;urls&gt;&lt;related-urls&gt;&lt;url&gt;http://www.ncbi.nlm.nih.gov/pubmed/18439827&lt;/url&gt;&lt;/related-urls&gt;&lt;/urls&gt;&lt;electronic-resource-num&gt;10.1016/j.cub.2008.03.059&lt;/electronic-resource-num&gt;&lt;language&gt;eng&lt;/language&gt;&lt;/record&gt;&lt;/Cite&gt;&lt;/EndNote&gt;</w:instrText>
      </w:r>
      <w:r w:rsidR="00741BF2">
        <w:fldChar w:fldCharType="separate"/>
      </w:r>
      <w:r w:rsidR="00741BF2">
        <w:rPr>
          <w:noProof/>
        </w:rPr>
        <w:t>(</w:t>
      </w:r>
      <w:hyperlink w:anchor="_ENREF_163" w:tooltip="Senju, 2008 #16664" w:history="1">
        <w:r w:rsidR="004156E4">
          <w:rPr>
            <w:noProof/>
          </w:rPr>
          <w:t>Senju &amp; Csibra, 2008</w:t>
        </w:r>
      </w:hyperlink>
      <w:r w:rsidR="00741BF2">
        <w:rPr>
          <w:noProof/>
        </w:rPr>
        <w:t>)</w:t>
      </w:r>
      <w:r w:rsidR="00741BF2">
        <w:fldChar w:fldCharType="end"/>
      </w:r>
      <w:r w:rsidR="00395104" w:rsidRPr="003E5E10">
        <w:t>.</w:t>
      </w:r>
      <w:r w:rsidR="00225D30">
        <w:t xml:space="preserve"> </w:t>
      </w:r>
      <w:r w:rsidR="00A423FF" w:rsidRPr="003E5E10">
        <w:t xml:space="preserve">Shared attention </w:t>
      </w:r>
      <w:r w:rsidR="00E50A50" w:rsidRPr="003E5E10">
        <w:t xml:space="preserve">with an agent </w:t>
      </w:r>
      <w:r w:rsidR="00A423FF" w:rsidRPr="003E5E10">
        <w:t xml:space="preserve">is triggered </w:t>
      </w:r>
      <w:r w:rsidR="00E50A50" w:rsidRPr="003E5E10">
        <w:t>by</w:t>
      </w:r>
      <w:r w:rsidR="00A423FF" w:rsidRPr="003E5E10">
        <w:t xml:space="preserve"> the infant </w:t>
      </w:r>
      <w:r w:rsidR="00E50A50" w:rsidRPr="003E5E10">
        <w:t xml:space="preserve">experiencing </w:t>
      </w:r>
      <w:r w:rsidR="003942DE" w:rsidRPr="003E5E10">
        <w:t xml:space="preserve">the agent’s interest. The interest triggers </w:t>
      </w:r>
      <w:r w:rsidR="008B480E" w:rsidRPr="003E5E10">
        <w:t xml:space="preserve">the infant’s expectation (epistemic trust) that </w:t>
      </w:r>
      <w:r w:rsidR="00A26060">
        <w:t xml:space="preserve">there </w:t>
      </w:r>
      <w:r w:rsidR="007A48F9" w:rsidRPr="003E5E10">
        <w:t>may be</w:t>
      </w:r>
      <w:r w:rsidR="00E50A50" w:rsidRPr="003E5E10">
        <w:t xml:space="preserve"> </w:t>
      </w:r>
      <w:r w:rsidR="007A48F9" w:rsidRPr="003E5E10">
        <w:t>something relevant for the infant to learn.</w:t>
      </w:r>
      <w:r w:rsidR="00A423FF" w:rsidRPr="003E5E10">
        <w:t xml:space="preserve"> </w:t>
      </w:r>
    </w:p>
    <w:p w:rsidR="00395104" w:rsidRDefault="00395104" w:rsidP="00395104">
      <w:pPr>
        <w:pStyle w:val="Heading1"/>
      </w:pPr>
      <w:r>
        <w:t xml:space="preserve">Attachment and </w:t>
      </w:r>
      <w:r w:rsidR="00B82FBF">
        <w:t>E</w:t>
      </w:r>
      <w:r>
        <w:t xml:space="preserve">pistemic </w:t>
      </w:r>
      <w:r w:rsidR="00B82FBF">
        <w:t>T</w:t>
      </w:r>
      <w:r>
        <w:t>rust</w:t>
      </w:r>
    </w:p>
    <w:p w:rsidR="00137DDA" w:rsidRDefault="004633E1" w:rsidP="00395104">
      <w:r>
        <w:t xml:space="preserve">Crucially, learning about culturally transmitted and relevant knowledge thus first takes places in the context of attachment relationships. This brings us back to the study of personality disorders. </w:t>
      </w:r>
      <w:r w:rsidR="00B924AE">
        <w:t xml:space="preserve">Studies of attachment have </w:t>
      </w:r>
      <w:r>
        <w:t>shown</w:t>
      </w:r>
      <w:r w:rsidR="00395104">
        <w:t xml:space="preserve"> that secure attachment is driven by sensitive </w:t>
      </w:r>
      <w:r w:rsidR="00A05B7C">
        <w:t xml:space="preserve">responsiveness </w:t>
      </w:r>
      <w:r w:rsidR="00395104">
        <w:t xml:space="preserve">contingent upon an </w:t>
      </w:r>
      <w:r w:rsidR="00395104">
        <w:lastRenderedPageBreak/>
        <w:t>infant’s reaction</w:t>
      </w:r>
      <w:r w:rsidR="003E5E10">
        <w:t xml:space="preserve"> </w:t>
      </w:r>
      <w:r w:rsidR="00741BF2">
        <w:rPr>
          <w:rFonts w:cs="Times New Roman"/>
          <w:szCs w:val="24"/>
        </w:rPr>
        <w:fldChar w:fldCharType="begin"/>
      </w:r>
      <w:r w:rsidR="00741BF2">
        <w:rPr>
          <w:rFonts w:cs="Times New Roman"/>
          <w:szCs w:val="24"/>
        </w:rPr>
        <w:instrText xml:space="preserve"> ADDIN EN.CITE &lt;EndNote&gt;&lt;Cite&gt;&lt;Author&gt;Belsky&lt;/Author&gt;&lt;Year&gt;2008&lt;/Year&gt;&lt;RecNum&gt;15301&lt;/RecNum&gt;&lt;DisplayText&gt;(Belsky &amp;amp; Fearon, 2008; Marvin &amp;amp; Britner, 2008)&lt;/DisplayText&gt;&lt;record&gt;&lt;rec-number&gt;15301&lt;/rec-number&gt;&lt;foreign-keys&gt;&lt;key app="EN" db-id="ptpa0v9a75zff6e9zptpdsruvvx9p0trdwa2"&gt;15301&lt;/key&gt;&lt;/foreign-keys&gt;&lt;ref-type name="Book Section"&gt;5&lt;/ref-type&gt;&lt;contributors&gt;&lt;authors&gt;&lt;author&gt;Belsky, J.&lt;/author&gt;&lt;author&gt;Fearon, P. R. M.&lt;/author&gt;&lt;/authors&gt;&lt;secondary-authors&gt;&lt;author&gt;J. Cassidy&lt;/author&gt;&lt;author&gt;P. R. Shaver&lt;/author&gt;&lt;/secondary-authors&gt;&lt;/contributors&gt;&lt;titles&gt;&lt;title&gt;Precursors of attachment security&lt;/title&gt;&lt;secondary-title&gt;Handbook of attachment theory and research&lt;/secondary-title&gt;&lt;/titles&gt;&lt;pages&gt;295-316&lt;/pages&gt;&lt;edition&gt;2nd&lt;/edition&gt;&lt;dates&gt;&lt;year&gt;2008&lt;/year&gt;&lt;/dates&gt;&lt;pub-location&gt;New York, NY&lt;/pub-location&gt;&lt;publisher&gt;Guilford Press&lt;/publisher&gt;&lt;urls&gt;&lt;/urls&gt;&lt;/record&gt;&lt;/Cite&gt;&lt;Cite&gt;&lt;Author&gt;Marvin&lt;/Author&gt;&lt;Year&gt;2008&lt;/Year&gt;&lt;RecNum&gt;16765&lt;/RecNum&gt;&lt;record&gt;&lt;rec-number&gt;16765&lt;/rec-number&gt;&lt;foreign-keys&gt;&lt;key app="EN" db-id="ptpa0v9a75zff6e9zptpdsruvvx9p0trdwa2"&gt;16765&lt;/key&gt;&lt;/foreign-keys&gt;&lt;ref-type name="Book Section"&gt;5&lt;/ref-type&gt;&lt;contributors&gt;&lt;authors&gt;&lt;author&gt;Marvin, R. S.&lt;/author&gt;&lt;author&gt;Britner, P. A.&lt;/author&gt;&lt;/authors&gt;&lt;secondary-authors&gt;&lt;author&gt;J. Cassidy&lt;/author&gt;&lt;author&gt;P. R. Shaver&lt;/author&gt;&lt;/secondary-authors&gt;&lt;/contributors&gt;&lt;titles&gt;&lt;title&gt;Normal development: The ontogeny of attachment&lt;/title&gt;&lt;secondary-title&gt;Handbook of attachment theory and research&lt;/secondary-title&gt;&lt;/titles&gt;&lt;pages&gt;269-294&lt;/pages&gt;&lt;edition&gt;2nd&lt;/edition&gt;&lt;dates&gt;&lt;year&gt;2008&lt;/year&gt;&lt;/dates&gt;&lt;pub-location&gt;New York, NY&lt;/pub-location&gt;&lt;publisher&gt;Guilford Press&lt;/publisher&gt;&lt;urls&gt;&lt;/urls&gt;&lt;/record&gt;&lt;/Cite&gt;&lt;/EndNote&gt;</w:instrText>
      </w:r>
      <w:r w:rsidR="00741BF2">
        <w:rPr>
          <w:rFonts w:cs="Times New Roman"/>
          <w:szCs w:val="24"/>
        </w:rPr>
        <w:fldChar w:fldCharType="separate"/>
      </w:r>
      <w:r w:rsidR="00741BF2">
        <w:rPr>
          <w:rFonts w:cs="Times New Roman"/>
          <w:noProof/>
          <w:szCs w:val="24"/>
        </w:rPr>
        <w:t>(</w:t>
      </w:r>
      <w:hyperlink w:anchor="_ENREF_20" w:tooltip="Belsky, 2008 #15301" w:history="1">
        <w:r w:rsidR="004156E4">
          <w:rPr>
            <w:rFonts w:cs="Times New Roman"/>
            <w:noProof/>
            <w:szCs w:val="24"/>
          </w:rPr>
          <w:t>Belsky &amp; Fearon, 2008</w:t>
        </w:r>
      </w:hyperlink>
      <w:r w:rsidR="00741BF2">
        <w:rPr>
          <w:rFonts w:cs="Times New Roman"/>
          <w:noProof/>
          <w:szCs w:val="24"/>
        </w:rPr>
        <w:t xml:space="preserve">; </w:t>
      </w:r>
      <w:hyperlink w:anchor="_ENREF_124" w:tooltip="Marvin, 2008 #16765" w:history="1">
        <w:r w:rsidR="004156E4">
          <w:rPr>
            <w:rFonts w:cs="Times New Roman"/>
            <w:noProof/>
            <w:szCs w:val="24"/>
          </w:rPr>
          <w:t>Marvin &amp; Britner, 2008</w:t>
        </w:r>
      </w:hyperlink>
      <w:r w:rsidR="00741BF2">
        <w:rPr>
          <w:rFonts w:cs="Times New Roman"/>
          <w:noProof/>
          <w:szCs w:val="24"/>
        </w:rPr>
        <w:t>)</w:t>
      </w:r>
      <w:r w:rsidR="00741BF2">
        <w:rPr>
          <w:rFonts w:cs="Times New Roman"/>
          <w:szCs w:val="24"/>
        </w:rPr>
        <w:fldChar w:fldCharType="end"/>
      </w:r>
      <w:r w:rsidR="00395104">
        <w:t>.</w:t>
      </w:r>
      <w:r w:rsidR="00225D30">
        <w:t xml:space="preserve"> </w:t>
      </w:r>
      <w:r>
        <w:t>But at least equally</w:t>
      </w:r>
      <w:r w:rsidR="00C51365">
        <w:t>—</w:t>
      </w:r>
      <w:r>
        <w:t>and in our opinion perhaps even more</w:t>
      </w:r>
      <w:r w:rsidR="00C51365">
        <w:t>—</w:t>
      </w:r>
      <w:r>
        <w:t xml:space="preserve">important is that </w:t>
      </w:r>
      <w:r w:rsidR="00395104">
        <w:t>secure attachment is created by a system that is capable of simultaneously generating a sense of epistemic trust.</w:t>
      </w:r>
      <w:r w:rsidR="00225D30">
        <w:t xml:space="preserve"> </w:t>
      </w:r>
      <w:r w:rsidR="00F83B51">
        <w:t>While s</w:t>
      </w:r>
      <w:r w:rsidR="00395104">
        <w:t>ecure attachment may not be a necessary condition for generating epistemic trust</w:t>
      </w:r>
      <w:r w:rsidR="00B924AE">
        <w:t>,</w:t>
      </w:r>
      <w:r w:rsidR="00395104">
        <w:t xml:space="preserve"> it may </w:t>
      </w:r>
      <w:r w:rsidR="00B924AE">
        <w:t xml:space="preserve">be </w:t>
      </w:r>
      <w:r w:rsidR="00395104">
        <w:t>a sufficient</w:t>
      </w:r>
      <w:r w:rsidR="00B924AE">
        <w:t xml:space="preserve"> condition</w:t>
      </w:r>
      <w:r w:rsidR="00395104">
        <w:t xml:space="preserve">, </w:t>
      </w:r>
      <w:r w:rsidR="00B924AE">
        <w:t xml:space="preserve">which is </w:t>
      </w:r>
      <w:r w:rsidR="00633C50">
        <w:t>the most pervasive in early childhood because it is</w:t>
      </w:r>
      <w:r w:rsidR="00395104">
        <w:t xml:space="preserve"> </w:t>
      </w:r>
      <w:r w:rsidR="00633C50">
        <w:t xml:space="preserve">a </w:t>
      </w:r>
      <w:r w:rsidR="00395104">
        <w:t>highly evolutionarily effective</w:t>
      </w:r>
      <w:r w:rsidR="00633C50">
        <w:t xml:space="preserve"> indicator of trustworthiness</w:t>
      </w:r>
      <w:r w:rsidR="00395104">
        <w:t>.</w:t>
      </w:r>
      <w:r w:rsidR="00225D30">
        <w:t xml:space="preserve"> </w:t>
      </w:r>
    </w:p>
    <w:p w:rsidR="00395104" w:rsidRDefault="001F719D" w:rsidP="00395104">
      <w:r>
        <w:t>In order to survive,</w:t>
      </w:r>
      <w:r w:rsidR="00395104">
        <w:t xml:space="preserve"> the </w:t>
      </w:r>
      <w:r w:rsidR="00B5676F">
        <w:t>child</w:t>
      </w:r>
      <w:r w:rsidR="00395104">
        <w:t xml:space="preserve"> needs to overcome the </w:t>
      </w:r>
      <w:r w:rsidR="00137DDA">
        <w:t>self-preservative barrier created by natural</w:t>
      </w:r>
      <w:r w:rsidR="00395104">
        <w:t xml:space="preserve"> epistemic vigilance and open </w:t>
      </w:r>
      <w:r w:rsidR="00A26060">
        <w:t xml:space="preserve">his/her </w:t>
      </w:r>
      <w:r w:rsidR="00395104">
        <w:t xml:space="preserve">mind to acquiring the </w:t>
      </w:r>
      <w:r w:rsidR="00A26060">
        <w:t>myriad pieces</w:t>
      </w:r>
      <w:r w:rsidR="00395104">
        <w:t xml:space="preserve"> of culturally relevant information</w:t>
      </w:r>
      <w:r>
        <w:t xml:space="preserve"> they will need.</w:t>
      </w:r>
      <w:r w:rsidR="00225D30">
        <w:t xml:space="preserve"> </w:t>
      </w:r>
      <w:r w:rsidR="008A465B">
        <w:t>Attachment may be seen as part of</w:t>
      </w:r>
      <w:r>
        <w:t xml:space="preserve"> a</w:t>
      </w:r>
      <w:r w:rsidR="00395104">
        <w:t xml:space="preserve"> mechanism of deferential knowledge transmission </w:t>
      </w:r>
      <w:r w:rsidR="008A465B">
        <w:t xml:space="preserve">that </w:t>
      </w:r>
      <w:r>
        <w:t xml:space="preserve">has evolved </w:t>
      </w:r>
      <w:r w:rsidR="008A465B">
        <w:t xml:space="preserve">to </w:t>
      </w:r>
      <w:r>
        <w:t>c</w:t>
      </w:r>
      <w:r w:rsidR="00395104">
        <w:t xml:space="preserve">reate a kind of epistemic </w:t>
      </w:r>
      <w:r w:rsidR="00B5676F">
        <w:t>connection</w:t>
      </w:r>
      <w:r w:rsidR="00395104">
        <w:t xml:space="preserve"> between learner</w:t>
      </w:r>
      <w:r>
        <w:t>s</w:t>
      </w:r>
      <w:r w:rsidR="00395104">
        <w:t xml:space="preserve"> and teach</w:t>
      </w:r>
      <w:r w:rsidR="0037535F">
        <w:t>er</w:t>
      </w:r>
      <w:r>
        <w:t>s</w:t>
      </w:r>
      <w:r w:rsidR="0037535F">
        <w:t xml:space="preserve"> </w:t>
      </w:r>
      <w:r>
        <w:t xml:space="preserve">who share </w:t>
      </w:r>
      <w:r w:rsidR="00395104">
        <w:t xml:space="preserve">genetic material </w:t>
      </w:r>
      <w:r w:rsidR="00741BF2">
        <w:fldChar w:fldCharType="begin"/>
      </w:r>
      <w:r w:rsidR="00741BF2">
        <w:instrText xml:space="preserve"> ADDIN EN.CITE &lt;EndNote&gt;&lt;Cite&gt;&lt;Author&gt;Hamilton&lt;/Author&gt;&lt;Year&gt;1964&lt;/Year&gt;&lt;RecNum&gt;8054&lt;/RecNum&gt;&lt;DisplayText&gt;(Hamilton, 1964)&lt;/DisplayText&gt;&lt;record&gt;&lt;rec-number&gt;8054&lt;/rec-number&gt;&lt;foreign-keys&gt;&lt;key app="EN" db-id="ptpa0v9a75zff6e9zptpdsruvvx9p0trdwa2"&gt;8054&lt;/key&gt;&lt;/foreign-keys&gt;&lt;ref-type name="Journal Article"&gt;17&lt;/ref-type&gt;&lt;contributors&gt;&lt;authors&gt;&lt;author&gt;Hamilton, W. D.&lt;/author&gt;&lt;/authors&gt;&lt;/contributors&gt;&lt;titles&gt;&lt;title&gt;The genetic evolution of social behaviour&lt;/title&gt;&lt;secondary-title&gt;Journal of Theoretical Biology&lt;/secondary-title&gt;&lt;/titles&gt;&lt;pages&gt;1-52&lt;/pages&gt;&lt;volume&gt;7&lt;/volume&gt;&lt;dates&gt;&lt;year&gt;1964&lt;/year&gt;&lt;/dates&gt;&lt;urls&gt;&lt;/urls&gt;&lt;/record&gt;&lt;/Cite&gt;&lt;/EndNote&gt;</w:instrText>
      </w:r>
      <w:r w:rsidR="00741BF2">
        <w:fldChar w:fldCharType="separate"/>
      </w:r>
      <w:r w:rsidR="00741BF2">
        <w:rPr>
          <w:noProof/>
        </w:rPr>
        <w:t>(</w:t>
      </w:r>
      <w:hyperlink w:anchor="_ENREF_93" w:tooltip="Hamilton, 1964 #8054" w:history="1">
        <w:r w:rsidR="004156E4">
          <w:rPr>
            <w:noProof/>
          </w:rPr>
          <w:t>Hamilton, 1964</w:t>
        </w:r>
      </w:hyperlink>
      <w:r w:rsidR="00741BF2">
        <w:rPr>
          <w:noProof/>
        </w:rPr>
        <w:t>)</w:t>
      </w:r>
      <w:r w:rsidR="00741BF2">
        <w:fldChar w:fldCharType="end"/>
      </w:r>
      <w:r w:rsidR="00395104">
        <w:t>.</w:t>
      </w:r>
      <w:r w:rsidR="00225D30">
        <w:t xml:space="preserve"> </w:t>
      </w:r>
      <w:r w:rsidR="00395104">
        <w:t>The biological predisposition of the care</w:t>
      </w:r>
      <w:r w:rsidR="00A26060">
        <w:t>give</w:t>
      </w:r>
      <w:r w:rsidR="00395104">
        <w:t xml:space="preserve">r to respond contingently to the infant’s at first automatic expressive displays creates the foundation for </w:t>
      </w:r>
      <w:r w:rsidR="00A26060">
        <w:t xml:space="preserve">the infant to </w:t>
      </w:r>
      <w:r w:rsidR="00395104">
        <w:t>acquir</w:t>
      </w:r>
      <w:r w:rsidR="00A26060">
        <w:t>e</w:t>
      </w:r>
      <w:r w:rsidR="00395104">
        <w:t xml:space="preserve"> further knowledge from that individual.</w:t>
      </w:r>
      <w:r w:rsidR="00225D30">
        <w:t xml:space="preserve"> </w:t>
      </w:r>
      <w:r w:rsidR="00395104">
        <w:t xml:space="preserve">During what we have termed </w:t>
      </w:r>
      <w:r w:rsidR="00A26060">
        <w:t>“</w:t>
      </w:r>
      <w:r w:rsidR="00176CDA">
        <w:t xml:space="preserve">marked </w:t>
      </w:r>
      <w:r w:rsidR="00395104">
        <w:t>mirroring interactions</w:t>
      </w:r>
      <w:r w:rsidR="00A26060">
        <w:t>”</w:t>
      </w:r>
      <w:r w:rsidR="00176CDA">
        <w:t xml:space="preserve"> </w:t>
      </w:r>
      <w:r w:rsidR="00741BF2">
        <w:fldChar w:fldCharType="begin">
          <w:fldData xml:space="preserve">PEVuZE5vdGU+PENpdGU+PEF1dGhvcj5HZXJnZWx5PC9BdXRob3I+PFllYXI+MTk5NjwvWWVhcj48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</w:fldData>
        </w:fldChar>
      </w:r>
      <w:r w:rsidR="00741BF2">
        <w:instrText xml:space="preserve"> ADDIN EN.CITE </w:instrText>
      </w:r>
      <w:r w:rsidR="00741BF2">
        <w:fldChar w:fldCharType="begin">
          <w:fldData xml:space="preserve">PEVuZE5vdGU+PENpdGU+PEF1dGhvcj5HZXJnZWx5PC9BdXRob3I+PFllYXI+MTk5NjwvWWVhcj48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66" w:tooltip="Fonagy, 2002 #8902" w:history="1">
        <w:r w:rsidR="004156E4">
          <w:rPr>
            <w:noProof/>
          </w:rPr>
          <w:t>Fonagy, Gergely, Jurist, &amp; Target, 2002</w:t>
        </w:r>
      </w:hyperlink>
      <w:r w:rsidR="00741BF2">
        <w:rPr>
          <w:noProof/>
        </w:rPr>
        <w:t xml:space="preserve">; </w:t>
      </w:r>
      <w:hyperlink w:anchor="_ENREF_79" w:tooltip="Gergely, 1996 #11637" w:history="1">
        <w:r w:rsidR="004156E4">
          <w:rPr>
            <w:noProof/>
          </w:rPr>
          <w:t>Gergely &amp; Watson, 1996</w:t>
        </w:r>
      </w:hyperlink>
      <w:r w:rsidR="00741BF2">
        <w:rPr>
          <w:noProof/>
        </w:rPr>
        <w:t>)</w:t>
      </w:r>
      <w:r w:rsidR="00741BF2">
        <w:fldChar w:fldCharType="end"/>
      </w:r>
      <w:r w:rsidR="00395104">
        <w:t xml:space="preserve">, the attachment figure will </w:t>
      </w:r>
      <w:r w:rsidR="00A26060">
        <w:t>“</w:t>
      </w:r>
      <w:r w:rsidR="00395104">
        <w:t>mark</w:t>
      </w:r>
      <w:r w:rsidR="00A26060">
        <w:t>”</w:t>
      </w:r>
      <w:r w:rsidR="00395104">
        <w:t xml:space="preserve"> her referential emotion displays to signal </w:t>
      </w:r>
      <w:r w:rsidR="00BC3B5C">
        <w:t>the generalizability of</w:t>
      </w:r>
      <w:r w:rsidR="00395104">
        <w:t xml:space="preserve"> knowledge and effectively to instruct the infant about the infant’s subjective experience</w:t>
      </w:r>
      <w:r w:rsidR="00305F3A">
        <w:t xml:space="preserve">: </w:t>
      </w:r>
      <w:r w:rsidR="00A26060">
        <w:t>“</w:t>
      </w:r>
      <w:r w:rsidR="00305F3A">
        <w:t>look at me</w:t>
      </w:r>
      <w:r w:rsidR="00A26060">
        <w:t>”</w:t>
      </w:r>
      <w:r w:rsidR="00305F3A">
        <w:t xml:space="preserve"> (marked display/ostensive cue)</w:t>
      </w:r>
      <w:r w:rsidR="00BF4ABD">
        <w:t xml:space="preserve">, </w:t>
      </w:r>
      <w:r w:rsidR="00A26060">
        <w:t>“</w:t>
      </w:r>
      <w:r w:rsidR="00BF4ABD">
        <w:t>this is what you are feeling</w:t>
      </w:r>
      <w:r w:rsidR="00A26060">
        <w:t>”</w:t>
      </w:r>
      <w:r w:rsidR="00BF4ABD">
        <w:t xml:space="preserve"> (culturally transmitted self-</w:t>
      </w:r>
      <w:r w:rsidR="00B924AE">
        <w:t>knowledge</w:t>
      </w:r>
      <w:r w:rsidR="00BF4ABD">
        <w:t xml:space="preserve">) </w:t>
      </w:r>
      <w:r w:rsidR="00741BF2">
        <w:fldChar w:fldCharType="begin">
          <w:fldData xml:space="preserve">PEVuZE5vdGU+PENpdGU+PEF1dGhvcj5Gb25hZ3k8L0F1dGhvcj48WWVhcj4yMDA3PC9ZZWFyPjxS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</w:fldData>
        </w:fldChar>
      </w:r>
      <w:r w:rsidR="00741BF2">
        <w:instrText xml:space="preserve"> ADDIN EN.CITE </w:instrText>
      </w:r>
      <w:r w:rsidR="00741BF2">
        <w:fldChar w:fldCharType="begin">
          <w:fldData xml:space="preserve">PEVuZE5vdGU+PENpdGU+PEF1dGhvcj5Gb25hZ3k8L0F1dGhvcj48WWVhcj4yMDA3PC9ZZWFyPjxS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</w:fldData>
        </w:fldChar>
      </w:r>
      <w:r w:rsidR="00741BF2">
        <w:instrText xml:space="preserve"> ADDIN EN.CITE.DATA </w:instrText>
      </w:r>
      <w:r w:rsidR="00741BF2">
        <w:fldChar w:fldCharType="end"/>
      </w:r>
      <w:r w:rsidR="00741BF2">
        <w:fldChar w:fldCharType="separate"/>
      </w:r>
      <w:r w:rsidR="00741BF2">
        <w:rPr>
          <w:noProof/>
        </w:rPr>
        <w:t>(</w:t>
      </w:r>
      <w:hyperlink w:anchor="_ENREF_67" w:tooltip="Fonagy, 2007 #14137" w:history="1">
        <w:r w:rsidR="004156E4">
          <w:rPr>
            <w:noProof/>
          </w:rPr>
          <w:t>Fonagy, Gergely, &amp; Target, 2007</w:t>
        </w:r>
      </w:hyperlink>
      <w:r w:rsidR="00741BF2">
        <w:rPr>
          <w:noProof/>
        </w:rPr>
        <w:t>)</w:t>
      </w:r>
      <w:r w:rsidR="00741BF2">
        <w:fldChar w:fldCharType="end"/>
      </w:r>
      <w:r w:rsidR="00395104">
        <w:t>.</w:t>
      </w:r>
      <w:r w:rsidR="00225D30">
        <w:t xml:space="preserve"> </w:t>
      </w:r>
      <w:r w:rsidR="00395104">
        <w:t xml:space="preserve">In other words, </w:t>
      </w:r>
      <w:r w:rsidR="00A26060">
        <w:t>“</w:t>
      </w:r>
      <w:r w:rsidR="00395104">
        <w:t>marking</w:t>
      </w:r>
      <w:r w:rsidR="00A26060">
        <w:t>”</w:t>
      </w:r>
      <w:r w:rsidR="00395104">
        <w:t xml:space="preserve"> by the caregiver</w:t>
      </w:r>
      <w:r w:rsidR="00854551">
        <w:t xml:space="preserve"> that</w:t>
      </w:r>
      <w:r w:rsidR="00395104">
        <w:t xml:space="preserve"> is part of </w:t>
      </w:r>
      <w:r w:rsidR="00A26060">
        <w:t>“</w:t>
      </w:r>
      <w:r w:rsidR="00395104">
        <w:t>good enough</w:t>
      </w:r>
      <w:r w:rsidR="00A26060">
        <w:t>”</w:t>
      </w:r>
      <w:r w:rsidR="00395104">
        <w:t xml:space="preserve"> mirroring serv</w:t>
      </w:r>
      <w:r w:rsidR="00B924AE">
        <w:t xml:space="preserve">es </w:t>
      </w:r>
      <w:r w:rsidR="00395104">
        <w:t xml:space="preserve">as an ostensive cue to the infant that the concurrent </w:t>
      </w:r>
      <w:r w:rsidR="008B4477">
        <w:t>mirroring of affect</w:t>
      </w:r>
      <w:r w:rsidR="00C33C67">
        <w:t xml:space="preserve"> </w:t>
      </w:r>
      <w:r w:rsidR="00395104">
        <w:t xml:space="preserve">signals </w:t>
      </w:r>
      <w:r w:rsidR="00B924AE">
        <w:t xml:space="preserve">is </w:t>
      </w:r>
      <w:r w:rsidR="00395104">
        <w:t>relevant and generalizable.</w:t>
      </w:r>
      <w:r w:rsidR="00225D30">
        <w:t xml:space="preserve"> </w:t>
      </w:r>
    </w:p>
    <w:p w:rsidR="00F02C7A" w:rsidRDefault="00F02C7A" w:rsidP="00F02C7A">
      <w:pPr>
        <w:pStyle w:val="Heading2"/>
      </w:pPr>
      <w:r>
        <w:t xml:space="preserve">Mental </w:t>
      </w:r>
      <w:r w:rsidR="00B82FBF">
        <w:t>O</w:t>
      </w:r>
      <w:r>
        <w:t xml:space="preserve">penness and </w:t>
      </w:r>
      <w:r w:rsidR="00B82FBF">
        <w:t>A</w:t>
      </w:r>
      <w:r>
        <w:t xml:space="preserve">ttachment </w:t>
      </w:r>
      <w:r w:rsidR="00B82FBF">
        <w:t>S</w:t>
      </w:r>
      <w:r>
        <w:t>ecurity</w:t>
      </w:r>
    </w:p>
    <w:p w:rsidR="00395104" w:rsidRDefault="00395104" w:rsidP="00395104">
      <w:r>
        <w:t xml:space="preserve">Looked at from a distance, micro-analytic </w:t>
      </w:r>
      <w:r w:rsidR="00741BF2">
        <w:fldChar w:fldCharType="begin"/>
      </w:r>
      <w:r w:rsidR="00741BF2">
        <w:instrText xml:space="preserve"> ADDIN EN.CITE &lt;EndNote&gt;&lt;Cite&gt;&lt;Author&gt;Beebe&lt;/Author&gt;&lt;Year&gt;2010&lt;/Year&gt;&lt;RecNum&gt;14143&lt;/RecNum&gt;&lt;Prefix&gt;e.g.`, &lt;/Prefix&gt;&lt;DisplayText&gt;(e.g., Beebe et al., 2010)&lt;/DisplayText&gt;&lt;record&gt;&lt;rec-number&gt;14143&lt;/rec-number&gt;&lt;foreign-keys&gt;&lt;key app="EN" db-id="ptpa0v9a75zff6e9zptpdsruvvx9p0trdwa2"&gt;14143&lt;/key&gt;&lt;/foreign-keys&gt;&lt;ref-type name="Journal Article"&gt;17&lt;/ref-type&gt;&lt;contributors&gt;&lt;authors&gt;&lt;author&gt;Beebe, B.&lt;/author&gt;&lt;author&gt;Jaffe, J.&lt;/author&gt;&lt;author&gt;Markese, S.&lt;/author&gt;&lt;author&gt;Buck, K.&lt;/author&gt;&lt;author&gt;Chen, H.&lt;/author&gt;&lt;author&gt;Cohen, P.&lt;/author&gt;&lt;author&gt;Bahrick, L.&lt;/author&gt;&lt;author&gt;Andrews, H.&lt;/author&gt;&lt;author&gt;Feldstein, S.&lt;/author&gt;&lt;/authors&gt;&lt;/contributors&gt;&lt;auth-address&gt;NYS Psychiatric Institute #108, New York, NY, USA. beebebe@pi.cpmc.columbia.edu&lt;/auth-address&gt;&lt;titles&gt;&lt;title&gt;The origins of 12-month attachment: A microanalysis of 4-month mother-infant interaction&lt;/title&gt;&lt;secondary-title&gt;Attachment and Human Development&lt;/secondary-title&gt;&lt;/titles&gt;&lt;pages&gt;3-141&lt;/pages&gt;&lt;volume&gt;12&lt;/volume&gt;&lt;number&gt;1-2&lt;/number&gt;&lt;edition&gt;2010/04/15&lt;/edition&gt;&lt;keywords&gt;&lt;keyword&gt;Adolescent&lt;/keyword&gt;&lt;keyword&gt;Adult&lt;/keyword&gt;&lt;keyword&gt;Child Development&lt;/keyword&gt;&lt;keyword&gt;Child Rearing/*psychology&lt;/keyword&gt;&lt;keyword&gt;Female&lt;/keyword&gt;&lt;keyword&gt;Humans&lt;/keyword&gt;&lt;keyword&gt;Infant&lt;/keyword&gt;&lt;keyword&gt;*Mother-Child Relations&lt;/keyword&gt;&lt;keyword&gt;*Object Attachment&lt;/keyword&gt;&lt;keyword&gt;Videotape Recording&lt;/keyword&gt;&lt;keyword&gt;Young Adult&lt;/keyword&gt;&lt;/keywords&gt;&lt;dates&gt;&lt;year&gt;2010&lt;/year&gt;&lt;pub-dates&gt;&lt;date&gt;Jan&lt;/date&gt;&lt;/pub-dates&gt;&lt;/dates&gt;&lt;isbn&gt;1469-2988 (Electronic)&amp;#xD;1461-6734 (Linking)&lt;/isbn&gt;&lt;accession-num&gt;20390524&lt;/accession-num&gt;&lt;urls&gt;&lt;related-urls&gt;&lt;url&gt;http://www.ncbi.nlm.nih.gov/entrez/query.fcgi?cmd=Retrieve&amp;amp;db=PubMed&amp;amp;dopt=Citation&amp;amp;list_uids=20390524&lt;/url&gt;&lt;/related-urls&gt;&lt;/urls&gt;&lt;electronic-resource-num&gt;10.1080/14616730903338985&lt;/electronic-resource-num&gt;&lt;language&gt;eng&lt;/language&gt;&lt;/record&gt;&lt;/Cite&gt;&lt;/EndNote&gt;</w:instrText>
      </w:r>
      <w:r w:rsidR="00741BF2">
        <w:fldChar w:fldCharType="separate"/>
      </w:r>
      <w:r w:rsidR="00741BF2">
        <w:rPr>
          <w:noProof/>
        </w:rPr>
        <w:t>(</w:t>
      </w:r>
      <w:hyperlink w:anchor="_ENREF_18" w:tooltip="Beebe, 2010 #14143" w:history="1">
        <w:r w:rsidR="004156E4">
          <w:rPr>
            <w:noProof/>
          </w:rPr>
          <w:t>e.g., Beebe et al., 2010</w:t>
        </w:r>
      </w:hyperlink>
      <w:r w:rsidR="00741BF2">
        <w:rPr>
          <w:noProof/>
        </w:rPr>
        <w:t>)</w:t>
      </w:r>
      <w:r w:rsidR="00741BF2">
        <w:fldChar w:fldCharType="end"/>
      </w:r>
      <w:r>
        <w:t xml:space="preserve"> and more global </w:t>
      </w:r>
      <w:r w:rsidR="00741BF2">
        <w:rPr>
          <w:rFonts w:cs="Times New Roman"/>
          <w:szCs w:val="24"/>
        </w:rPr>
        <w:fldChar w:fldCharType="begin">
          <w:fldData xml:space="preserve">PEVuZE5vdGU+PENpdGU+PEF1dGhvcj5Jc2FiZWxsYTwvQXV0aG9yPjxZZWFyPjE5ODk8L1llYXI+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Jc2FiZWxsYTwvQXV0aG9yPjxZZWFyPjE5ODk8L1llYXI+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 xml:space="preserve">(e.g., </w:t>
      </w:r>
      <w:hyperlink w:anchor="_ENREF_54" w:tooltip="DeWolf, 1997 #16700" w:history="1">
        <w:r w:rsidR="004156E4">
          <w:rPr>
            <w:rFonts w:cs="Times New Roman"/>
            <w:noProof/>
            <w:szCs w:val="24"/>
          </w:rPr>
          <w:t>DeWolf &amp; van IJzendoorn, 1997</w:t>
        </w:r>
      </w:hyperlink>
      <w:r w:rsidR="00741BF2">
        <w:rPr>
          <w:rFonts w:cs="Times New Roman"/>
          <w:noProof/>
          <w:szCs w:val="24"/>
        </w:rPr>
        <w:t xml:space="preserve">; </w:t>
      </w:r>
      <w:hyperlink w:anchor="_ENREF_100" w:tooltip="Isabella, 1989 #1027" w:history="1">
        <w:r w:rsidR="004156E4">
          <w:rPr>
            <w:rFonts w:cs="Times New Roman"/>
            <w:noProof/>
            <w:szCs w:val="24"/>
          </w:rPr>
          <w:t>Isabella, Belsky, &amp; von Eye, 1989</w:t>
        </w:r>
      </w:hyperlink>
      <w:r w:rsidR="00741BF2">
        <w:rPr>
          <w:rFonts w:cs="Times New Roman"/>
          <w:noProof/>
          <w:szCs w:val="24"/>
        </w:rPr>
        <w:t xml:space="preserve">; </w:t>
      </w:r>
      <w:hyperlink w:anchor="_ENREF_110" w:tooltip="Kiser, 1986 #4339" w:history="1">
        <w:r w:rsidR="004156E4">
          <w:rPr>
            <w:rFonts w:cs="Times New Roman"/>
            <w:noProof/>
            <w:szCs w:val="24"/>
          </w:rPr>
          <w:t>Kiser, Bates, Maslin, &amp; Bayles, 1986</w:t>
        </w:r>
      </w:hyperlink>
      <w:r w:rsidR="00741BF2">
        <w:rPr>
          <w:rFonts w:cs="Times New Roman"/>
          <w:noProof/>
          <w:szCs w:val="24"/>
        </w:rPr>
        <w:t xml:space="preserve">; </w:t>
      </w:r>
      <w:hyperlink w:anchor="_ENREF_136" w:tooltip="Mills-Koonce, 2007 #16701" w:history="1">
        <w:r w:rsidR="004156E4">
          <w:rPr>
            <w:rFonts w:cs="Times New Roman"/>
            <w:noProof/>
            <w:szCs w:val="24"/>
          </w:rPr>
          <w:t>Mills-Koonce et al., 2007</w:t>
        </w:r>
      </w:hyperlink>
      <w:r w:rsidR="00741BF2">
        <w:rPr>
          <w:rFonts w:cs="Times New Roman"/>
          <w:noProof/>
          <w:szCs w:val="24"/>
        </w:rPr>
        <w:t>)</w:t>
      </w:r>
      <w:r w:rsidR="00741BF2">
        <w:rPr>
          <w:rFonts w:cs="Times New Roman"/>
          <w:szCs w:val="24"/>
        </w:rPr>
        <w:fldChar w:fldCharType="end"/>
      </w:r>
      <w:r w:rsidR="00A26060">
        <w:rPr>
          <w:rFonts w:cs="Times New Roman"/>
          <w:szCs w:val="24"/>
        </w:rPr>
        <w:t xml:space="preserve"> </w:t>
      </w:r>
      <w:r w:rsidR="001F719D">
        <w:t xml:space="preserve">manifestations </w:t>
      </w:r>
      <w:r>
        <w:t xml:space="preserve">of sensitive caregiving can be seen as in essence </w:t>
      </w:r>
      <w:r w:rsidR="001F719D">
        <w:t xml:space="preserve">acts of recognition of </w:t>
      </w:r>
      <w:r>
        <w:t>the child’s agentive self.</w:t>
      </w:r>
      <w:r w:rsidR="00225D30">
        <w:t xml:space="preserve"> </w:t>
      </w:r>
      <w:r>
        <w:t xml:space="preserve">It is this recognition that we believe offers the cognitive advantage to secure attachment </w:t>
      </w:r>
      <w:r w:rsidR="00A26060">
        <w:t xml:space="preserve">that </w:t>
      </w:r>
      <w:r>
        <w:t>has been fairly consistently noted</w:t>
      </w:r>
      <w:r w:rsidR="00A26060">
        <w:t>,</w:t>
      </w:r>
      <w:r>
        <w:t xml:space="preserve"> although not</w:t>
      </w:r>
      <w:r w:rsidR="00A26060">
        <w:t>,</w:t>
      </w:r>
      <w:r>
        <w:t xml:space="preserve"> to our knowledge</w:t>
      </w:r>
      <w:r w:rsidR="00A26060">
        <w:t>,</w:t>
      </w:r>
      <w:r>
        <w:t xml:space="preserve"> commonly studied </w:t>
      </w:r>
      <w:r w:rsidR="00741BF2">
        <w:rPr>
          <w:rFonts w:cs="Times New Roman"/>
          <w:szCs w:val="24"/>
        </w:rPr>
        <w:fldChar w:fldCharType="begin">
          <w:fldData xml:space="preserve">PEVuZE5vdGU+PENpdGU+PEF1dGhvcj5KYWNvYnNlbjwvQXV0aG9yPjxZZWFyPjE5OTc8L1llYXI+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KYWNvYnNlbjwvQXV0aG9yPjxZZWFyPjE5OTc8L1llYXI+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 xml:space="preserve">(e.g., </w:t>
      </w:r>
      <w:hyperlink w:anchor="_ENREF_45" w:tooltip="Crandell, 1999 #10303" w:history="1">
        <w:r w:rsidR="004156E4">
          <w:rPr>
            <w:rFonts w:cs="Times New Roman"/>
            <w:noProof/>
            <w:szCs w:val="24"/>
          </w:rPr>
          <w:t>Crandell &amp; Hobson, 1999</w:t>
        </w:r>
      </w:hyperlink>
      <w:r w:rsidR="00741BF2">
        <w:rPr>
          <w:rFonts w:cs="Times New Roman"/>
          <w:noProof/>
          <w:szCs w:val="24"/>
        </w:rPr>
        <w:t xml:space="preserve">; </w:t>
      </w:r>
      <w:hyperlink w:anchor="_ENREF_101" w:tooltip="Jacobsen, 1997 #10301" w:history="1">
        <w:r w:rsidR="004156E4">
          <w:rPr>
            <w:rFonts w:cs="Times New Roman"/>
            <w:noProof/>
            <w:szCs w:val="24"/>
          </w:rPr>
          <w:t>Jacobsen &amp; Hofmann, 1997</w:t>
        </w:r>
      </w:hyperlink>
      <w:r w:rsidR="00741BF2">
        <w:rPr>
          <w:rFonts w:cs="Times New Roman"/>
          <w:noProof/>
          <w:szCs w:val="24"/>
        </w:rPr>
        <w:t xml:space="preserve">; </w:t>
      </w:r>
      <w:hyperlink w:anchor="_ENREF_138" w:tooltip="Moss, 1998 #8215" w:history="1">
        <w:r w:rsidR="004156E4">
          <w:rPr>
            <w:rFonts w:cs="Times New Roman"/>
            <w:noProof/>
            <w:szCs w:val="24"/>
          </w:rPr>
          <w:t xml:space="preserve">Moss, Rousseau, Parent, </w:t>
        </w:r>
        <w:r w:rsidR="004156E4">
          <w:rPr>
            <w:rFonts w:cs="Times New Roman"/>
            <w:noProof/>
            <w:szCs w:val="24"/>
          </w:rPr>
          <w:lastRenderedPageBreak/>
          <w:t>St.-Laurent, &amp; Saintong, 1998</w:t>
        </w:r>
      </w:hyperlink>
      <w:r w:rsidR="00741BF2">
        <w:rPr>
          <w:rFonts w:cs="Times New Roman"/>
          <w:noProof/>
          <w:szCs w:val="24"/>
        </w:rPr>
        <w:t>)</w:t>
      </w:r>
      <w:r w:rsidR="00741BF2">
        <w:rPr>
          <w:rFonts w:cs="Times New Roman"/>
          <w:szCs w:val="24"/>
        </w:rPr>
        <w:fldChar w:fldCharType="end"/>
      </w:r>
      <w:r>
        <w:t>.</w:t>
      </w:r>
      <w:r w:rsidR="00225D30">
        <w:t xml:space="preserve"> </w:t>
      </w:r>
      <w:r>
        <w:t>We believe that through the down</w:t>
      </w:r>
      <w:r w:rsidR="00A26060">
        <w:t>-</w:t>
      </w:r>
      <w:r>
        <w:t>regulation of affect triggered by proximity seeking in the distressed infant</w:t>
      </w:r>
      <w:r w:rsidR="00A26060">
        <w:t>,</w:t>
      </w:r>
      <w:r>
        <w:t xml:space="preserve"> </w:t>
      </w:r>
      <w:r w:rsidR="00937216">
        <w:t>attachment establishes not only</w:t>
      </w:r>
      <w:r>
        <w:t xml:space="preserve"> a </w:t>
      </w:r>
      <w:r w:rsidR="00BA1E31">
        <w:t xml:space="preserve">lasting </w:t>
      </w:r>
      <w:r>
        <w:t xml:space="preserve">bond </w:t>
      </w:r>
      <w:r w:rsidR="00937216">
        <w:t>but</w:t>
      </w:r>
      <w:r>
        <w:t xml:space="preserve"> also the opening of a channel </w:t>
      </w:r>
      <w:r w:rsidR="009A14F5">
        <w:t>to transfer</w:t>
      </w:r>
      <w:r w:rsidR="00BA1E31">
        <w:t xml:space="preserve"> knowledge </w:t>
      </w:r>
      <w:r>
        <w:t>between the generations.</w:t>
      </w:r>
      <w:r w:rsidR="00225D30">
        <w:t xml:space="preserve"> </w:t>
      </w:r>
    </w:p>
    <w:p w:rsidR="00395104" w:rsidRDefault="00F21F49" w:rsidP="00395104">
      <w:r>
        <w:t>Even in adulthood, i</w:t>
      </w:r>
      <w:r w:rsidR="00395104">
        <w:t>nsecure attachment</w:t>
      </w:r>
      <w:r w:rsidR="004633E1">
        <w:t xml:space="preserve">, </w:t>
      </w:r>
      <w:r>
        <w:t>remains</w:t>
      </w:r>
      <w:r w:rsidR="004633E1">
        <w:t xml:space="preserve"> associated with cognitive disadvantages</w:t>
      </w:r>
      <w:r w:rsidR="00395104">
        <w:t xml:space="preserve"> </w:t>
      </w:r>
      <w:r w:rsidR="00741BF2">
        <w:rPr>
          <w:szCs w:val="24"/>
        </w:rPr>
        <w:fldChar w:fldCharType="begin">
          <w:fldData xml:space="preserve">PEVuZE5vdGU+PENpdGU+PEF1dGhvcj5BeW91YjwvQXV0aG9yPjxZZWFyPjIwMDk8L1llYXI+PFJl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</w:fldData>
        </w:fldChar>
      </w:r>
      <w:r w:rsidR="00741BF2">
        <w:rPr>
          <w:szCs w:val="24"/>
        </w:rPr>
        <w:instrText xml:space="preserve"> ADDIN EN.CITE </w:instrText>
      </w:r>
      <w:r w:rsidR="00741BF2">
        <w:rPr>
          <w:szCs w:val="24"/>
        </w:rPr>
        <w:fldChar w:fldCharType="begin">
          <w:fldData xml:space="preserve">PEVuZE5vdGU+PENpdGU+PEF1dGhvcj5BeW91YjwvQXV0aG9yPjxZZWFyPjIwMDk8L1llYXI+PFJl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</w:fldData>
        </w:fldChar>
      </w:r>
      <w:r w:rsidR="00741BF2">
        <w:rPr>
          <w:szCs w:val="24"/>
        </w:rPr>
        <w:instrText xml:space="preserve"> ADDIN EN.CITE.DATA </w:instrText>
      </w:r>
      <w:r w:rsidR="00741BF2">
        <w:rPr>
          <w:szCs w:val="24"/>
        </w:rPr>
      </w:r>
      <w:r w:rsidR="00741BF2">
        <w:rPr>
          <w:szCs w:val="24"/>
        </w:rPr>
        <w:fldChar w:fldCharType="end"/>
      </w:r>
      <w:r w:rsidR="00741BF2">
        <w:rPr>
          <w:szCs w:val="24"/>
        </w:rPr>
      </w:r>
      <w:r w:rsidR="00741BF2">
        <w:rPr>
          <w:szCs w:val="24"/>
        </w:rPr>
        <w:fldChar w:fldCharType="separate"/>
      </w:r>
      <w:r w:rsidR="00741BF2">
        <w:rPr>
          <w:noProof/>
          <w:szCs w:val="24"/>
        </w:rPr>
        <w:t>(</w:t>
      </w:r>
      <w:hyperlink w:anchor="_ENREF_8" w:tooltip="Ayoub, 2009 #16763" w:history="1">
        <w:r w:rsidR="004156E4">
          <w:rPr>
            <w:noProof/>
            <w:szCs w:val="24"/>
          </w:rPr>
          <w:t>Ayoub et al., 2009</w:t>
        </w:r>
      </w:hyperlink>
      <w:r w:rsidR="00741BF2">
        <w:rPr>
          <w:noProof/>
          <w:szCs w:val="24"/>
        </w:rPr>
        <w:t xml:space="preserve">; </w:t>
      </w:r>
      <w:hyperlink w:anchor="_ENREF_61" w:tooltip="Fernald, 2011 #16764" w:history="1">
        <w:r w:rsidR="004156E4">
          <w:rPr>
            <w:noProof/>
            <w:szCs w:val="24"/>
          </w:rPr>
          <w:t>Fernald, Weber, Galasso, &amp; Ratsifandrihamanana, 2011</w:t>
        </w:r>
      </w:hyperlink>
      <w:r w:rsidR="00741BF2">
        <w:rPr>
          <w:noProof/>
          <w:szCs w:val="24"/>
        </w:rPr>
        <w:t xml:space="preserve">; </w:t>
      </w:r>
      <w:hyperlink w:anchor="_ENREF_82" w:tooltip="Goodman, 2010 #16494" w:history="1">
        <w:r w:rsidR="004156E4">
          <w:rPr>
            <w:noProof/>
            <w:szCs w:val="24"/>
          </w:rPr>
          <w:t>Goodman, Quas, &amp; Ogle, 2010</w:t>
        </w:r>
      </w:hyperlink>
      <w:r w:rsidR="00741BF2">
        <w:rPr>
          <w:noProof/>
          <w:szCs w:val="24"/>
        </w:rPr>
        <w:t xml:space="preserve">; </w:t>
      </w:r>
      <w:hyperlink w:anchor="_ENREF_151" w:tooltip="Rieder, 1989 #1730" w:history="1">
        <w:r w:rsidR="004156E4">
          <w:rPr>
            <w:noProof/>
            <w:szCs w:val="24"/>
          </w:rPr>
          <w:t>Rieder &amp; Cicchetti, 1989</w:t>
        </w:r>
      </w:hyperlink>
      <w:r w:rsidR="00741BF2">
        <w:rPr>
          <w:noProof/>
          <w:szCs w:val="24"/>
        </w:rPr>
        <w:t>)</w:t>
      </w:r>
      <w:r w:rsidR="00741BF2">
        <w:rPr>
          <w:szCs w:val="24"/>
        </w:rPr>
        <w:fldChar w:fldCharType="end"/>
      </w:r>
      <w:r w:rsidR="00395104" w:rsidRPr="002E6C21">
        <w:t>.</w:t>
      </w:r>
      <w:r w:rsidR="00395104">
        <w:t xml:space="preserve"> </w:t>
      </w:r>
      <w:r w:rsidR="004633E1">
        <w:t>Particularly,</w:t>
      </w:r>
      <w:r w:rsidR="00353ABD">
        <w:t xml:space="preserve"> adult</w:t>
      </w:r>
      <w:r w:rsidR="004633E1">
        <w:t xml:space="preserve"> </w:t>
      </w:r>
      <w:r w:rsidR="00395104">
        <w:t xml:space="preserve">attachment insecurity is likely to be associated with </w:t>
      </w:r>
      <w:r w:rsidR="00DF510E">
        <w:t>a great</w:t>
      </w:r>
      <w:r w:rsidR="00395104">
        <w:t>er likelihood of cognitive closure</w:t>
      </w:r>
      <w:r w:rsidR="00395104" w:rsidRPr="002E6C21">
        <w:t>, a lower tolerance for ambiguity</w:t>
      </w:r>
      <w:r w:rsidR="00A26060">
        <w:t>,</w:t>
      </w:r>
      <w:r w:rsidR="00395104" w:rsidRPr="002E6C21">
        <w:t xml:space="preserve"> a</w:t>
      </w:r>
      <w:r w:rsidR="00395104">
        <w:t xml:space="preserve">nd a more pronounced tendency </w:t>
      </w:r>
      <w:r w:rsidR="00A26060">
        <w:t xml:space="preserve">to </w:t>
      </w:r>
      <w:r w:rsidR="00395104">
        <w:t xml:space="preserve">dogmatic thinking </w:t>
      </w:r>
      <w:r w:rsidR="00741BF2">
        <w:rPr>
          <w:rFonts w:cs="Times New Roman"/>
          <w:szCs w:val="24"/>
        </w:rPr>
        <w:fldChar w:fldCharType="begin"/>
      </w:r>
      <w:r w:rsidR="00741BF2">
        <w:rPr>
          <w:rFonts w:cs="Times New Roman"/>
          <w:szCs w:val="24"/>
        </w:rPr>
        <w:instrText xml:space="preserve"> ADDIN EN.CITE &lt;EndNote&gt;&lt;Cite&gt;&lt;Author&gt;Mikulincer&lt;/Author&gt;&lt;Year&gt;1997&lt;/Year&gt;&lt;RecNum&gt;16702&lt;/RecNum&gt;&lt;DisplayText&gt;(Mikulincer, 1997)&lt;/DisplayText&gt;&lt;record&gt;&lt;rec-number&gt;16702&lt;/rec-number&gt;&lt;foreign-keys&gt;&lt;key app="EN" db-id="ptpa0v9a75zff6e9zptpdsruvvx9p0trdwa2"&gt;16702&lt;/key&gt;&lt;/foreign-keys&gt;&lt;ref-type name="Journal Article"&gt;17&lt;/ref-type&gt;&lt;contributors&gt;&lt;authors&gt;&lt;author&gt;Mikulincer, M.&lt;/author&gt;&lt;/authors&gt;&lt;/contributors&gt;&lt;auth-address&gt;Department of Psychology, Bar-Ilan University, Ramat Gan, Israel.&lt;/auth-address&gt;&lt;titles&gt;&lt;title&gt;Adult attachment style and information processing: Individual differences in curiosity and cognitive closure&lt;/title&gt;&lt;secondary-title&gt;Journal of Personality and Social Psychology&lt;/secondary-title&gt;&lt;alt-title&gt;Journal of personality and social psychology&lt;/alt-title&gt;&lt;/titles&gt;&lt;pages&gt;1217-30&lt;/pages&gt;&lt;volume&gt;72&lt;/volume&gt;&lt;number&gt;5&lt;/number&gt;&lt;edition&gt;1997/05/01&lt;/edition&gt;&lt;keywords&gt;&lt;keyword&gt;Adult&lt;/keyword&gt;&lt;keyword&gt;*Cognition&lt;/keyword&gt;&lt;keyword&gt;*Exploratory Behavior&lt;/keyword&gt;&lt;keyword&gt;Female&lt;/keyword&gt;&lt;keyword&gt;Humans&lt;/keyword&gt;&lt;keyword&gt;*Individuality&lt;/keyword&gt;&lt;keyword&gt;Interpersonal Relations&lt;/keyword&gt;&lt;keyword&gt;Male&lt;/keyword&gt;&lt;keyword&gt;Motivation&lt;/keyword&gt;&lt;keyword&gt;*Object Attachment&lt;/keyword&gt;&lt;keyword&gt;Personality&lt;/keyword&gt;&lt;keyword&gt;*Social Perception&lt;/keyword&gt;&lt;/keywords&gt;&lt;dates&gt;&lt;year&gt;1997&lt;/year&gt;&lt;pub-dates&gt;&lt;date&gt;May&lt;/date&gt;&lt;/pub-dates&gt;&lt;/dates&gt;&lt;isbn&gt;0022-3514 (Print)&amp;#xD;0022-3514 (Linking)&lt;/isbn&gt;&lt;accession-num&gt;9150591&lt;/accession-num&gt;&lt;urls&gt;&lt;related-urls&gt;&lt;url&gt;http://www.ncbi.nlm.nih.gov/pubmed/9150591&lt;/url&gt;&lt;/related-urls&gt;&lt;/urls&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131" w:tooltip="Mikulincer, 1997 #16702" w:history="1">
        <w:r w:rsidR="004156E4">
          <w:rPr>
            <w:rFonts w:cs="Times New Roman"/>
            <w:noProof/>
            <w:szCs w:val="24"/>
          </w:rPr>
          <w:t>Mikulincer, 1997</w:t>
        </w:r>
      </w:hyperlink>
      <w:r w:rsidR="00741BF2">
        <w:rPr>
          <w:rFonts w:cs="Times New Roman"/>
          <w:noProof/>
          <w:szCs w:val="24"/>
        </w:rPr>
        <w:t>)</w:t>
      </w:r>
      <w:r w:rsidR="00741BF2">
        <w:rPr>
          <w:rFonts w:cs="Times New Roman"/>
          <w:szCs w:val="24"/>
        </w:rPr>
        <w:fldChar w:fldCharType="end"/>
      </w:r>
      <w:r w:rsidR="00395104">
        <w:t>.</w:t>
      </w:r>
      <w:r w:rsidR="00225D30">
        <w:t xml:space="preserve"> </w:t>
      </w:r>
      <w:r w:rsidR="00E70348">
        <w:t>I</w:t>
      </w:r>
      <w:r w:rsidR="00395104">
        <w:t xml:space="preserve">ndividuals </w:t>
      </w:r>
      <w:r w:rsidR="00D60E84">
        <w:t xml:space="preserve">who are </w:t>
      </w:r>
      <w:r w:rsidR="00395104">
        <w:t>insecure in their attachment</w:t>
      </w:r>
      <w:r w:rsidR="00E70348">
        <w:t xml:space="preserve"> are also more likely to save intellectual effort and adopt stereotypes </w:t>
      </w:r>
      <w:r w:rsidR="00741BF2">
        <w:rPr>
          <w:rFonts w:cs="Times New Roman"/>
          <w:szCs w:val="24"/>
        </w:rPr>
        <w:fldChar w:fldCharType="begin"/>
      </w:r>
      <w:r w:rsidR="00741BF2">
        <w:rPr>
          <w:rFonts w:cs="Times New Roman"/>
          <w:szCs w:val="24"/>
        </w:rPr>
        <w:instrText xml:space="preserve"> ADDIN EN.CITE &lt;EndNote&gt;&lt;Cite&gt;&lt;Author&gt;Mikulincer&lt;/Author&gt;&lt;Year&gt;1997&lt;/Year&gt;&lt;RecNum&gt;16702&lt;/RecNum&gt;&lt;DisplayText&gt;(Mikulincer, 1997)&lt;/DisplayText&gt;&lt;record&gt;&lt;rec-number&gt;16702&lt;/rec-number&gt;&lt;foreign-keys&gt;&lt;key app="EN" db-id="ptpa0v9a75zff6e9zptpdsruvvx9p0trdwa2"&gt;16702&lt;/key&gt;&lt;/foreign-keys&gt;&lt;ref-type name="Journal Article"&gt;17&lt;/ref-type&gt;&lt;contributors&gt;&lt;authors&gt;&lt;author&gt;Mikulincer, M.&lt;/author&gt;&lt;/authors&gt;&lt;/contributors&gt;&lt;auth-address&gt;Department of Psychology, Bar-Ilan University, Ramat Gan, Israel.&lt;/auth-address&gt;&lt;titles&gt;&lt;title&gt;Adult attachment style and information processing: Individual differences in curiosity and cognitive closure&lt;/title&gt;&lt;secondary-title&gt;Journal of Personality and Social Psychology&lt;/secondary-title&gt;&lt;alt-title&gt;Journal of personality and social psychology&lt;/alt-title&gt;&lt;/titles&gt;&lt;pages&gt;1217-30&lt;/pages&gt;&lt;volume&gt;72&lt;/volume&gt;&lt;number&gt;5&lt;/number&gt;&lt;edition&gt;1997/05/01&lt;/edition&gt;&lt;keywords&gt;&lt;keyword&gt;Adult&lt;/keyword&gt;&lt;keyword&gt;*Cognition&lt;/keyword&gt;&lt;keyword&gt;*Exploratory Behavior&lt;/keyword&gt;&lt;keyword&gt;Female&lt;/keyword&gt;&lt;keyword&gt;Humans&lt;/keyword&gt;&lt;keyword&gt;*Individuality&lt;/keyword&gt;&lt;keyword&gt;Interpersonal Relations&lt;/keyword&gt;&lt;keyword&gt;Male&lt;/keyword&gt;&lt;keyword&gt;Motivation&lt;/keyword&gt;&lt;keyword&gt;*Object Attachment&lt;/keyword&gt;&lt;keyword&gt;Personality&lt;/keyword&gt;&lt;keyword&gt;*Social Perception&lt;/keyword&gt;&lt;/keywords&gt;&lt;dates&gt;&lt;year&gt;1997&lt;/year&gt;&lt;pub-dates&gt;&lt;date&gt;May&lt;/date&gt;&lt;/pub-dates&gt;&lt;/dates&gt;&lt;isbn&gt;0022-3514 (Print)&amp;#xD;0022-3514 (Linking)&lt;/isbn&gt;&lt;accession-num&gt;9150591&lt;/accession-num&gt;&lt;urls&gt;&lt;related-urls&gt;&lt;url&gt;http://www.ncbi.nlm.nih.gov/pubmed/9150591&lt;/url&gt;&lt;/related-urls&gt;&lt;/urls&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131" w:tooltip="Mikulincer, 1997 #16702" w:history="1">
        <w:r w:rsidR="004156E4">
          <w:rPr>
            <w:rFonts w:cs="Times New Roman"/>
            <w:noProof/>
            <w:szCs w:val="24"/>
          </w:rPr>
          <w:t>Mikulincer, 1997</w:t>
        </w:r>
      </w:hyperlink>
      <w:r w:rsidR="00741BF2">
        <w:rPr>
          <w:rFonts w:cs="Times New Roman"/>
          <w:noProof/>
          <w:szCs w:val="24"/>
        </w:rPr>
        <w:t>)</w:t>
      </w:r>
      <w:r w:rsidR="00741BF2">
        <w:rPr>
          <w:rFonts w:cs="Times New Roman"/>
          <w:szCs w:val="24"/>
        </w:rPr>
        <w:fldChar w:fldCharType="end"/>
      </w:r>
      <w:r w:rsidR="00395104">
        <w:t>.</w:t>
      </w:r>
      <w:r w:rsidR="00225D30">
        <w:t xml:space="preserve"> </w:t>
      </w:r>
      <w:r w:rsidR="00395104">
        <w:t xml:space="preserve">The same </w:t>
      </w:r>
      <w:r w:rsidR="0044048A">
        <w:t>predisposition</w:t>
      </w:r>
      <w:r w:rsidR="00395104">
        <w:t xml:space="preserve"> to knowledge inflexibility is revealed by </w:t>
      </w:r>
      <w:r w:rsidR="00E70348">
        <w:t xml:space="preserve">insecure individuals’ </w:t>
      </w:r>
      <w:r w:rsidR="00395104">
        <w:t xml:space="preserve">tendency to make </w:t>
      </w:r>
      <w:r w:rsidR="00FC160F">
        <w:t>judgments</w:t>
      </w:r>
      <w:r w:rsidR="00395104">
        <w:t xml:space="preserve"> on the basis of early information and to pay insufficient heed to subsequent data even if </w:t>
      </w:r>
      <w:r w:rsidR="00E70348">
        <w:t xml:space="preserve">it is </w:t>
      </w:r>
      <w:r w:rsidR="00395104">
        <w:t xml:space="preserve">incompatible with the configuration first created </w:t>
      </w:r>
      <w:r w:rsidR="00741BF2">
        <w:rPr>
          <w:rFonts w:cs="Times New Roman"/>
          <w:szCs w:val="24"/>
        </w:rPr>
        <w:fldChar w:fldCharType="begin">
          <w:fldData xml:space="preserve">PEVuZE5vdGU+PENpdGU+PEF1dGhvcj5NaWt1bGluY2VyPC9BdXRob3I+PFllYXI+MTk5NzwvWWVh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NaWt1bGluY2VyPC9BdXRob3I+PFllYXI+MTk5NzwvWWVh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87" w:tooltip="Green-Hennessy, 1998 #16703" w:history="1">
        <w:r w:rsidR="004156E4">
          <w:rPr>
            <w:rFonts w:cs="Times New Roman"/>
            <w:noProof/>
            <w:szCs w:val="24"/>
          </w:rPr>
          <w:t>Green-Hennessy &amp; Reis, 1998</w:t>
        </w:r>
      </w:hyperlink>
      <w:r w:rsidR="00741BF2">
        <w:rPr>
          <w:rFonts w:cs="Times New Roman"/>
          <w:noProof/>
          <w:szCs w:val="24"/>
        </w:rPr>
        <w:t xml:space="preserve">; </w:t>
      </w:r>
      <w:hyperlink w:anchor="_ENREF_131" w:tooltip="Mikulincer, 1997 #16702" w:history="1">
        <w:r w:rsidR="004156E4">
          <w:rPr>
            <w:rFonts w:cs="Times New Roman"/>
            <w:noProof/>
            <w:szCs w:val="24"/>
          </w:rPr>
          <w:t>Mikulincer, 1997</w:t>
        </w:r>
      </w:hyperlink>
      <w:r w:rsidR="00741BF2">
        <w:rPr>
          <w:rFonts w:cs="Times New Roman"/>
          <w:noProof/>
          <w:szCs w:val="24"/>
        </w:rPr>
        <w:t>)</w:t>
      </w:r>
      <w:r w:rsidR="00741BF2">
        <w:rPr>
          <w:rFonts w:cs="Times New Roman"/>
          <w:szCs w:val="24"/>
        </w:rPr>
        <w:fldChar w:fldCharType="end"/>
      </w:r>
      <w:r w:rsidR="00395104">
        <w:t>.</w:t>
      </w:r>
      <w:r w:rsidR="00225D30">
        <w:t xml:space="preserve"> </w:t>
      </w:r>
      <w:r w:rsidR="00F803AC">
        <w:t>I</w:t>
      </w:r>
      <w:r w:rsidR="00395104">
        <w:t>nsecure individuals</w:t>
      </w:r>
      <w:r w:rsidR="00F803AC">
        <w:t>,</w:t>
      </w:r>
      <w:r w:rsidR="00395104">
        <w:t xml:space="preserve"> </w:t>
      </w:r>
      <w:r w:rsidR="001B34A1">
        <w:t>who fear the loss of attachment figures</w:t>
      </w:r>
      <w:r w:rsidR="00F803AC">
        <w:t>,</w:t>
      </w:r>
      <w:r w:rsidR="001B34A1">
        <w:t xml:space="preserve"> also </w:t>
      </w:r>
      <w:r w:rsidR="00395104">
        <w:t>anxiously hold on to their initial constructions.</w:t>
      </w:r>
      <w:r w:rsidR="00225D30">
        <w:t xml:space="preserve"> </w:t>
      </w:r>
      <w:r w:rsidR="00395104">
        <w:t xml:space="preserve">They are less likely to revise their knowledge in the face of information that challenges their assumptions </w:t>
      </w:r>
      <w:r w:rsidR="00741BF2">
        <w:rPr>
          <w:rFonts w:cs="Times New Roman"/>
          <w:szCs w:val="24"/>
        </w:rPr>
        <w:fldChar w:fldCharType="begin">
          <w:fldData xml:space="preserve">PEVuZE5vdGU+PENpdGU+PEF1dGhvcj5HcmVlbi1IZW5uZXNzeTwvQXV0aG9yPjxZZWFyPjE5OTg8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HcmVlbi1IZW5uZXNzeTwvQXV0aG9yPjxZZWFyPjE5OTg8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87" w:tooltip="Green-Hennessy, 1998 #16703" w:history="1">
        <w:r w:rsidR="004156E4">
          <w:rPr>
            <w:rFonts w:cs="Times New Roman"/>
            <w:noProof/>
            <w:szCs w:val="24"/>
          </w:rPr>
          <w:t>Green-Hennessy &amp; Reis, 1998</w:t>
        </w:r>
      </w:hyperlink>
      <w:r w:rsidR="00741BF2">
        <w:rPr>
          <w:rFonts w:cs="Times New Roman"/>
          <w:noProof/>
          <w:szCs w:val="24"/>
        </w:rPr>
        <w:t xml:space="preserve">; </w:t>
      </w:r>
      <w:hyperlink w:anchor="_ENREF_88" w:tooltip="Green, 2000 #16708" w:history="1">
        <w:r w:rsidR="004156E4">
          <w:rPr>
            <w:rFonts w:cs="Times New Roman"/>
            <w:noProof/>
            <w:szCs w:val="24"/>
          </w:rPr>
          <w:t>Green &amp; Campbell, 2000</w:t>
        </w:r>
      </w:hyperlink>
      <w:r w:rsidR="00741BF2">
        <w:rPr>
          <w:rFonts w:cs="Times New Roman"/>
          <w:noProof/>
          <w:szCs w:val="24"/>
        </w:rPr>
        <w:t xml:space="preserve">; </w:t>
      </w:r>
      <w:hyperlink w:anchor="_ENREF_131" w:tooltip="Mikulincer, 1997 #16702" w:history="1">
        <w:r w:rsidR="004156E4">
          <w:rPr>
            <w:rFonts w:cs="Times New Roman"/>
            <w:noProof/>
            <w:szCs w:val="24"/>
          </w:rPr>
          <w:t>Mikulincer, 1997</w:t>
        </w:r>
      </w:hyperlink>
      <w:r w:rsidR="00741BF2">
        <w:rPr>
          <w:rFonts w:cs="Times New Roman"/>
          <w:noProof/>
          <w:szCs w:val="24"/>
        </w:rPr>
        <w:t xml:space="preserve">; </w:t>
      </w:r>
      <w:hyperlink w:anchor="_ENREF_132" w:tooltip="Mikulincer, 1999 #16707" w:history="1">
        <w:r w:rsidR="004156E4">
          <w:rPr>
            <w:rFonts w:cs="Times New Roman"/>
            <w:noProof/>
            <w:szCs w:val="24"/>
          </w:rPr>
          <w:t>Mikulincer &amp; Arad, 1999</w:t>
        </w:r>
      </w:hyperlink>
      <w:r w:rsidR="00741BF2">
        <w:rPr>
          <w:rFonts w:cs="Times New Roman"/>
          <w:noProof/>
          <w:szCs w:val="24"/>
        </w:rPr>
        <w:t>)</w:t>
      </w:r>
      <w:r w:rsidR="00741BF2">
        <w:rPr>
          <w:rFonts w:cs="Times New Roman"/>
          <w:szCs w:val="24"/>
        </w:rPr>
        <w:fldChar w:fldCharType="end"/>
      </w:r>
      <w:r w:rsidR="00FE1A80">
        <w:t xml:space="preserve"> </w:t>
      </w:r>
      <w:r w:rsidR="00395104">
        <w:t>as if they not only had less confidence in the robustness of their bond to their attachment figure, but also fear</w:t>
      </w:r>
      <w:r w:rsidR="00FE1A80">
        <w:t>ed</w:t>
      </w:r>
      <w:r w:rsidR="00395104">
        <w:t xml:space="preserve"> the loss of epistemic trust.</w:t>
      </w:r>
      <w:r w:rsidR="00225D30">
        <w:t xml:space="preserve"> </w:t>
      </w:r>
      <w:r w:rsidR="00395104">
        <w:t xml:space="preserve">In sum, we assume that </w:t>
      </w:r>
      <w:r w:rsidR="00395104" w:rsidRPr="005804EB">
        <w:rPr>
          <w:i/>
        </w:rPr>
        <w:t xml:space="preserve">the epistemic </w:t>
      </w:r>
      <w:r w:rsidR="00ED2953">
        <w:rPr>
          <w:i/>
        </w:rPr>
        <w:t>connection</w:t>
      </w:r>
      <w:r w:rsidR="00ED2953" w:rsidRPr="005804EB">
        <w:rPr>
          <w:i/>
        </w:rPr>
        <w:t xml:space="preserve"> </w:t>
      </w:r>
      <w:r w:rsidR="00FE1A80" w:rsidRPr="005804EB">
        <w:rPr>
          <w:i/>
        </w:rPr>
        <w:t xml:space="preserve">provided to us by evolution in order for us </w:t>
      </w:r>
      <w:r w:rsidR="00395104" w:rsidRPr="005804EB">
        <w:rPr>
          <w:i/>
        </w:rPr>
        <w:t xml:space="preserve">to learn from experience </w:t>
      </w:r>
      <w:r>
        <w:rPr>
          <w:i/>
        </w:rPr>
        <w:t>appears to be</w:t>
      </w:r>
      <w:r w:rsidRPr="005804EB">
        <w:rPr>
          <w:i/>
        </w:rPr>
        <w:t xml:space="preserve"> </w:t>
      </w:r>
      <w:r w:rsidR="00395104" w:rsidRPr="005804EB">
        <w:rPr>
          <w:i/>
        </w:rPr>
        <w:t>partially closed to those whose attachment to their caregiver is insecure</w:t>
      </w:r>
      <w:r w:rsidR="00395104">
        <w:t>.</w:t>
      </w:r>
    </w:p>
    <w:p w:rsidR="00395104" w:rsidRDefault="00395104" w:rsidP="00395104">
      <w:r>
        <w:t xml:space="preserve">This is not </w:t>
      </w:r>
      <w:r w:rsidR="002F19A7">
        <w:t xml:space="preserve">a </w:t>
      </w:r>
      <w:r>
        <w:t xml:space="preserve">new </w:t>
      </w:r>
      <w:r w:rsidR="002F19A7">
        <w:t>perspective</w:t>
      </w:r>
      <w:r>
        <w:t>.</w:t>
      </w:r>
      <w:r w:rsidR="00225D30">
        <w:t xml:space="preserve"> </w:t>
      </w:r>
      <w:r>
        <w:t>Kruglanski</w:t>
      </w:r>
      <w:r w:rsidR="002E6C21">
        <w:t xml:space="preserve"> </w:t>
      </w:r>
      <w:r w:rsidR="00741BF2">
        <w:rPr>
          <w:rFonts w:cs="Times New Roman"/>
          <w:szCs w:val="24"/>
        </w:rPr>
        <w:fldChar w:fldCharType="begin">
          <w:fldData xml:space="preserve">PEVuZE5vdGU+PENpdGUgRXhjbHVkZUF1dGg9IjEiPjxZZWFyPjE5ODk8L1llYXI+PFJlY051bT4x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==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gRXhjbHVkZUF1dGg9IjEiPjxZZWFyPjE5ODk8L1llYXI+PFJlY051bT4x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==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112" w:tooltip="Kruglanski, 1989 #16704" w:history="1">
        <w:r w:rsidR="004156E4">
          <w:rPr>
            <w:rFonts w:cs="Times New Roman"/>
            <w:noProof/>
            <w:szCs w:val="24"/>
          </w:rPr>
          <w:t>1989</w:t>
        </w:r>
      </w:hyperlink>
      <w:r w:rsidR="00741BF2">
        <w:rPr>
          <w:rFonts w:cs="Times New Roman"/>
          <w:noProof/>
          <w:szCs w:val="24"/>
        </w:rPr>
        <w:t xml:space="preserve">; </w:t>
      </w:r>
      <w:hyperlink w:anchor="_ENREF_113" w:tooltip="Kruglanski, 1996 #16705" w:history="1">
        <w:r w:rsidR="004156E4">
          <w:rPr>
            <w:rFonts w:cs="Times New Roman"/>
            <w:noProof/>
            <w:szCs w:val="24"/>
          </w:rPr>
          <w:t>Kruglanski &amp; Webster, 1996</w:t>
        </w:r>
      </w:hyperlink>
      <w:r w:rsidR="00741BF2">
        <w:rPr>
          <w:rFonts w:cs="Times New Roman"/>
          <w:noProof/>
          <w:szCs w:val="24"/>
        </w:rPr>
        <w:t xml:space="preserve">; </w:t>
      </w:r>
      <w:hyperlink w:anchor="_ENREF_148" w:tooltip="Pierro, 2008 #16706" w:history="1">
        <w:r w:rsidR="004156E4">
          <w:rPr>
            <w:rFonts w:cs="Times New Roman"/>
            <w:noProof/>
            <w:szCs w:val="24"/>
          </w:rPr>
          <w:t>Pierro &amp; Kruglanski, 2008</w:t>
        </w:r>
      </w:hyperlink>
      <w:r w:rsidR="00741BF2">
        <w:rPr>
          <w:rFonts w:cs="Times New Roman"/>
          <w:noProof/>
          <w:szCs w:val="24"/>
        </w:rPr>
        <w:t>)</w:t>
      </w:r>
      <w:r w:rsidR="00741BF2">
        <w:rPr>
          <w:rFonts w:cs="Times New Roman"/>
          <w:szCs w:val="24"/>
        </w:rPr>
        <w:fldChar w:fldCharType="end"/>
      </w:r>
      <w:r>
        <w:t xml:space="preserve"> </w:t>
      </w:r>
      <w:r w:rsidR="009E4B78">
        <w:t>prop</w:t>
      </w:r>
      <w:r w:rsidR="005B45FF">
        <w:t>o</w:t>
      </w:r>
      <w:r w:rsidR="009E4B78">
        <w:t>sed</w:t>
      </w:r>
      <w:r>
        <w:t xml:space="preserve"> the concept of </w:t>
      </w:r>
      <w:r w:rsidR="00E322E1">
        <w:t>“</w:t>
      </w:r>
      <w:r w:rsidRPr="009E4B78">
        <w:rPr>
          <w:i/>
        </w:rPr>
        <w:t>epistemic freezing</w:t>
      </w:r>
      <w:r w:rsidR="00E322E1">
        <w:t>”</w:t>
      </w:r>
      <w:r>
        <w:t>, characteri</w:t>
      </w:r>
      <w:r w:rsidR="00E322E1">
        <w:t>z</w:t>
      </w:r>
      <w:r>
        <w:t xml:space="preserve">ed by a tendency to defend existing knowledge structures even when they are incorrect or misleading </w:t>
      </w:r>
      <w:r w:rsidR="00741BF2">
        <w:rPr>
          <w:rFonts w:cs="Times New Roman"/>
          <w:szCs w:val="24"/>
        </w:rPr>
        <w:fldChar w:fldCharType="begin"/>
      </w:r>
      <w:r w:rsidR="00741BF2">
        <w:rPr>
          <w:rFonts w:cs="Times New Roman"/>
          <w:szCs w:val="24"/>
        </w:rPr>
        <w:instrText xml:space="preserve"> ADDIN EN.CITE &lt;EndNote&gt;&lt;Cite&gt;&lt;Author&gt;Fiske&lt;/Author&gt;&lt;Year&gt;1991&lt;/Year&gt;&lt;RecNum&gt;16696&lt;/RecNum&gt;&lt;Prefix&gt;see also &lt;/Prefix&gt;&lt;DisplayText&gt;(see also Fiske &amp;amp; Taylor, 1991)&lt;/DisplayText&gt;&lt;record&gt;&lt;rec-number&gt;16696&lt;/rec-number&gt;&lt;foreign-keys&gt;&lt;key app="EN" db-id="ptpa0v9a75zff6e9zptpdsruvvx9p0trdwa2"&gt;16696&lt;/key&gt;&lt;/foreign-keys&gt;&lt;ref-type name="Book"&gt;6&lt;/ref-type&gt;&lt;contributors&gt;&lt;authors&gt;&lt;author&gt;Fiske, S. T.&lt;/author&gt;&lt;author&gt;Taylor, S. E.&lt;/author&gt;&lt;/authors&gt;&lt;/contributors&gt;&lt;titles&gt;&lt;title&gt;Social cognition&lt;/title&gt;&lt;/titles&gt;&lt;edition&gt;2nd&lt;/edition&gt;&lt;dates&gt;&lt;year&gt;1991&lt;/year&gt;&lt;/dates&gt;&lt;pub-location&gt;New York, NY&lt;/pub-location&gt;&lt;publisher&gt;McGraw-Hill&lt;/publisher&gt;&lt;urls&gt;&lt;/urls&gt;&lt;/record&gt;&lt;/Cite&gt;&lt;/EndNote&gt;</w:instrText>
      </w:r>
      <w:r w:rsidR="00741BF2">
        <w:rPr>
          <w:rFonts w:cs="Times New Roman"/>
          <w:szCs w:val="24"/>
        </w:rPr>
        <w:fldChar w:fldCharType="separate"/>
      </w:r>
      <w:r w:rsidR="00741BF2">
        <w:rPr>
          <w:rFonts w:cs="Times New Roman"/>
          <w:noProof/>
          <w:szCs w:val="24"/>
        </w:rPr>
        <w:t>(</w:t>
      </w:r>
      <w:hyperlink w:anchor="_ENREF_62" w:tooltip="Fiske, 1991 #16696" w:history="1">
        <w:r w:rsidR="004156E4">
          <w:rPr>
            <w:rFonts w:cs="Times New Roman"/>
            <w:noProof/>
            <w:szCs w:val="24"/>
          </w:rPr>
          <w:t>see also Fiske &amp; Taylor, 1991</w:t>
        </w:r>
      </w:hyperlink>
      <w:r w:rsidR="00741BF2">
        <w:rPr>
          <w:rFonts w:cs="Times New Roman"/>
          <w:noProof/>
          <w:szCs w:val="24"/>
        </w:rPr>
        <w:t>)</w:t>
      </w:r>
      <w:r w:rsidR="00741BF2">
        <w:rPr>
          <w:rFonts w:cs="Times New Roman"/>
          <w:szCs w:val="24"/>
        </w:rPr>
        <w:fldChar w:fldCharType="end"/>
      </w:r>
      <w:r w:rsidRPr="002E6C21">
        <w:t>.</w:t>
      </w:r>
      <w:r w:rsidR="00225D30">
        <w:t xml:space="preserve"> </w:t>
      </w:r>
      <w:r>
        <w:t>A defensive strategy may indeed be adaptive if an individual’s self-esteem is vulnerable.</w:t>
      </w:r>
      <w:r w:rsidR="00225D30">
        <w:t xml:space="preserve"> </w:t>
      </w:r>
      <w:r>
        <w:t>Cognitive closure, dogmatism</w:t>
      </w:r>
      <w:r w:rsidR="00E322E1">
        <w:t>,</w:t>
      </w:r>
      <w:r>
        <w:t xml:space="preserve"> and conservatism may simply be strategies to </w:t>
      </w:r>
      <w:r w:rsidR="00C1757B">
        <w:t>safeguard</w:t>
      </w:r>
      <w:r>
        <w:t xml:space="preserve"> an inadequately individuated self</w:t>
      </w:r>
      <w:r w:rsidR="00C1757B">
        <w:t xml:space="preserve"> </w:t>
      </w:r>
      <w:r w:rsidR="00741BF2">
        <w:fldChar w:fldCharType="begin"/>
      </w:r>
      <w:r w:rsidR="00741BF2">
        <w:instrText xml:space="preserve"> ADDIN EN.CITE &lt;EndNote&gt;&lt;Cite&gt;&lt;Author&gt;Bowlby&lt;/Author&gt;&lt;Year&gt;1980&lt;/Year&gt;&lt;RecNum&gt;214&lt;/RecNum&gt;&lt;DisplayText&gt;(Bowlby, 1980)&lt;/DisplayText&gt;&lt;record&gt;&lt;rec-number&gt;214&lt;/rec-number&gt;&lt;foreign-keys&gt;&lt;key app="EN" db-id="ptpa0v9a75zff6e9zptpdsruvvx9p0trdwa2"&gt;214&lt;/key&gt;&lt;/foreign-keys&gt;&lt;ref-type name="Book"&gt;6&lt;/ref-type&gt;&lt;contributors&gt;&lt;authors&gt;&lt;author&gt;Bowlby, J.&lt;/author&gt;&lt;/authors&gt;&lt;/contributors&gt;&lt;titles&gt;&lt;title&gt;Attachment and loss, Vol. 3: Loss: Sadness and depression&lt;/title&gt;&lt;/titles&gt;&lt;dates&gt;&lt;year&gt;1980&lt;/year&gt;&lt;/dates&gt;&lt;pub-location&gt;London, UK&lt;/pub-location&gt;&lt;publisher&gt;Hogarth Press and Institute of Psycho-Analysis&lt;/publisher&gt;&lt;label&gt;216&lt;/label&gt;&lt;urls&gt;&lt;/urls&gt;&lt;/record&gt;&lt;/Cite&gt;&lt;/EndNote&gt;</w:instrText>
      </w:r>
      <w:r w:rsidR="00741BF2">
        <w:fldChar w:fldCharType="separate"/>
      </w:r>
      <w:r w:rsidR="00741BF2">
        <w:rPr>
          <w:noProof/>
        </w:rPr>
        <w:t>(</w:t>
      </w:r>
      <w:hyperlink w:anchor="_ENREF_29" w:tooltip="Bowlby, 1980 #214" w:history="1">
        <w:r w:rsidR="004156E4">
          <w:rPr>
            <w:noProof/>
          </w:rPr>
          <w:t>Bowlby, 1980</w:t>
        </w:r>
      </w:hyperlink>
      <w:r w:rsidR="00741BF2">
        <w:rPr>
          <w:noProof/>
        </w:rPr>
        <w:t>)</w:t>
      </w:r>
      <w:r w:rsidR="00741BF2">
        <w:fldChar w:fldCharType="end"/>
      </w:r>
      <w:r>
        <w:t>.</w:t>
      </w:r>
      <w:r w:rsidR="00225D30">
        <w:t xml:space="preserve"> </w:t>
      </w:r>
      <w:r>
        <w:t xml:space="preserve">Mikulincer </w:t>
      </w:r>
      <w:r w:rsidR="00741BF2">
        <w:rPr>
          <w:rFonts w:cs="Times New Roman"/>
          <w:szCs w:val="24"/>
        </w:rPr>
        <w:fldChar w:fldCharType="begin"/>
      </w:r>
      <w:r w:rsidR="00741BF2">
        <w:rPr>
          <w:rFonts w:cs="Times New Roman"/>
          <w:szCs w:val="24"/>
        </w:rPr>
        <w:instrText xml:space="preserve"> ADDIN EN.CITE &lt;EndNote&gt;&lt;Cite ExcludeAuth="1"&gt;&lt;Year&gt;1997&lt;/Year&gt;&lt;RecNum&gt;16702&lt;/RecNum&gt;&lt;DisplayText&gt;(1997)&lt;/DisplayText&gt;&lt;record&gt;&lt;rec-number&gt;16702&lt;/rec-number&gt;&lt;foreign-keys&gt;&lt;key app="EN" db-id="ptpa0v9a75zff6e9zptpdsruvvx9p0trdwa2"&gt;16702&lt;/key&gt;&lt;/foreign-keys&gt;&lt;ref-type name="Journal Article"&gt;17&lt;/ref-type&gt;&lt;contributors&gt;&lt;authors&gt;&lt;author&gt;Mikulincer, M.&lt;/author&gt;&lt;/authors&gt;&lt;/contributors&gt;&lt;auth-address&gt;Department of Psychology, Bar-Ilan University, Ramat Gan, Israel.&lt;/auth-address&gt;&lt;titles&gt;&lt;title&gt;Adult attachment style and information processing: Individual differences in curiosity and cognitive closure&lt;/title&gt;&lt;secondary-title&gt;Journal of Personality and Social Psychology&lt;/secondary-title&gt;&lt;alt-title&gt;Journal of personality and social psychology&lt;/alt-title&gt;&lt;/titles&gt;&lt;pages&gt;1217-30&lt;/pages&gt;&lt;volume&gt;72&lt;/volume&gt;&lt;number&gt;5&lt;/number&gt;&lt;edition&gt;1997/05/01&lt;/edition&gt;&lt;keywords&gt;&lt;keyword&gt;Adult&lt;/keyword&gt;&lt;keyword&gt;*Cognition&lt;/keyword&gt;&lt;keyword&gt;*Exploratory Behavior&lt;/keyword&gt;&lt;keyword&gt;Female&lt;/keyword&gt;&lt;keyword&gt;Humans&lt;/keyword&gt;&lt;keyword&gt;*Individuality&lt;/keyword&gt;&lt;keyword&gt;Interpersonal Relations&lt;/keyword&gt;&lt;keyword&gt;Male&lt;/keyword&gt;&lt;keyword&gt;Motivation&lt;/keyword&gt;&lt;keyword&gt;*Object Attachment&lt;/keyword&gt;&lt;keyword&gt;Personality&lt;/keyword&gt;&lt;keyword&gt;*Social Perception&lt;/keyword&gt;&lt;/keywords&gt;&lt;dates&gt;&lt;year&gt;1997&lt;/year&gt;&lt;pub-dates&gt;&lt;date&gt;May&lt;/date&gt;&lt;/pub-dates&gt;&lt;/dates&gt;&lt;isbn&gt;0022-3514 (Print)&amp;#xD;0022-3514 (Linking)&lt;/isbn&gt;&lt;accession-num&gt;9150591&lt;/accession-num&gt;&lt;urls&gt;&lt;related-urls&gt;&lt;url&gt;http://www.ncbi.nlm.nih.gov/pubmed/9150591&lt;/url&gt;&lt;/related-urls&gt;&lt;/urls&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131" w:tooltip="Mikulincer, 1997 #16702" w:history="1">
        <w:r w:rsidR="004156E4">
          <w:rPr>
            <w:rFonts w:cs="Times New Roman"/>
            <w:noProof/>
            <w:szCs w:val="24"/>
          </w:rPr>
          <w:t>1997</w:t>
        </w:r>
      </w:hyperlink>
      <w:r w:rsidR="00741BF2">
        <w:rPr>
          <w:rFonts w:cs="Times New Roman"/>
          <w:noProof/>
          <w:szCs w:val="24"/>
        </w:rPr>
        <w:t>)</w:t>
      </w:r>
      <w:r w:rsidR="00741BF2">
        <w:rPr>
          <w:rFonts w:cs="Times New Roman"/>
          <w:szCs w:val="24"/>
        </w:rPr>
        <w:fldChar w:fldCharType="end"/>
      </w:r>
      <w:r w:rsidR="00E322E1">
        <w:rPr>
          <w:rFonts w:cs="Times New Roman"/>
          <w:szCs w:val="24"/>
        </w:rPr>
        <w:t xml:space="preserve"> </w:t>
      </w:r>
      <w:r>
        <w:t xml:space="preserve">suggested that insecure individuals were more readily threatened by information that challenged their knowledge structures because </w:t>
      </w:r>
      <w:r w:rsidR="009A14F5">
        <w:t>t</w:t>
      </w:r>
      <w:r>
        <w:t>heir sense of sel</w:t>
      </w:r>
      <w:r w:rsidR="00371588">
        <w:t>f</w:t>
      </w:r>
      <w:r w:rsidR="009A14F5">
        <w:t xml:space="preserve"> is vulnerable </w:t>
      </w:r>
      <w:r>
        <w:t xml:space="preserve">to </w:t>
      </w:r>
      <w:r>
        <w:lastRenderedPageBreak/>
        <w:t>being emotionally overwhelmed.</w:t>
      </w:r>
      <w:r w:rsidR="00225D30">
        <w:t xml:space="preserve"> </w:t>
      </w:r>
      <w:r>
        <w:t>If emotional dysregulation is experienced as a real and imminent threat, individuals may opt for knowledge stability as it temporarily serves to down-regulate arousal.</w:t>
      </w:r>
      <w:r w:rsidR="00225D30">
        <w:t xml:space="preserve"> </w:t>
      </w:r>
      <w:r w:rsidR="00E322E1">
        <w:t xml:space="preserve">Secure individuals’ </w:t>
      </w:r>
      <w:r>
        <w:t xml:space="preserve">greater confidence that they will be able to recover from dysregulation also enables them to be less defensive in relation to </w:t>
      </w:r>
      <w:r w:rsidR="0010672D">
        <w:t xml:space="preserve">opening their minds to </w:t>
      </w:r>
      <w:r>
        <w:t>information that may challenge their assumptions.</w:t>
      </w:r>
    </w:p>
    <w:p w:rsidR="00240C01" w:rsidRDefault="00240C01" w:rsidP="00F13CB3">
      <w:pPr>
        <w:pStyle w:val="Heading2"/>
      </w:pPr>
      <w:r>
        <w:t xml:space="preserve">Ostensive </w:t>
      </w:r>
      <w:r w:rsidR="00B82FBF">
        <w:t>C</w:t>
      </w:r>
      <w:r>
        <w:t xml:space="preserve">ues and </w:t>
      </w:r>
      <w:r w:rsidR="00B82FBF">
        <w:t>M</w:t>
      </w:r>
      <w:r w:rsidR="00410858">
        <w:t xml:space="preserve">aternal </w:t>
      </w:r>
      <w:r w:rsidR="00B82FBF">
        <w:t>M</w:t>
      </w:r>
      <w:r w:rsidR="00024842">
        <w:t>entaliz</w:t>
      </w:r>
      <w:r>
        <w:t>ing</w:t>
      </w:r>
    </w:p>
    <w:p w:rsidR="007C4F25" w:rsidRDefault="003954E3" w:rsidP="00F13CB3">
      <w:r>
        <w:t xml:space="preserve">The concepts of sensitive caregiving and ostensive cues come together </w:t>
      </w:r>
      <w:r w:rsidR="00552906">
        <w:t>in the construct of mentalizing. Mentalizing is the capacity of one individual to understand the actions of another in terms of the thoughts, feelings</w:t>
      </w:r>
      <w:r w:rsidR="0033217A">
        <w:t>,</w:t>
      </w:r>
      <w:r w:rsidR="00552906">
        <w:t xml:space="preserve"> wishes</w:t>
      </w:r>
      <w:r w:rsidR="00E322E1">
        <w:t>,</w:t>
      </w:r>
      <w:r w:rsidR="00552906">
        <w:t xml:space="preserve"> and desires (mental states) of that person </w:t>
      </w:r>
      <w:r w:rsidR="00741BF2">
        <w:fldChar w:fldCharType="begin">
          <w:fldData xml:space="preserve">PEVuZE5vdGU+PENpdGU+PEF1dGhvcj5Gb25hZ3k8L0F1dGhvcj48WWVhcj4yMDAyPC9ZZWFyPjxS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</w:fldData>
        </w:fldChar>
      </w:r>
      <w:r w:rsidR="00741BF2">
        <w:instrText xml:space="preserve"> ADDIN EN.CITE </w:instrText>
      </w:r>
      <w:r w:rsidR="00741BF2">
        <w:fldChar w:fldCharType="begin">
          <w:fldData xml:space="preserve">PEVuZE5vdGU+PENpdGU+PEF1dGhvcj5Gb25hZ3k8L0F1dGhvcj48WWVhcj4yMDAyPC9ZZWFyPjxS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</w:fldData>
        </w:fldChar>
      </w:r>
      <w:r w:rsidR="00741BF2">
        <w:instrText xml:space="preserve"> ADDIN EN.CITE.DATA </w:instrText>
      </w:r>
      <w:r w:rsidR="00741BF2">
        <w:fldChar w:fldCharType="end"/>
      </w:r>
      <w:r w:rsidR="00741BF2">
        <w:fldChar w:fldCharType="separate"/>
      </w:r>
      <w:r w:rsidR="00741BF2">
        <w:rPr>
          <w:noProof/>
        </w:rPr>
        <w:t>(</w:t>
      </w:r>
      <w:hyperlink w:anchor="_ENREF_15" w:tooltip="Bateman, 2012 #14800" w:history="1">
        <w:r w:rsidR="004156E4">
          <w:rPr>
            <w:noProof/>
          </w:rPr>
          <w:t>Bateman &amp; Fonagy, 2012</w:t>
        </w:r>
      </w:hyperlink>
      <w:r w:rsidR="00741BF2">
        <w:rPr>
          <w:noProof/>
        </w:rPr>
        <w:t xml:space="preserve">; </w:t>
      </w:r>
      <w:hyperlink w:anchor="_ENREF_66" w:tooltip="Fonagy, 2002 #8902" w:history="1">
        <w:r w:rsidR="004156E4">
          <w:rPr>
            <w:noProof/>
          </w:rPr>
          <w:t>Fonagy et al., 2002</w:t>
        </w:r>
      </w:hyperlink>
      <w:r w:rsidR="00741BF2">
        <w:rPr>
          <w:noProof/>
        </w:rPr>
        <w:t xml:space="preserve">; </w:t>
      </w:r>
      <w:hyperlink w:anchor="_ENREF_73" w:tooltip="Fonagy, 2006 #10768" w:history="1">
        <w:r w:rsidR="004156E4">
          <w:rPr>
            <w:noProof/>
          </w:rPr>
          <w:t>Fonagy &amp; Target, 2006</w:t>
        </w:r>
      </w:hyperlink>
      <w:r w:rsidR="00741BF2">
        <w:rPr>
          <w:noProof/>
        </w:rPr>
        <w:t>)</w:t>
      </w:r>
      <w:r w:rsidR="00741BF2">
        <w:fldChar w:fldCharType="end"/>
      </w:r>
      <w:r w:rsidR="00552906">
        <w:t xml:space="preserve">. </w:t>
      </w:r>
      <w:r w:rsidR="0082353F">
        <w:t xml:space="preserve">We suggest that ostensive cues are based on both affect and </w:t>
      </w:r>
      <w:r w:rsidR="00D60E84">
        <w:t>cognition-</w:t>
      </w:r>
      <w:r w:rsidR="0082353F">
        <w:t xml:space="preserve">focused </w:t>
      </w:r>
      <w:r w:rsidR="00D60E84">
        <w:t xml:space="preserve">nonconscious, automatic </w:t>
      </w:r>
      <w:r w:rsidR="0082353F">
        <w:t xml:space="preserve">indicators to the </w:t>
      </w:r>
      <w:r w:rsidR="007C4F25">
        <w:t xml:space="preserve">recipient that the communicator has adopted a mentalizing stance towards them, </w:t>
      </w:r>
      <w:r w:rsidR="009F661E">
        <w:t>that is,</w:t>
      </w:r>
      <w:r w:rsidR="007C4F25">
        <w:t xml:space="preserve"> that their actions will be interpret</w:t>
      </w:r>
      <w:r w:rsidR="00D60E84">
        <w:t>e</w:t>
      </w:r>
      <w:r w:rsidR="007C4F25">
        <w:t xml:space="preserve">d in line with their subjective experience of themselves. </w:t>
      </w:r>
    </w:p>
    <w:p w:rsidR="000C28FF" w:rsidRDefault="00215484" w:rsidP="008F15F8">
      <w:r>
        <w:t>There is c</w:t>
      </w:r>
      <w:r w:rsidR="00F13CB3">
        <w:t xml:space="preserve">onsiderable evidence that the caregiver’s capacity to </w:t>
      </w:r>
      <w:r w:rsidR="009F661E">
        <w:t>“</w:t>
      </w:r>
      <w:r w:rsidR="00F13CB3">
        <w:t>mentalize</w:t>
      </w:r>
      <w:r w:rsidR="009F661E">
        <w:t>”</w:t>
      </w:r>
      <w:r w:rsidR="00F13CB3">
        <w:t xml:space="preserve"> the child</w:t>
      </w:r>
      <w:r w:rsidR="001F1E03">
        <w:t xml:space="preserve"> predicts secure attachment</w:t>
      </w:r>
      <w:r w:rsidR="008F15F8">
        <w:t>.</w:t>
      </w:r>
      <w:r w:rsidR="00225D30">
        <w:t xml:space="preserve"> </w:t>
      </w:r>
      <w:r w:rsidR="008F15F8">
        <w:t xml:space="preserve">A number of </w:t>
      </w:r>
      <w:r w:rsidR="00D12218">
        <w:t>ways</w:t>
      </w:r>
      <w:r w:rsidR="008F15F8">
        <w:t xml:space="preserve"> of </w:t>
      </w:r>
      <w:r w:rsidR="00D12218">
        <w:t xml:space="preserve">operationalizing </w:t>
      </w:r>
      <w:r w:rsidR="008F15F8">
        <w:t>maternal m</w:t>
      </w:r>
      <w:r w:rsidR="00024842">
        <w:t>entaliz</w:t>
      </w:r>
      <w:r w:rsidR="008F15F8">
        <w:t>ing</w:t>
      </w:r>
      <w:r w:rsidR="009F661E">
        <w:t>,</w:t>
      </w:r>
      <w:r w:rsidR="008F15F8">
        <w:t xml:space="preserve"> including prenatal reflective function</w:t>
      </w:r>
      <w:r w:rsidR="00AF195C">
        <w:t xml:space="preserve"> </w:t>
      </w:r>
      <w:r w:rsidR="00741BF2">
        <w:rPr>
          <w:rFonts w:cs="Times New Roman"/>
          <w:szCs w:val="24"/>
        </w:rPr>
        <w:fldChar w:fldCharType="begin"/>
      </w:r>
      <w:r w:rsidR="00741BF2">
        <w:rPr>
          <w:rFonts w:cs="Times New Roman"/>
          <w:szCs w:val="24"/>
        </w:rPr>
        <w:instrText xml:space="preserve"> ADDIN EN.CITE &lt;EndNote&gt;&lt;Cite&gt;&lt;Author&gt;Fonagy&lt;/Author&gt;&lt;Year&gt;1991&lt;/Year&gt;&lt;RecNum&gt;12088&lt;/RecNum&gt;&lt;DisplayText&gt;(Fonagy, Steele, Steele, Moran, &amp;amp; Higgitt, 1991)&lt;/DisplayText&gt;&lt;record&gt;&lt;rec-number&gt;12088&lt;/rec-number&gt;&lt;foreign-keys&gt;&lt;key app="EN" db-id="ptpa0v9a75zff6e9zptpdsruvvx9p0trdwa2"&gt;12088&lt;/key&gt;&lt;/foreign-keys&gt;&lt;ref-type name="Journal Article"&gt;17&lt;/ref-type&gt;&lt;contributors&gt;&lt;authors&gt;&lt;author&gt;Fonagy, P.&lt;/author&gt;&lt;author&gt;Steele, M.&lt;/author&gt;&lt;author&gt;Steele, H.&lt;/author&gt;&lt;author&gt;Moran, G. S.&lt;/author&gt;&lt;author&gt;Higgitt, A. C.&lt;/author&gt;&lt;/authors&gt;&lt;/contributors&gt;&lt;auth-address&gt;Fonagy, P&amp;#xD;Anna Freud Ctr,London,England&amp;#xD;Anna Freud Ctr,London,England&amp;#xD;Univ London Univ Coll,London Wc1e 6bt,England&amp;#xD;St Marys Hosp,London,England&lt;/auth-address&gt;&lt;titles&gt;&lt;title&gt;The capacity for understanding mental states: The reflective self in parent and child and its significance for security of attachment&lt;/title&gt;&lt;secondary-title&gt;Infant Mental Health Journal&lt;/secondary-title&gt;&lt;alt-title&gt;Inf Mental Hlth J&lt;/alt-title&gt;&lt;/titles&gt;&lt;periodical&gt;&lt;full-title&gt;Infant Mental Health Journal&lt;/full-title&gt;&lt;abbr-1&gt;Inf Mental Hlth J&lt;/abbr-1&gt;&lt;/periodical&gt;&lt;alt-periodical&gt;&lt;full-title&gt;Infant Mental Health Journal&lt;/full-title&gt;&lt;abbr-1&gt;Inf Mental Hlth J&lt;/abbr-1&gt;&lt;/alt-periodical&gt;&lt;pages&gt;201-218&lt;/pages&gt;&lt;volume&gt;12&lt;/volume&gt;&lt;number&gt;3&lt;/number&gt;&lt;keywords&gt;&lt;keyword&gt;representation&lt;/keyword&gt;&lt;keyword&gt;beliefs&lt;/keyword&gt;&lt;/keywords&gt;&lt;dates&gt;&lt;year&gt;1991&lt;/year&gt;&lt;pub-dates&gt;&lt;date&gt;Fal&lt;/date&gt;&lt;/pub-dates&gt;&lt;/dates&gt;&lt;isbn&gt;0163-9641&lt;/isbn&gt;&lt;accession-num&gt;ISI:A1991GG22800006&lt;/accession-num&gt;&lt;urls&gt;&lt;related-urls&gt;&lt;url&gt;&amp;lt;Go to ISI&amp;gt;://A1991GG22800006&lt;/url&gt;&lt;/related-urls&gt;&lt;/urls&gt;&lt;electronic-resource-num&gt;Doi 10.1002/1097-0355(199123)12:3&amp;lt;201::Aid-Imhj2280120307&amp;gt;3.0.Co;2-7&lt;/electronic-resource-num&gt;&lt;language&gt;English&lt;/language&gt;&lt;/record&gt;&lt;/Cite&gt;&lt;/EndNote&gt;</w:instrText>
      </w:r>
      <w:r w:rsidR="00741BF2">
        <w:rPr>
          <w:rFonts w:cs="Times New Roman"/>
          <w:szCs w:val="24"/>
        </w:rPr>
        <w:fldChar w:fldCharType="separate"/>
      </w:r>
      <w:r w:rsidR="00741BF2">
        <w:rPr>
          <w:rFonts w:cs="Times New Roman"/>
          <w:noProof/>
          <w:szCs w:val="24"/>
        </w:rPr>
        <w:t>(</w:t>
      </w:r>
      <w:hyperlink w:anchor="_ENREF_72" w:tooltip="Fonagy, 1991 #12088" w:history="1">
        <w:r w:rsidR="004156E4">
          <w:rPr>
            <w:rFonts w:cs="Times New Roman"/>
            <w:noProof/>
            <w:szCs w:val="24"/>
          </w:rPr>
          <w:t>Fonagy, Steele, Steele, Moran, &amp; Higgitt, 1991</w:t>
        </w:r>
      </w:hyperlink>
      <w:r w:rsidR="00741BF2">
        <w:rPr>
          <w:rFonts w:cs="Times New Roman"/>
          <w:noProof/>
          <w:szCs w:val="24"/>
        </w:rPr>
        <w:t>)</w:t>
      </w:r>
      <w:r w:rsidR="00741BF2">
        <w:rPr>
          <w:rFonts w:cs="Times New Roman"/>
          <w:szCs w:val="24"/>
        </w:rPr>
        <w:fldChar w:fldCharType="end"/>
      </w:r>
      <w:r w:rsidR="008F15F8">
        <w:t xml:space="preserve">, child-specific reflective function </w:t>
      </w:r>
      <w:r w:rsidR="00741BF2">
        <w:rPr>
          <w:rFonts w:cs="Times New Roman"/>
          <w:szCs w:val="24"/>
        </w:rPr>
        <w:fldChar w:fldCharType="begin"/>
      </w:r>
      <w:r w:rsidR="00741BF2">
        <w:rPr>
          <w:rFonts w:cs="Times New Roman"/>
          <w:szCs w:val="24"/>
        </w:rPr>
        <w:instrText xml:space="preserve"> ADDIN EN.CITE &lt;EndNote&gt;&lt;Cite&gt;&lt;Author&gt;Slade&lt;/Author&gt;&lt;Year&gt;2005&lt;/Year&gt;&lt;RecNum&gt;10147&lt;/RecNum&gt;&lt;DisplayText&gt;(Slade, Grienenberger, Bernbach, Levy, &amp;amp; Locker, 2005)&lt;/DisplayText&gt;&lt;record&gt;&lt;rec-number&gt;10147&lt;/rec-number&gt;&lt;foreign-keys&gt;&lt;key app="EN" db-id="ptpa0v9a75zff6e9zptpdsruvvx9p0trdwa2"&gt;10147&lt;/key&gt;&lt;/foreign-keys&gt;&lt;ref-type name="Journal Article"&gt;17&lt;/ref-type&gt;&lt;contributors&gt;&lt;authors&gt;&lt;author&gt;Slade, A.&lt;/author&gt;&lt;author&gt;Grienenberger, J.&lt;/author&gt;&lt;author&gt;Bernbach, E.&lt;/author&gt;&lt;author&gt;Levy, D.&lt;/author&gt;&lt;author&gt;Locker, A.&lt;/author&gt;&lt;/authors&gt;&lt;/contributors&gt;&lt;auth-address&gt;The City University of New York, Yale Child Study Center, 8 Hodge Road, Roxbury, CT 06783, USA.&lt;/auth-address&gt;&lt;titles&gt;&lt;title&gt;Maternal reflective functioning, attachment, and the transmission gap: A preliminary study&lt;/title&gt;&lt;secondary-title&gt;Attachment and Human Development&lt;/secondary-title&gt;&lt;alt-title&gt;Attachment &amp;amp; human development&lt;/alt-title&gt;&lt;/titles&gt;&lt;alt-periodical&gt;&lt;full-title&gt;Attach Hum Dev&lt;/full-title&gt;&lt;abbr-1&gt;Attachment &amp;amp; human development&lt;/abbr-1&gt;&lt;/alt-periodical&gt;&lt;pages&gt;283-98&lt;/pages&gt;&lt;volume&gt;7&lt;/volume&gt;&lt;number&gt;3&lt;/number&gt;&lt;keywords&gt;&lt;keyword&gt;Adult&lt;/keyword&gt;&lt;keyword&gt;Analysis of Variance&lt;/keyword&gt;&lt;keyword&gt;Child of Impaired Parents/psychology&lt;/keyword&gt;&lt;keyword&gt;Female&lt;/keyword&gt;&lt;keyword&gt;Humans&lt;/keyword&gt;&lt;keyword&gt;Infant&lt;/keyword&gt;&lt;keyword&gt;Interview, Psychological&lt;/keyword&gt;&lt;keyword&gt;Longitudinal Studies&lt;/keyword&gt;&lt;keyword&gt;*Mental Processes&lt;/keyword&gt;&lt;keyword&gt;Models, Psychological&lt;/keyword&gt;&lt;keyword&gt;*Mother-Child Relations&lt;/keyword&gt;&lt;keyword&gt;*Object Attachment&lt;/keyword&gt;&lt;keyword&gt;Parenting/*psychology&lt;/keyword&gt;&lt;keyword&gt;Pregnancy/psychology&lt;/keyword&gt;&lt;keyword&gt;United States&lt;/keyword&gt;&lt;/keywords&gt;&lt;dates&gt;&lt;year&gt;2005&lt;/year&gt;&lt;pub-dates&gt;&lt;date&gt;Sep&lt;/date&gt;&lt;/pub-dates&gt;&lt;/dates&gt;&lt;isbn&gt;1461-6734 (Print)&amp;#xD;1461-6734 (Linking)&lt;/isbn&gt;&lt;accession-num&gt;16210240&lt;/accession-num&gt;&lt;urls&gt;&lt;related-urls&gt;&lt;url&gt;http://www.ncbi.nlm.nih.gov/pubmed/16210240&lt;/url&gt;&lt;/related-urls&gt;&lt;/urls&gt;&lt;electronic-resource-num&gt;10.1080/14616730500245880&lt;/electronic-resource-num&gt;&lt;/record&gt;&lt;/Cite&gt;&lt;/EndNote&gt;</w:instrText>
      </w:r>
      <w:r w:rsidR="00741BF2">
        <w:rPr>
          <w:rFonts w:cs="Times New Roman"/>
          <w:szCs w:val="24"/>
        </w:rPr>
        <w:fldChar w:fldCharType="separate"/>
      </w:r>
      <w:r w:rsidR="00741BF2">
        <w:rPr>
          <w:rFonts w:cs="Times New Roman"/>
          <w:noProof/>
          <w:szCs w:val="24"/>
        </w:rPr>
        <w:t>(</w:t>
      </w:r>
      <w:hyperlink w:anchor="_ENREF_171" w:tooltip="Slade, 2005 #10147" w:history="1">
        <w:r w:rsidR="004156E4">
          <w:rPr>
            <w:rFonts w:cs="Times New Roman"/>
            <w:noProof/>
            <w:szCs w:val="24"/>
          </w:rPr>
          <w:t>Slade, Grienenberger, Bernbach, Levy, &amp; Locker, 2005</w:t>
        </w:r>
      </w:hyperlink>
      <w:r w:rsidR="00741BF2">
        <w:rPr>
          <w:rFonts w:cs="Times New Roman"/>
          <w:noProof/>
          <w:szCs w:val="24"/>
        </w:rPr>
        <w:t>)</w:t>
      </w:r>
      <w:r w:rsidR="00741BF2">
        <w:rPr>
          <w:rFonts w:cs="Times New Roman"/>
          <w:szCs w:val="24"/>
        </w:rPr>
        <w:fldChar w:fldCharType="end"/>
      </w:r>
      <w:r w:rsidR="008F15F8">
        <w:t xml:space="preserve">, mind-related comments </w:t>
      </w:r>
      <w:r w:rsidR="00741BF2">
        <w:rPr>
          <w:rFonts w:cs="Times New Roman"/>
          <w:szCs w:val="24"/>
        </w:rPr>
        <w:fldChar w:fldCharType="begin">
          <w:fldData xml:space="preserve">PEVuZE5vdGU+PENpdGU+PEF1dGhvcj5NZWluczwvQXV0aG9yPjxZZWFyPjIwMDE8L1llYXI+PFJl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NZWluczwvQXV0aG9yPjxZZWFyPjIwMDE8L1llYXI+PFJl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128" w:tooltip="Meins, 2001 #9180" w:history="1">
        <w:r w:rsidR="004156E4">
          <w:rPr>
            <w:rFonts w:cs="Times New Roman"/>
            <w:noProof/>
            <w:szCs w:val="24"/>
          </w:rPr>
          <w:t>Meins, Fernyhough, Fradley, &amp; Tuckey, 2001</w:t>
        </w:r>
      </w:hyperlink>
      <w:r w:rsidR="00741BF2">
        <w:rPr>
          <w:rFonts w:cs="Times New Roman"/>
          <w:noProof/>
          <w:szCs w:val="24"/>
        </w:rPr>
        <w:t xml:space="preserve">; </w:t>
      </w:r>
      <w:hyperlink w:anchor="_ENREF_130" w:tooltip="Meins, 2002 #10113" w:history="1">
        <w:r w:rsidR="004156E4">
          <w:rPr>
            <w:rFonts w:cs="Times New Roman"/>
            <w:noProof/>
            <w:szCs w:val="24"/>
          </w:rPr>
          <w:t>Meins et al., 2002</w:t>
        </w:r>
      </w:hyperlink>
      <w:r w:rsidR="00741BF2">
        <w:rPr>
          <w:rFonts w:cs="Times New Roman"/>
          <w:noProof/>
          <w:szCs w:val="24"/>
        </w:rPr>
        <w:t>)</w:t>
      </w:r>
      <w:r w:rsidR="00741BF2">
        <w:rPr>
          <w:rFonts w:cs="Times New Roman"/>
          <w:szCs w:val="24"/>
        </w:rPr>
        <w:fldChar w:fldCharType="end"/>
      </w:r>
      <w:r w:rsidR="008F15F8">
        <w:t>, and a diverse range of other measures</w:t>
      </w:r>
      <w:r w:rsidR="00D12218">
        <w:t xml:space="preserve"> of the construct</w:t>
      </w:r>
      <w:r w:rsidR="008F15F8">
        <w:t xml:space="preserve"> </w:t>
      </w:r>
      <w:r w:rsidR="00741BF2">
        <w:rPr>
          <w:rFonts w:cs="Times New Roman"/>
          <w:szCs w:val="24"/>
        </w:rPr>
        <w:fldChar w:fldCharType="begin">
          <w:fldData xml:space="preserve">PEVuZE5vdGU+PENpdGU+PEF1dGhvcj5BYmVyPC9BdXRob3I+PFllYXI+MTk4NTwvWWVhcj48UmVj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BYmVyPC9BdXRob3I+PFllYXI+MTk4NTwvWWVhcj48UmVj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1" w:tooltip="Aber, 1985 #11344" w:history="1">
        <w:r w:rsidR="004156E4">
          <w:rPr>
            <w:rFonts w:cs="Times New Roman"/>
            <w:noProof/>
            <w:szCs w:val="24"/>
          </w:rPr>
          <w:t>Aber, Slade, Berger, Bresgi, &amp; Kaplan, 1985</w:t>
        </w:r>
      </w:hyperlink>
      <w:r w:rsidR="00741BF2">
        <w:rPr>
          <w:rFonts w:cs="Times New Roman"/>
          <w:noProof/>
          <w:szCs w:val="24"/>
        </w:rPr>
        <w:t xml:space="preserve">; </w:t>
      </w:r>
      <w:hyperlink w:anchor="_ENREF_111" w:tooltip="Koren-Karie, 2002 #16656" w:history="1">
        <w:r w:rsidR="004156E4">
          <w:rPr>
            <w:rFonts w:cs="Times New Roman"/>
            <w:noProof/>
            <w:szCs w:val="24"/>
          </w:rPr>
          <w:t>Koren-Karie, Oppenheim, Dolev, Sher, &amp; Etzion-Carasso, 2002</w:t>
        </w:r>
      </w:hyperlink>
      <w:r w:rsidR="00741BF2">
        <w:rPr>
          <w:rFonts w:cs="Times New Roman"/>
          <w:noProof/>
          <w:szCs w:val="24"/>
        </w:rPr>
        <w:t xml:space="preserve">; </w:t>
      </w:r>
      <w:hyperlink w:anchor="_ENREF_143" w:tooltip="Oppenheim, 2013 #17208" w:history="1">
        <w:r w:rsidR="004156E4">
          <w:rPr>
            <w:rFonts w:cs="Times New Roman"/>
            <w:noProof/>
            <w:szCs w:val="24"/>
          </w:rPr>
          <w:t>Oppenheim &amp; Koren-Karie, 2013</w:t>
        </w:r>
      </w:hyperlink>
      <w:r w:rsidR="00741BF2">
        <w:rPr>
          <w:rFonts w:cs="Times New Roman"/>
          <w:noProof/>
          <w:szCs w:val="24"/>
        </w:rPr>
        <w:t xml:space="preserve">; </w:t>
      </w:r>
      <w:hyperlink w:anchor="_ENREF_175" w:tooltip="Solomon, 1999 #16654" w:history="1">
        <w:r w:rsidR="004156E4">
          <w:rPr>
            <w:rFonts w:cs="Times New Roman"/>
            <w:noProof/>
            <w:szCs w:val="24"/>
          </w:rPr>
          <w:t>Solomon &amp; George, 1999</w:t>
        </w:r>
      </w:hyperlink>
      <w:r w:rsidR="00741BF2">
        <w:rPr>
          <w:rFonts w:cs="Times New Roman"/>
          <w:noProof/>
          <w:szCs w:val="24"/>
        </w:rPr>
        <w:t>)</w:t>
      </w:r>
      <w:r w:rsidR="00741BF2">
        <w:rPr>
          <w:rFonts w:cs="Times New Roman"/>
          <w:szCs w:val="24"/>
        </w:rPr>
        <w:fldChar w:fldCharType="end"/>
      </w:r>
      <w:r w:rsidR="009F661E">
        <w:rPr>
          <w:rFonts w:cs="Times New Roman"/>
          <w:szCs w:val="24"/>
        </w:rPr>
        <w:t>,</w:t>
      </w:r>
      <w:r w:rsidR="008F15F8">
        <w:t xml:space="preserve"> </w:t>
      </w:r>
      <w:r w:rsidR="009F661E">
        <w:t xml:space="preserve">have </w:t>
      </w:r>
      <w:r w:rsidR="008F15F8">
        <w:t xml:space="preserve">demonstrated that the child’s attachment security is predicted by </w:t>
      </w:r>
      <w:r w:rsidR="009F661E">
        <w:t xml:space="preserve">the mother’s </w:t>
      </w:r>
      <w:r w:rsidR="008F15F8">
        <w:t>m</w:t>
      </w:r>
      <w:r w:rsidR="00024842">
        <w:t>entaliz</w:t>
      </w:r>
      <w:r w:rsidR="008F15F8">
        <w:t>ing</w:t>
      </w:r>
      <w:r w:rsidR="003E0F99">
        <w:t xml:space="preserve"> capacity</w:t>
      </w:r>
      <w:r w:rsidR="008F15F8">
        <w:t>.</w:t>
      </w:r>
      <w:r w:rsidR="00225D30">
        <w:t xml:space="preserve"> </w:t>
      </w:r>
      <w:r w:rsidR="008F15F8">
        <w:t>Further, maternal m</w:t>
      </w:r>
      <w:r w:rsidR="00024842">
        <w:t>entaliz</w:t>
      </w:r>
      <w:r w:rsidR="008F15F8">
        <w:t xml:space="preserve">ing </w:t>
      </w:r>
      <w:r w:rsidR="009F661E">
        <w:t xml:space="preserve">has been </w:t>
      </w:r>
      <w:r w:rsidR="008F15F8">
        <w:t xml:space="preserve">shown to protect the infant from the transmission of </w:t>
      </w:r>
      <w:r w:rsidR="008F15F8" w:rsidRPr="009F661E">
        <w:t xml:space="preserve">trauma </w:t>
      </w:r>
      <w:r w:rsidR="00741BF2">
        <w:fldChar w:fldCharType="begin"/>
      </w:r>
      <w:r w:rsidR="00741BF2">
        <w:instrText xml:space="preserve"> ADDIN EN.CITE &lt;EndNote&gt;&lt;Cite&gt;&lt;Author&gt;Schechter&lt;/Author&gt;&lt;Year&gt;2006&lt;/Year&gt;&lt;RecNum&gt;16932&lt;/RecNum&gt;&lt;DisplayText&gt;(Schechter et al., 2006)&lt;/DisplayText&gt;&lt;record&gt;&lt;rec-number&gt;16932&lt;/rec-number&gt;&lt;foreign-keys&gt;&lt;key app="EN" db-id="ptpa0v9a75zff6e9zptpdsruvvx9p0trdwa2"&gt;16932&lt;/key&gt;&lt;/foreign-keys&gt;&lt;ref-type name="Journal Article"&gt;17&lt;/ref-type&gt;&lt;contributors&gt;&lt;authors&gt;&lt;author&gt;Schechter, D. S.&lt;/author&gt;&lt;author&gt;Myers, M. M.&lt;/author&gt;&lt;author&gt;Brunelli, S. A.&lt;/author&gt;&lt;author&gt;Coates, S. W.&lt;/author&gt;&lt;author&gt;Zeanah, C. H.&lt;/author&gt;&lt;author&gt;Davies, M.&lt;/author&gt;&lt;author&gt;Grienenberger, J. F.&lt;/author&gt;&lt;author&gt;Marshall, R. D.&lt;/author&gt;&lt;author&gt;McCaw, J. E.&lt;/author&gt;&lt;author&gt;Trabka, K. A.&lt;/author&gt;&lt;author&gt;Liebowitz, M. R.&lt;/author&gt;&lt;/authors&gt;&lt;/contributors&gt;&lt;auth-address&gt;Department of Psychiatry, Columbia College of Physicians and Surgeons, Columbia University, New York, NY.&lt;/auth-address&gt;&lt;titles&gt;&lt;title&gt;Traumatized mothers can change their minds about their toddlers: Understanding how a novel use of videofeedback supports positive change of maternal attributions&lt;/title&gt;&lt;secondary-title&gt;Infant Mental Health Journal&lt;/secondary-title&gt;&lt;alt-title&gt;Infant mental health journal&lt;/alt-title&gt;&lt;/titles&gt;&lt;periodical&gt;&lt;full-title&gt;Infant Mental Health Journal&lt;/full-title&gt;&lt;abbr-1&gt;Inf Mental Hlth J&lt;/abbr-1&gt;&lt;/periodical&gt;&lt;alt-periodical&gt;&lt;full-title&gt;Infant Mental Health Journal&lt;/full-title&gt;&lt;abbr-1&gt;Inf Mental Hlth J&lt;/abbr-1&gt;&lt;/alt-periodical&gt;&lt;pages&gt;429-447&lt;/pages&gt;&lt;volume&gt;27&lt;/volume&gt;&lt;number&gt;5&lt;/number&gt;&lt;edition&gt;2007/11/17&lt;/edition&gt;&lt;dates&gt;&lt;year&gt;2006&lt;/year&gt;&lt;pub-dates&gt;&lt;date&gt;Sep&lt;/date&gt;&lt;/pub-dates&gt;&lt;/dates&gt;&lt;isbn&gt;0163-9641 (Print)&amp;#xD;0163-9641 (Linking)&lt;/isbn&gt;&lt;accession-num&gt;18007960&lt;/accession-num&gt;&lt;urls&gt;&lt;related-urls&gt;&lt;url&gt;http://www.ncbi.nlm.nih.gov/pubmed/18007960&lt;/url&gt;&lt;/related-urls&gt;&lt;/urls&gt;&lt;custom2&gt;2078524&lt;/custom2&gt;&lt;electronic-resource-num&gt;10.1002/imhj.20101&lt;/electronic-resource-num&gt;&lt;language&gt;Eng&lt;/language&gt;&lt;/record&gt;&lt;/Cite&gt;&lt;/EndNote&gt;</w:instrText>
      </w:r>
      <w:r w:rsidR="00741BF2">
        <w:fldChar w:fldCharType="separate"/>
      </w:r>
      <w:r w:rsidR="00741BF2">
        <w:rPr>
          <w:noProof/>
        </w:rPr>
        <w:t>(</w:t>
      </w:r>
      <w:hyperlink w:anchor="_ENREF_158" w:tooltip="Schechter, 2006 #16932" w:history="1">
        <w:r w:rsidR="004156E4">
          <w:rPr>
            <w:noProof/>
          </w:rPr>
          <w:t>Schechter et al., 2006</w:t>
        </w:r>
      </w:hyperlink>
      <w:r w:rsidR="00741BF2">
        <w:rPr>
          <w:noProof/>
        </w:rPr>
        <w:t>)</w:t>
      </w:r>
      <w:r w:rsidR="00741BF2">
        <w:fldChar w:fldCharType="end"/>
      </w:r>
      <w:r w:rsidR="008F15F8" w:rsidRPr="009F661E">
        <w:t xml:space="preserve"> and</w:t>
      </w:r>
      <w:r w:rsidR="008F15F8">
        <w:t xml:space="preserve"> disruptive maternal behavior</w:t>
      </w:r>
      <w:r w:rsidR="009F661E">
        <w:t xml:space="preserve"> </w:t>
      </w:r>
      <w:r w:rsidR="00741BF2">
        <w:fldChar w:fldCharType="begin"/>
      </w:r>
      <w:r w:rsidR="00741BF2">
        <w:instrText xml:space="preserve"> ADDIN EN.CITE &lt;EndNote&gt;&lt;Cite&gt;&lt;Author&gt;Slade&lt;/Author&gt;&lt;Year&gt;2005&lt;/Year&gt;&lt;RecNum&gt;10167&lt;/RecNum&gt;&lt;DisplayText&gt;(Slade, 2005)&lt;/DisplayText&gt;&lt;record&gt;&lt;rec-number&gt;10167&lt;/rec-number&gt;&lt;foreign-keys&gt;&lt;key app="EN" db-id="ptpa0v9a75zff6e9zptpdsruvvx9p0trdwa2"&gt;10167&lt;/key&gt;&lt;/foreign-keys&gt;&lt;ref-type name="Journal Article"&gt;17&lt;/ref-type&gt;&lt;contributors&gt;&lt;authors&gt;&lt;author&gt;Slade, A.&lt;/author&gt;&lt;/authors&gt;&lt;/contributors&gt;&lt;auth-address&gt;The City University of New York, Yale Child Study Center, 8 Hodge Road, Roxbury, CT 06783, USA.&lt;/auth-address&gt;&lt;titles&gt;&lt;title&gt;Parental reflective functioning: An introduction&lt;/title&gt;&lt;secondary-title&gt;Attachment and Human Development&lt;/secondary-title&gt;&lt;alt-title&gt;Attachment &amp;amp; human development&lt;/alt-title&gt;&lt;/titles&gt;&lt;alt-periodical&gt;&lt;full-title&gt;Attach Hum Dev&lt;/full-title&gt;&lt;abbr-1&gt;Attachment &amp;amp; human development&lt;/abbr-1&gt;&lt;/alt-periodical&gt;&lt;pages&gt;269-81&lt;/pages&gt;&lt;volume&gt;7&lt;/volume&gt;&lt;number&gt;3&lt;/number&gt;&lt;edition&gt;2005/10/08&lt;/edition&gt;&lt;keywords&gt;&lt;keyword&gt;Child&lt;/keyword&gt;&lt;keyword&gt;Humans&lt;/keyword&gt;&lt;keyword&gt;Interview, Psychological&lt;/keyword&gt;&lt;keyword&gt;*Mental Processes&lt;/keyword&gt;&lt;keyword&gt;*Object Attachment&lt;/keyword&gt;&lt;keyword&gt;*Parent-Child Relations&lt;/keyword&gt;&lt;keyword&gt;Parenting/*psychology&lt;/keyword&gt;&lt;keyword&gt;Research&lt;/keyword&gt;&lt;/keywords&gt;&lt;dates&gt;&lt;year&gt;2005&lt;/year&gt;&lt;pub-dates&gt;&lt;date&gt;Sep&lt;/date&gt;&lt;/pub-dates&gt;&lt;/dates&gt;&lt;isbn&gt;1461-6734 (Print)&amp;#xD;1461-6734 (Linking)&lt;/isbn&gt;&lt;accession-num&gt;16210239&lt;/accession-num&gt;&lt;work-type&gt;Review&lt;/work-type&gt;&lt;urls&gt;&lt;related-urls&gt;&lt;url&gt;http://www.ncbi.nlm.nih.gov/pubmed/16210239&lt;/url&gt;&lt;/related-urls&gt;&lt;/urls&gt;&lt;electronic-resource-num&gt;10.1080/14616730500245906&lt;/electronic-resource-num&gt;&lt;language&gt;eng&lt;/language&gt;&lt;/record&gt;&lt;/Cite&gt;&lt;/EndNote&gt;</w:instrText>
      </w:r>
      <w:r w:rsidR="00741BF2">
        <w:fldChar w:fldCharType="separate"/>
      </w:r>
      <w:r w:rsidR="00741BF2">
        <w:rPr>
          <w:noProof/>
        </w:rPr>
        <w:t>(</w:t>
      </w:r>
      <w:hyperlink w:anchor="_ENREF_170" w:tooltip="Slade, 2005 #10167" w:history="1">
        <w:r w:rsidR="004156E4">
          <w:rPr>
            <w:noProof/>
          </w:rPr>
          <w:t>Slade, 2005</w:t>
        </w:r>
      </w:hyperlink>
      <w:r w:rsidR="00741BF2">
        <w:rPr>
          <w:noProof/>
        </w:rPr>
        <w:t>)</w:t>
      </w:r>
      <w:r w:rsidR="00741BF2">
        <w:fldChar w:fldCharType="end"/>
      </w:r>
      <w:r w:rsidR="008F15F8">
        <w:t>.</w:t>
      </w:r>
      <w:r w:rsidR="00225D30">
        <w:t xml:space="preserve"> </w:t>
      </w:r>
      <w:r w:rsidR="008F15F8">
        <w:t>The benefit of m</w:t>
      </w:r>
      <w:r w:rsidR="00024842">
        <w:t>entaliz</w:t>
      </w:r>
      <w:r w:rsidR="008F15F8">
        <w:t>ing goes beyond attachment to predicting the general capacity for emotion recognitio</w:t>
      </w:r>
      <w:r w:rsidR="008F15F8" w:rsidRPr="009F661E">
        <w:t xml:space="preserve">n </w:t>
      </w:r>
      <w:r w:rsidR="00741BF2">
        <w:fldChar w:fldCharType="begin"/>
      </w:r>
      <w:r w:rsidR="00741BF2">
        <w:instrText xml:space="preserve"> ADDIN EN.CITE &lt;EndNote&gt;&lt;Cite&gt;&lt;Author&gt;Taumoepeau&lt;/Author&gt;&lt;Year&gt;2006&lt;/Year&gt;&lt;RecNum&gt;16933&lt;/RecNum&gt;&lt;DisplayText&gt;(Taumoepeau &amp;amp; Ruffman, 2006)&lt;/DisplayText&gt;&lt;record&gt;&lt;rec-number&gt;16933&lt;/rec-number&gt;&lt;foreign-keys&gt;&lt;key app="EN" db-id="ptpa0v9a75zff6e9zptpdsruvvx9p0trdwa2"&gt;16933&lt;/key&gt;&lt;/foreign-keys&gt;&lt;ref-type name="Journal Article"&gt;17&lt;/ref-type&gt;&lt;contributors&gt;&lt;authors&gt;&lt;author&gt;Taumoepeau, M.&lt;/author&gt;&lt;author&gt;Ruffman, T.&lt;/author&gt;&lt;/authors&gt;&lt;/contributors&gt;&lt;auth-address&gt;Department of Psychology, University of Otago, Dunedin, New Zealand. mele@psy.otago.ac.nz&lt;/auth-address&gt;&lt;titles&gt;&lt;title&gt;Mother and infant talk about mental states relates to desire language and emotion understanding&lt;/title&gt;&lt;secondary-title&gt;Child Development&lt;/secondary-title&gt;&lt;alt-title&gt;Child development&lt;/alt-title&gt;&lt;/titles&gt;&lt;periodical&gt;&lt;full-title&gt;Child Development&lt;/full-title&gt;&lt;abbr-1&gt;Child development&lt;/abbr-1&gt;&lt;/periodical&gt;&lt;alt-periodical&gt;&lt;full-title&gt;Child Development&lt;/full-title&gt;&lt;abbr-1&gt;Child development&lt;/abbr-1&gt;&lt;/alt-periodical&gt;&lt;pages&gt;465-81&lt;/pages&gt;&lt;volume&gt;77&lt;/volume&gt;&lt;number&gt;2&lt;/number&gt;&lt;edition&gt;2006/04/14&lt;/edition&gt;&lt;keywords&gt;&lt;keyword&gt;*Affect&lt;/keyword&gt;&lt;keyword&gt;*Attitude&lt;/keyword&gt;&lt;keyword&gt;Child, Preschool&lt;/keyword&gt;&lt;keyword&gt;*Cognition&lt;/keyword&gt;&lt;keyword&gt;*Communication&lt;/keyword&gt;&lt;keyword&gt;Female&lt;/keyword&gt;&lt;keyword&gt;Humans&lt;/keyword&gt;&lt;keyword&gt;Infant&lt;/keyword&gt;&lt;keyword&gt;*Language&lt;/keyword&gt;&lt;keyword&gt;Male&lt;/keyword&gt;&lt;keyword&gt;*Mother-Child Relations&lt;/keyword&gt;&lt;keyword&gt;Mothers/*psychology&lt;/keyword&gt;&lt;keyword&gt;*Social Perception&lt;/keyword&gt;&lt;keyword&gt;Visual Perception&lt;/keyword&gt;&lt;/keywords&gt;&lt;dates&gt;&lt;year&gt;2006&lt;/year&gt;&lt;pub-dates&gt;&lt;date&gt;Mar-Apr&lt;/date&gt;&lt;/pub-dates&gt;&lt;/dates&gt;&lt;isbn&gt;0009-3920 (Print)&amp;#xD;0009-3920 (Linking)&lt;/isbn&gt;&lt;accession-num&gt;16611184&lt;/accession-num&gt;&lt;work-type&gt;Research Support, Non-U.S. Gov&amp;apos;t&lt;/work-type&gt;&lt;urls&gt;&lt;related-urls&gt;&lt;url&gt;http://www.ncbi.nlm.nih.gov/pubmed/16611184&lt;/url&gt;&lt;/related-urls&gt;&lt;/urls&gt;&lt;electronic-resource-num&gt;10.1111/j.1467-8624.2006.00882.x&lt;/electronic-resource-num&gt;&lt;language&gt;eng&lt;/language&gt;&lt;/record&gt;&lt;/Cite&gt;&lt;/EndNote&gt;</w:instrText>
      </w:r>
      <w:r w:rsidR="00741BF2">
        <w:fldChar w:fldCharType="separate"/>
      </w:r>
      <w:r w:rsidR="00741BF2">
        <w:rPr>
          <w:noProof/>
        </w:rPr>
        <w:t>(</w:t>
      </w:r>
      <w:hyperlink w:anchor="_ENREF_186" w:tooltip="Taumoepeau, 2006 #16933" w:history="1">
        <w:r w:rsidR="004156E4">
          <w:rPr>
            <w:noProof/>
          </w:rPr>
          <w:t>Taumoepeau &amp; Ruffman, 2006</w:t>
        </w:r>
      </w:hyperlink>
      <w:r w:rsidR="00741BF2">
        <w:rPr>
          <w:noProof/>
        </w:rPr>
        <w:t>)</w:t>
      </w:r>
      <w:r w:rsidR="00741BF2">
        <w:fldChar w:fldCharType="end"/>
      </w:r>
      <w:r w:rsidR="009F661E">
        <w:t xml:space="preserve"> and</w:t>
      </w:r>
      <w:r w:rsidR="008F15F8">
        <w:t xml:space="preserve"> the child’s performance in the task of social cognition </w:t>
      </w:r>
      <w:r w:rsidR="00741BF2">
        <w:rPr>
          <w:rFonts w:cs="Times New Roman"/>
          <w:szCs w:val="24"/>
        </w:rPr>
        <w:fldChar w:fldCharType="begin">
          <w:fldData xml:space="preserve">PEVuZE5vdGU+PENpdGU+PEF1dGhvcj5MYXJhbmpvPC9BdXRob3I+PFllYXI+MjAxMDwvWWVhcj48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</w:fldData>
        </w:fldChar>
      </w:r>
      <w:r w:rsidR="00741BF2">
        <w:rPr>
          <w:rFonts w:cs="Times New Roman"/>
          <w:szCs w:val="24"/>
        </w:rPr>
        <w:instrText xml:space="preserve"> ADDIN EN.CITE </w:instrText>
      </w:r>
      <w:r w:rsidR="00741BF2">
        <w:rPr>
          <w:rFonts w:cs="Times New Roman"/>
          <w:szCs w:val="24"/>
        </w:rPr>
        <w:fldChar w:fldCharType="begin">
          <w:fldData xml:space="preserve">PEVuZE5vdGU+PENpdGU+PEF1dGhvcj5MYXJhbmpvPC9BdXRob3I+PFllYXI+MjAxMDwvWWVhcj48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</w:fldData>
        </w:fldChar>
      </w:r>
      <w:r w:rsidR="00741BF2">
        <w:rPr>
          <w:rFonts w:cs="Times New Roman"/>
          <w:szCs w:val="24"/>
        </w:rPr>
        <w:instrText xml:space="preserve"> ADDIN EN.CITE.DATA </w:instrText>
      </w:r>
      <w:r w:rsidR="00741BF2">
        <w:rPr>
          <w:rFonts w:cs="Times New Roman"/>
          <w:szCs w:val="24"/>
        </w:rPr>
      </w:r>
      <w:r w:rsidR="00741BF2">
        <w:rPr>
          <w:rFonts w:cs="Times New Roman"/>
          <w:szCs w:val="24"/>
        </w:rPr>
        <w:fldChar w:fldCharType="end"/>
      </w:r>
      <w:r w:rsidR="00741BF2">
        <w:rPr>
          <w:rFonts w:cs="Times New Roman"/>
          <w:szCs w:val="24"/>
        </w:rPr>
      </w:r>
      <w:r w:rsidR="00741BF2">
        <w:rPr>
          <w:rFonts w:cs="Times New Roman"/>
          <w:szCs w:val="24"/>
        </w:rPr>
        <w:fldChar w:fldCharType="separate"/>
      </w:r>
      <w:r w:rsidR="00741BF2">
        <w:rPr>
          <w:rFonts w:cs="Times New Roman"/>
          <w:noProof/>
          <w:szCs w:val="24"/>
        </w:rPr>
        <w:t>(</w:t>
      </w:r>
      <w:hyperlink w:anchor="_ENREF_116" w:tooltip="Laranjo, 2010 #16657" w:history="1">
        <w:r w:rsidR="004156E4">
          <w:rPr>
            <w:rFonts w:cs="Times New Roman"/>
            <w:noProof/>
            <w:szCs w:val="24"/>
          </w:rPr>
          <w:t>Laranjo, Bernier, Meins, &amp; Carlson, 2010</w:t>
        </w:r>
      </w:hyperlink>
      <w:r w:rsidR="00741BF2">
        <w:rPr>
          <w:rFonts w:cs="Times New Roman"/>
          <w:noProof/>
          <w:szCs w:val="24"/>
        </w:rPr>
        <w:t xml:space="preserve">; </w:t>
      </w:r>
      <w:hyperlink w:anchor="_ENREF_130" w:tooltip="Meins, 2002 #10113" w:history="1">
        <w:r w:rsidR="004156E4">
          <w:rPr>
            <w:rFonts w:cs="Times New Roman"/>
            <w:noProof/>
            <w:szCs w:val="24"/>
          </w:rPr>
          <w:t>Meins et al., 2002</w:t>
        </w:r>
      </w:hyperlink>
      <w:r w:rsidR="00741BF2">
        <w:rPr>
          <w:rFonts w:cs="Times New Roman"/>
          <w:noProof/>
          <w:szCs w:val="24"/>
        </w:rPr>
        <w:t>)</w:t>
      </w:r>
      <w:r w:rsidR="00741BF2">
        <w:rPr>
          <w:rFonts w:cs="Times New Roman"/>
          <w:szCs w:val="24"/>
        </w:rPr>
        <w:fldChar w:fldCharType="end"/>
      </w:r>
      <w:r w:rsidR="009F661E">
        <w:rPr>
          <w:rFonts w:cs="Times New Roman"/>
          <w:szCs w:val="24"/>
        </w:rPr>
        <w:t>,</w:t>
      </w:r>
      <w:r w:rsidR="008F15F8">
        <w:t xml:space="preserve"> as well as general social cognitive development </w:t>
      </w:r>
      <w:r w:rsidR="00741BF2">
        <w:rPr>
          <w:rFonts w:cs="Times New Roman"/>
          <w:szCs w:val="24"/>
        </w:rPr>
        <w:fldChar w:fldCharType="begin"/>
      </w:r>
      <w:r w:rsidR="00741BF2">
        <w:rPr>
          <w:rFonts w:cs="Times New Roman"/>
          <w:szCs w:val="24"/>
        </w:rPr>
        <w:instrText xml:space="preserve"> ADDIN EN.CITE &lt;EndNote&gt;&lt;Cite&gt;&lt;Author&gt;Meins&lt;/Author&gt;&lt;Year&gt;2003&lt;/Year&gt;&lt;RecNum&gt;10200&lt;/RecNum&gt;&lt;DisplayText&gt;(Meins et al., 2003)&lt;/DisplayText&gt;&lt;record&gt;&lt;rec-number&gt;10200&lt;/rec-number&gt;&lt;foreign-keys&gt;&lt;key app="EN" db-id="ptpa0v9a75zff6e9zptpdsruvvx9p0trdwa2"&gt;10200&lt;/key&gt;&lt;/foreign-keys&gt;&lt;ref-type name="Journal Article"&gt;17&lt;/ref-type&gt;&lt;contributors&gt;&lt;authors&gt;&lt;author&gt;Meins, E.&lt;/author&gt;&lt;author&gt;Fernyhough, C.&lt;/author&gt;&lt;author&gt;Wainwright, R.&lt;/author&gt;&lt;author&gt;Clark-Carter, D.&lt;/author&gt;&lt;author&gt;Das Gupta, M.&lt;/author&gt;&lt;author&gt;Fradley, E.&lt;/author&gt;&lt;author&gt;Tuckey, M.&lt;/author&gt;&lt;/authors&gt;&lt;/contributors&gt;&lt;auth-address&gt;Psychology Division, School of Sciences, Staffordshire University, UK. elizabeth.meins@durham.ac.uk&lt;/auth-address&gt;&lt;titles&gt;&lt;title&gt;Pathways to understanding mind: Construct validity and predictive validity of maternal mind-mindedness&lt;/title&gt;&lt;secondary-title&gt;Child Development Perspectives&lt;/secondary-title&gt;&lt;alt-title&gt;Child development&lt;/alt-title&gt;&lt;/titles&gt;&lt;alt-periodical&gt;&lt;full-title&gt;Child Development&lt;/full-title&gt;&lt;abbr-1&gt;Child development&lt;/abbr-1&gt;&lt;/alt-periodical&gt;&lt;pages&gt;1194-211&lt;/pages&gt;&lt;volume&gt;74&lt;/volume&gt;&lt;number&gt;4&lt;/number&gt;&lt;edition&gt;2003/08/27&lt;/edition&gt;&lt;keywords&gt;&lt;keyword&gt;Child&lt;/keyword&gt;&lt;keyword&gt;*Cognition&lt;/keyword&gt;&lt;keyword&gt;Female&lt;/keyword&gt;&lt;keyword&gt;Humans&lt;/keyword&gt;&lt;keyword&gt;Male&lt;/keyword&gt;&lt;keyword&gt;Mother-Child Relations&lt;/keyword&gt;&lt;keyword&gt;*Mothers&lt;/keyword&gt;&lt;keyword&gt;*Questionnaires&lt;/keyword&gt;&lt;keyword&gt;Sensitivity and Specificity&lt;/keyword&gt;&lt;/keywords&gt;&lt;dates&gt;&lt;year&gt;2003&lt;/year&gt;&lt;pub-dates&gt;&lt;date&gt;Jul-Aug&lt;/date&gt;&lt;/pub-dates&gt;&lt;/dates&gt;&lt;isbn&gt;0009-3920 (Print)&amp;#xD;0009-3920 (Linking)&lt;/isbn&gt;&lt;accession-num&gt;12938713&lt;/accession-num&gt;&lt;work-type&gt;Research Support, Non-U.S. Gov&amp;apos;t&amp;#xD;Validation Studies&lt;/work-type&gt;&lt;urls&gt;&lt;related-urls&gt;&lt;url&gt;http://www.ncbi.nlm.nih.gov/pubmed/12938713&lt;/url&gt;&lt;/related-urls&gt;&lt;/urls&gt;&lt;electronic-resource-num&gt;10.1111/1467-8624.00601&lt;/electronic-resource-num&gt;&lt;language&gt;eng&lt;/language&gt;&lt;/record&gt;&lt;/Cite&gt;&lt;/EndNote&gt;</w:instrText>
      </w:r>
      <w:r w:rsidR="00741BF2">
        <w:rPr>
          <w:rFonts w:cs="Times New Roman"/>
          <w:szCs w:val="24"/>
        </w:rPr>
        <w:fldChar w:fldCharType="separate"/>
      </w:r>
      <w:r w:rsidR="00741BF2">
        <w:rPr>
          <w:rFonts w:cs="Times New Roman"/>
          <w:noProof/>
          <w:szCs w:val="24"/>
        </w:rPr>
        <w:t>(</w:t>
      </w:r>
      <w:hyperlink w:anchor="_ENREF_129" w:tooltip="Meins, 2003 #10200" w:history="1">
        <w:r w:rsidR="004156E4">
          <w:rPr>
            <w:rFonts w:cs="Times New Roman"/>
            <w:noProof/>
            <w:szCs w:val="24"/>
          </w:rPr>
          <w:t>Meins et al., 2003</w:t>
        </w:r>
      </w:hyperlink>
      <w:r w:rsidR="00741BF2">
        <w:rPr>
          <w:rFonts w:cs="Times New Roman"/>
          <w:noProof/>
          <w:szCs w:val="24"/>
        </w:rPr>
        <w:t>)</w:t>
      </w:r>
      <w:r w:rsidR="00741BF2">
        <w:rPr>
          <w:rFonts w:cs="Times New Roman"/>
          <w:szCs w:val="24"/>
        </w:rPr>
        <w:fldChar w:fldCharType="end"/>
      </w:r>
      <w:r w:rsidR="008F15F8">
        <w:t>.</w:t>
      </w:r>
      <w:r w:rsidR="00225D30">
        <w:t xml:space="preserve"> </w:t>
      </w:r>
      <w:r w:rsidR="00B82F74">
        <w:t>Schiborr</w:t>
      </w:r>
      <w:r w:rsidR="009F661E">
        <w:t xml:space="preserve">, Lotzin, </w:t>
      </w:r>
      <w:r w:rsidR="0022199A">
        <w:t xml:space="preserve">Romer, </w:t>
      </w:r>
      <w:r w:rsidR="009F661E">
        <w:t>Schulte-Markwort,</w:t>
      </w:r>
      <w:r w:rsidR="0022199A">
        <w:t xml:space="preserve"> </w:t>
      </w:r>
      <w:r w:rsidR="009F661E">
        <w:lastRenderedPageBreak/>
        <w:t>and Ramsauer</w:t>
      </w:r>
      <w:r w:rsidR="00B82F74">
        <w:t xml:space="preserve"> </w:t>
      </w:r>
      <w:r w:rsidR="00741BF2">
        <w:fldChar w:fldCharType="begin">
          <w:fldData xml:space="preserve">PEVuZE5vdGU+PENpdGUgRXhjbHVkZUF1dGg9IjEiPjxZZWFyPjIwMTM8L1llYXI+PFJlY051bT4x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</w:fldData>
        </w:fldChar>
      </w:r>
      <w:r w:rsidR="00741BF2">
        <w:instrText xml:space="preserve"> ADDIN EN.CITE </w:instrText>
      </w:r>
      <w:r w:rsidR="00741BF2">
        <w:fldChar w:fldCharType="begin">
          <w:fldData xml:space="preserve">PEVuZE5vdGU+PENpdGUgRXhjbHVkZUF1dGg9IjEiPjxZZWFyPjIwMTM8L1llYXI+PFJlY051bT4x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160" w:tooltip="Schiborr, 2013 #16658" w:history="1">
        <w:r w:rsidR="004156E4">
          <w:rPr>
            <w:noProof/>
          </w:rPr>
          <w:t>2013</w:t>
        </w:r>
      </w:hyperlink>
      <w:r w:rsidR="00741BF2">
        <w:rPr>
          <w:noProof/>
        </w:rPr>
        <w:t>)</w:t>
      </w:r>
      <w:r w:rsidR="00741BF2">
        <w:fldChar w:fldCharType="end"/>
      </w:r>
      <w:r w:rsidR="00B82F74" w:rsidRPr="00C6190D">
        <w:t xml:space="preserve"> provided a systematic review of studies that have explored child-focus</w:t>
      </w:r>
      <w:r w:rsidR="00FC3B85" w:rsidRPr="00C6190D">
        <w:t>ed maternal mentaliz</w:t>
      </w:r>
      <w:r w:rsidR="00B82F74" w:rsidRPr="00C6190D">
        <w:t xml:space="preserve">ation in the first 3 years of life and </w:t>
      </w:r>
      <w:r w:rsidR="00FC3B85" w:rsidRPr="00C6190D">
        <w:t>identified</w:t>
      </w:r>
      <w:r w:rsidR="008F15F8" w:rsidRPr="00C6190D">
        <w:t xml:space="preserve"> 15 separate measurement approaches to assessing maternal m</w:t>
      </w:r>
      <w:r w:rsidR="00024842" w:rsidRPr="00C6190D">
        <w:t>entaliz</w:t>
      </w:r>
      <w:r w:rsidR="008F15F8" w:rsidRPr="00C6190D">
        <w:t>ing, ranging from assessments of materna</w:t>
      </w:r>
      <w:r w:rsidR="00FC3B85" w:rsidRPr="00C6190D">
        <w:t>l narratives for</w:t>
      </w:r>
      <w:r w:rsidR="008F15F8" w:rsidRPr="00C6190D">
        <w:t xml:space="preserve"> their reflectivity </w:t>
      </w:r>
      <w:r w:rsidR="00741BF2">
        <w:fldChar w:fldCharType="begin">
          <w:fldData xml:space="preserve">PEVuZE5vdGU+PENpdGU+PEF1dGhvcj5Gb25hZ3k8L0F1dGhvcj48WWVhcj4xOTk4PC9ZZWFyPjxS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</w:fldData>
        </w:fldChar>
      </w:r>
      <w:r w:rsidR="00741BF2">
        <w:instrText xml:space="preserve"> ADDIN EN.CITE </w:instrText>
      </w:r>
      <w:r w:rsidR="00741BF2">
        <w:fldChar w:fldCharType="begin">
          <w:fldData xml:space="preserve">PEVuZE5vdGU+PENpdGU+PEF1dGhvcj5Gb25hZ3k8L0F1dGhvcj48WWVhcj4xOTk4PC9ZZWFyPjxS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75" w:tooltip="Fonagy, 1998 #5533" w:history="1">
        <w:r w:rsidR="004156E4">
          <w:rPr>
            <w:noProof/>
          </w:rPr>
          <w:t>Fonagy, Target, Steele, &amp; Steele, 1998</w:t>
        </w:r>
      </w:hyperlink>
      <w:r w:rsidR="00741BF2">
        <w:rPr>
          <w:noProof/>
        </w:rPr>
        <w:t xml:space="preserve">; </w:t>
      </w:r>
      <w:hyperlink w:anchor="_ENREF_170" w:tooltip="Slade, 2005 #10167" w:history="1">
        <w:r w:rsidR="004156E4">
          <w:rPr>
            <w:noProof/>
          </w:rPr>
          <w:t>Slade, 2005</w:t>
        </w:r>
      </w:hyperlink>
      <w:r w:rsidR="00741BF2">
        <w:rPr>
          <w:noProof/>
        </w:rPr>
        <w:t>)</w:t>
      </w:r>
      <w:r w:rsidR="00741BF2">
        <w:fldChar w:fldCharType="end"/>
      </w:r>
      <w:r w:rsidR="008F15F8" w:rsidRPr="00C6190D">
        <w:t xml:space="preserve">, insightfulness </w:t>
      </w:r>
      <w:r w:rsidR="00741BF2">
        <w:fldChar w:fldCharType="begin">
          <w:fldData xml:space="preserve">PEVuZE5vdGU+PENpdGU+PEF1dGhvcj5PcHBlbmhlaW08L0F1dGhvcj48WWVhcj4yMDA5PC9ZZWFy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</w:fldData>
        </w:fldChar>
      </w:r>
      <w:r w:rsidR="00741BF2">
        <w:instrText xml:space="preserve"> ADDIN EN.CITE </w:instrText>
      </w:r>
      <w:r w:rsidR="00741BF2">
        <w:fldChar w:fldCharType="begin">
          <w:fldData xml:space="preserve">PEVuZE5vdGU+PENpdGU+PEF1dGhvcj5PcHBlbmhlaW08L0F1dGhvcj48WWVhcj4yMDA5PC9ZZWFy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30" w:tooltip="Bretherton, 1989 #248" w:history="1">
        <w:r w:rsidR="004156E4">
          <w:rPr>
            <w:noProof/>
          </w:rPr>
          <w:t>Bretherton, Biringen, Ridgeway, Maslin, &amp; Sherman, 1989</w:t>
        </w:r>
      </w:hyperlink>
      <w:r w:rsidR="00741BF2">
        <w:rPr>
          <w:noProof/>
        </w:rPr>
        <w:t xml:space="preserve">; </w:t>
      </w:r>
      <w:hyperlink w:anchor="_ENREF_142" w:tooltip="Oppenheim, 2009 #16659" w:history="1">
        <w:r w:rsidR="004156E4">
          <w:rPr>
            <w:noProof/>
          </w:rPr>
          <w:t>Oppenheim &amp; Koren-Karie, 2009</w:t>
        </w:r>
      </w:hyperlink>
      <w:r w:rsidR="00741BF2">
        <w:rPr>
          <w:noProof/>
        </w:rPr>
        <w:t>)</w:t>
      </w:r>
      <w:r w:rsidR="00741BF2">
        <w:fldChar w:fldCharType="end"/>
      </w:r>
      <w:r w:rsidR="008F15F8" w:rsidRPr="00A83175">
        <w:t xml:space="preserve">, meta-emotional representation </w:t>
      </w:r>
      <w:r w:rsidR="00741BF2">
        <w:fldChar w:fldCharType="begin"/>
      </w:r>
      <w:r w:rsidR="00741BF2">
        <w:instrText xml:space="preserve"> ADDIN EN.CITE &lt;EndNote&gt;&lt;Cite&gt;&lt;Author&gt;Gottman&lt;/Author&gt;&lt;Year&gt;1996&lt;/Year&gt;&lt;RecNum&gt;16660&lt;/RecNum&gt;&lt;DisplayText&gt;(Gottman, Katz, &amp;amp; Hooven, 1996)&lt;/DisplayText&gt;&lt;record&gt;&lt;rec-number&gt;16660&lt;/rec-number&gt;&lt;foreign-keys&gt;&lt;key app="EN" db-id="ptpa0v9a75zff6e9zptpdsruvvx9p0trdwa2"&gt;16660&lt;/key&gt;&lt;/foreign-keys&gt;&lt;ref-type name="Journal Article"&gt;17&lt;/ref-type&gt;&lt;contributors&gt;&lt;authors&gt;&lt;author&gt;Gottman, J. M.&lt;/author&gt;&lt;author&gt;Katz, L. F.&lt;/author&gt;&lt;author&gt;Hooven, C.&lt;/author&gt;&lt;/authors&gt;&lt;/contributors&gt;&lt;auth-address&gt;Gottman, JM&amp;#xD;Univ Washington,Dept Psychol,Box 351525,Seattle,Wa 98115, USA&amp;#xD;Univ Washington,Dept Psychol,Box 351525,Seattle,Wa 98115, USA&lt;/auth-address&gt;&lt;titles&gt;&lt;title&gt;Parental meta-emotion philosophy and the emotional life of families: Theoretical models and preliminary data&lt;/title&gt;&lt;secondary-title&gt;Journal of Family Psychology&lt;/secondary-title&gt;&lt;alt-title&gt;J Fam Psychol&lt;/alt-title&gt;&lt;/titles&gt;&lt;pages&gt;243-268&lt;/pages&gt;&lt;volume&gt;10&lt;/volume&gt;&lt;number&gt;3&lt;/number&gt;&lt;keywords&gt;&lt;keyword&gt;cardiac vagal tone&lt;/keyword&gt;&lt;keyword&gt;10-month-old infants&lt;/keyword&gt;&lt;keyword&gt;thymus gland&lt;/keyword&gt;&lt;keyword&gt;behavior&lt;/keyword&gt;&lt;keyword&gt;competence&lt;/keyword&gt;&lt;keyword&gt;reactivity&lt;/keyword&gt;&lt;keyword&gt;asymmetry&lt;/keyword&gt;&lt;keyword&gt;patterns&lt;/keyword&gt;&lt;keyword&gt;children&lt;/keyword&gt;&lt;keyword&gt;preschoolers&lt;/keyword&gt;&lt;/keywords&gt;&lt;dates&gt;&lt;year&gt;1996&lt;/year&gt;&lt;pub-dates&gt;&lt;date&gt;Sep&lt;/date&gt;&lt;/pub-dates&gt;&lt;/dates&gt;&lt;isbn&gt;0893-3200&lt;/isbn&gt;&lt;accession-num&gt;ISI:A1996VH25400001&lt;/accession-num&gt;&lt;urls&gt;&lt;related-urls&gt;&lt;url&gt;&amp;lt;Go to ISI&amp;gt;://A1996VH25400001&lt;/url&gt;&lt;/related-urls&gt;&lt;/urls&gt;&lt;electronic-resource-num&gt;Doi 10.1037/0893-3200.10.3.243&lt;/electronic-resource-num&gt;&lt;language&gt;English&lt;/language&gt;&lt;/record&gt;&lt;/Cite&gt;&lt;/EndNote&gt;</w:instrText>
      </w:r>
      <w:r w:rsidR="00741BF2">
        <w:fldChar w:fldCharType="separate"/>
      </w:r>
      <w:r w:rsidR="00741BF2">
        <w:rPr>
          <w:noProof/>
        </w:rPr>
        <w:t>(</w:t>
      </w:r>
      <w:hyperlink w:anchor="_ENREF_84" w:tooltip="Gottman, 1996 #16660" w:history="1">
        <w:r w:rsidR="004156E4">
          <w:rPr>
            <w:noProof/>
          </w:rPr>
          <w:t>Gottman, Katz, &amp; Hooven, 1996</w:t>
        </w:r>
      </w:hyperlink>
      <w:r w:rsidR="00741BF2">
        <w:rPr>
          <w:noProof/>
        </w:rPr>
        <w:t>)</w:t>
      </w:r>
      <w:r w:rsidR="00741BF2">
        <w:fldChar w:fldCharType="end"/>
      </w:r>
      <w:r w:rsidR="008F15F8" w:rsidRPr="00A83175">
        <w:t xml:space="preserve">, </w:t>
      </w:r>
      <w:r w:rsidR="00D13C7B">
        <w:t xml:space="preserve">and </w:t>
      </w:r>
      <w:r w:rsidR="008F15F8" w:rsidRPr="00A83175">
        <w:t xml:space="preserve">the proclivity to attribute meaning to the child indicated by uttering vocal, but meaningless and nonstandard words </w:t>
      </w:r>
      <w:r w:rsidR="00741BF2">
        <w:fldChar w:fldCharType="begin"/>
      </w:r>
      <w:r w:rsidR="00741BF2">
        <w:instrText xml:space="preserve"> ADDIN EN.CITE &lt;EndNote&gt;&lt;Cite&gt;&lt;Author&gt;Meins&lt;/Author&gt;&lt;Year&gt;1998&lt;/Year&gt;&lt;RecNum&gt;16661&lt;/RecNum&gt;&lt;DisplayText&gt;(Meins, 1998)&lt;/DisplayText&gt;&lt;record&gt;&lt;rec-number&gt;16661&lt;/rec-number&gt;&lt;foreign-keys&gt;&lt;key app="EN" db-id="ptpa0v9a75zff6e9zptpdsruvvx9p0trdwa2"&gt;16661&lt;/key&gt;&lt;/foreign-keys&gt;&lt;ref-type name="Journal Article"&gt;17&lt;/ref-type&gt;&lt;contributors&gt;&lt;authors&gt;&lt;author&gt;Meins, E.&lt;/author&gt;&lt;/authors&gt;&lt;/contributors&gt;&lt;auth-address&gt;Meins, E&amp;#xD;Univ Durham, Dept Psychol, South Rd, Durham DH1 3LE, England&amp;#xD;Univ Durham, Dept Psychol, South Rd, Durham DH1 3LE, England&amp;#xD;Univ Durham, Dept Psychol, Durham DH1 3LE, England&lt;/auth-address&gt;&lt;titles&gt;&lt;title&gt;The effects of security of attachment and maternal attribution of meaning on children&amp;apos;s linguistic acquisitional style&lt;/title&gt;&lt;secondary-title&gt;Infant Behavior &amp;amp; Development&lt;/secondary-title&gt;&lt;alt-title&gt;Infant Behav Dev&lt;/alt-title&gt;&lt;/titles&gt;&lt;periodical&gt;&lt;full-title&gt;Infant Behavior and Development&lt;/full-title&gt;&lt;abbr-1&gt;Infant behavior &amp;amp; development&lt;/abbr-1&gt;&lt;/periodical&gt;&lt;pages&gt;237-252&lt;/pages&gt;&lt;volume&gt;21&lt;/volume&gt;&lt;number&gt;2&lt;/number&gt;&lt;keywords&gt;&lt;keyword&gt;security of attachment&lt;/keyword&gt;&lt;keyword&gt;linguistic acquisitional style&lt;/keyword&gt;&lt;keyword&gt;maternal mind-mindedness&lt;/keyword&gt;&lt;keyword&gt;referential-expressive distinction&lt;/keyword&gt;&lt;keyword&gt;infant-mother attachment&lt;/keyword&gt;&lt;keyword&gt;individual-differences&lt;/keyword&gt;&lt;keyword&gt;vocabulary development&lt;/keyword&gt;&lt;keyword&gt;language-development&lt;/keyword&gt;&lt;keyword&gt;origins&lt;/keyword&gt;&lt;/keywords&gt;&lt;dates&gt;&lt;year&gt;1998&lt;/year&gt;&lt;/dates&gt;&lt;isbn&gt;0163-6383&lt;/isbn&gt;&lt;accession-num&gt;ISI:000074922000004&lt;/accession-num&gt;&lt;urls&gt;&lt;related-urls&gt;&lt;url&gt;&amp;lt;Go to ISI&amp;gt;://000074922000004&lt;/url&gt;&lt;/related-urls&gt;&lt;/urls&gt;&lt;electronic-resource-num&gt;Doi 10.1016/S0163-6383(98)90004-2&lt;/electronic-resource-num&gt;&lt;language&gt;English&lt;/language&gt;&lt;/record&gt;&lt;/Cite&gt;&lt;/EndNote&gt;</w:instrText>
      </w:r>
      <w:r w:rsidR="00741BF2">
        <w:fldChar w:fldCharType="separate"/>
      </w:r>
      <w:r w:rsidR="00741BF2">
        <w:rPr>
          <w:noProof/>
        </w:rPr>
        <w:t>(</w:t>
      </w:r>
      <w:hyperlink w:anchor="_ENREF_127" w:tooltip="Meins, 1998 #16661" w:history="1">
        <w:r w:rsidR="004156E4">
          <w:rPr>
            <w:noProof/>
          </w:rPr>
          <w:t>Meins, 1998</w:t>
        </w:r>
      </w:hyperlink>
      <w:r w:rsidR="00741BF2">
        <w:rPr>
          <w:noProof/>
        </w:rPr>
        <w:t>)</w:t>
      </w:r>
      <w:r w:rsidR="00741BF2">
        <w:fldChar w:fldCharType="end"/>
      </w:r>
      <w:r w:rsidR="008F15F8" w:rsidRPr="00DA4298">
        <w:t xml:space="preserve">, and observational tools to assess the </w:t>
      </w:r>
      <w:r w:rsidR="00D13C7B">
        <w:t xml:space="preserve">mother’s </w:t>
      </w:r>
      <w:r w:rsidR="008F15F8" w:rsidRPr="00DA4298">
        <w:t xml:space="preserve">treating of the infant as a mental agent capable of intentional action </w:t>
      </w:r>
      <w:r w:rsidR="00741BF2">
        <w:fldChar w:fldCharType="begin"/>
      </w:r>
      <w:r w:rsidR="00741BF2">
        <w:instrText xml:space="preserve"> ADDIN EN.CITE &lt;EndNote&gt;&lt;Cite&gt;&lt;Author&gt;Meins&lt;/Author&gt;&lt;Year&gt;2001&lt;/Year&gt;&lt;RecNum&gt;9180&lt;/RecNum&gt;&lt;DisplayText&gt;(Meins et al., 2001)&lt;/DisplayText&gt;&lt;record&gt;&lt;rec-number&gt;9180&lt;/rec-number&gt;&lt;foreign-keys&gt;&lt;key app="EN" db-id="ptpa0v9a75zff6e9zptpdsruvvx9p0trdwa2"&gt;9180&lt;/key&gt;&lt;/foreign-keys&gt;&lt;ref-type name="Journal Article"&gt;17&lt;/ref-type&gt;&lt;contributors&gt;&lt;authors&gt;&lt;author&gt;Meins, E.&lt;/author&gt;&lt;author&gt;Fernyhough, C.&lt;/author&gt;&lt;author&gt;Fradley, E.&lt;/author&gt;&lt;author&gt;Tuckey, M.&lt;/author&gt;&lt;/authors&gt;&lt;/contributors&gt;&lt;auth-address&gt;Meins, E&amp;#xD;Univ Durham, Dept Psychol, Sci Labs, South Rd, Durham DH1 3LE, England&amp;#xD;Univ Durham, Dept Psychol, Sci Labs, South Rd, Durham DH1 3LE, England&amp;#xD;Staffordshire Univ, Stoke On Trent ST4 2DE, Staffs, England&lt;/auth-address&gt;&lt;titles&gt;&lt;title&gt;Rethinking maternal sensitivity: Mothers&amp;apos; comments on infants&amp;apos; mental processes predict security of attachment at 12 months&lt;/title&gt;&lt;secondary-title&gt;Journal of Child Psychology and Psychiatry&lt;/secondary-title&gt;&lt;alt-title&gt;J Child Psychol Psyc&lt;/alt-title&gt;&lt;/titles&gt;&lt;pages&gt;637-648&lt;/pages&gt;&lt;volume&gt;42&lt;/volume&gt;&lt;number&gt;5&lt;/number&gt;&lt;keywords&gt;&lt;keyword&gt;attachment&lt;/keyword&gt;&lt;keyword&gt;individual differences&lt;/keyword&gt;&lt;keyword&gt;mothers&lt;/keyword&gt;&lt;keyword&gt;parent-child interaction&lt;/keyword&gt;&lt;keyword&gt;normal development&lt;/keyword&gt;&lt;keyword&gt;mind-mindedness&lt;/keyword&gt;&lt;keyword&gt;linguistic acquisitional style&lt;/keyword&gt;&lt;keyword&gt;individual-differences&lt;/keyword&gt;&lt;keyword&gt;1st year&lt;/keyword&gt;&lt;keyword&gt;origins&lt;/keyword&gt;&lt;keyword&gt;representations&lt;/keyword&gt;&lt;keyword&gt;metaanalysis&lt;/keyword&gt;&lt;keyword&gt;antecedents&lt;/keyword&gt;&lt;keyword&gt;states&lt;/keyword&gt;&lt;keyword&gt;age&lt;/keyword&gt;&lt;/keywords&gt;&lt;dates&gt;&lt;year&gt;2001&lt;/year&gt;&lt;pub-dates&gt;&lt;date&gt;Jul&lt;/date&gt;&lt;/pub-dates&gt;&lt;/dates&gt;&lt;isbn&gt;0021-9630&lt;/isbn&gt;&lt;accession-num&gt;ISI:000170077500008&lt;/accession-num&gt;&lt;urls&gt;&lt;related-urls&gt;&lt;url&gt;&amp;lt;Go to ISI&amp;gt;://000170077500008&lt;/url&gt;&lt;/related-urls&gt;&lt;/urls&gt;&lt;electronic-resource-num&gt;10.1017/S0021963001007302&lt;/electronic-resource-num&gt;&lt;language&gt;English&lt;/language&gt;&lt;/record&gt;&lt;/Cite&gt;&lt;/EndNote&gt;</w:instrText>
      </w:r>
      <w:r w:rsidR="00741BF2">
        <w:fldChar w:fldCharType="separate"/>
      </w:r>
      <w:r w:rsidR="00741BF2">
        <w:rPr>
          <w:noProof/>
        </w:rPr>
        <w:t>(</w:t>
      </w:r>
      <w:hyperlink w:anchor="_ENREF_128" w:tooltip="Meins, 2001 #9180" w:history="1">
        <w:r w:rsidR="004156E4">
          <w:rPr>
            <w:noProof/>
          </w:rPr>
          <w:t>Meins et al., 2001</w:t>
        </w:r>
      </w:hyperlink>
      <w:r w:rsidR="00741BF2">
        <w:rPr>
          <w:noProof/>
        </w:rPr>
        <w:t>)</w:t>
      </w:r>
      <w:r w:rsidR="00741BF2">
        <w:fldChar w:fldCharType="end"/>
      </w:r>
      <w:r w:rsidR="008F15F8" w:rsidRPr="00DA4298">
        <w:t xml:space="preserve">, the use of mental state terms </w:t>
      </w:r>
      <w:r w:rsidR="00741BF2">
        <w:fldChar w:fldCharType="begin">
          <w:fldData xml:space="preserve">PEVuZE5vdGU+PENpdGU+PEF1dGhvcj5GdXJyb3c8L0F1dGhvcj48WWVhcj4xOTkyPC9ZZWFyPjxS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</w:fldData>
        </w:fldChar>
      </w:r>
      <w:r w:rsidR="00741BF2">
        <w:instrText xml:space="preserve"> ADDIN EN.CITE </w:instrText>
      </w:r>
      <w:r w:rsidR="00741BF2">
        <w:fldChar w:fldCharType="begin">
          <w:fldData xml:space="preserve">PEVuZE5vdGU+PENpdGU+PEF1dGhvcj5GdXJyb3c8L0F1dGhvcj48WWVhcj4xOTkyPC9ZZWFyPjxS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</w:fldData>
        </w:fldChar>
      </w:r>
      <w:r w:rsidR="00741BF2">
        <w:instrText xml:space="preserve"> ADDIN EN.CITE.DATA </w:instrText>
      </w:r>
      <w:r w:rsidR="00741BF2">
        <w:fldChar w:fldCharType="end"/>
      </w:r>
      <w:r w:rsidR="00741BF2">
        <w:fldChar w:fldCharType="separate"/>
      </w:r>
      <w:r w:rsidR="00741BF2">
        <w:rPr>
          <w:noProof/>
        </w:rPr>
        <w:t>(</w:t>
      </w:r>
      <w:hyperlink w:anchor="_ENREF_77" w:tooltip="Furrow, 1992 #16662" w:history="1">
        <w:r w:rsidR="004156E4">
          <w:rPr>
            <w:noProof/>
          </w:rPr>
          <w:t>Furrow, Moore, Davidge, &amp; Chiasson, 1992</w:t>
        </w:r>
      </w:hyperlink>
      <w:r w:rsidR="00741BF2">
        <w:rPr>
          <w:noProof/>
        </w:rPr>
        <w:t xml:space="preserve">; </w:t>
      </w:r>
      <w:hyperlink w:anchor="_ENREF_154" w:tooltip="Ruffman, 2002 #9801" w:history="1">
        <w:r w:rsidR="004156E4">
          <w:rPr>
            <w:noProof/>
          </w:rPr>
          <w:t>Ruffman, Slade, &amp; Crowe, 2002</w:t>
        </w:r>
      </w:hyperlink>
      <w:r w:rsidR="00741BF2">
        <w:rPr>
          <w:noProof/>
        </w:rPr>
        <w:t>)</w:t>
      </w:r>
      <w:r w:rsidR="00741BF2">
        <w:fldChar w:fldCharType="end"/>
      </w:r>
      <w:r w:rsidR="008F15F8" w:rsidRPr="00EF55E0">
        <w:t>, mental state language</w:t>
      </w:r>
      <w:r w:rsidR="00DA4298" w:rsidRPr="0022199A">
        <w:t xml:space="preserve"> </w:t>
      </w:r>
      <w:r w:rsidR="00741BF2">
        <w:fldChar w:fldCharType="begin"/>
      </w:r>
      <w:r w:rsidR="00741BF2">
        <w:instrText xml:space="preserve"> ADDIN EN.CITE &lt;EndNote&gt;&lt;Cite&gt;&lt;Author&gt;Schechter&lt;/Author&gt;&lt;Year&gt;2006&lt;/Year&gt;&lt;RecNum&gt;16932&lt;/RecNum&gt;&lt;DisplayText&gt;(Schechter et al., 2006)&lt;/DisplayText&gt;&lt;record&gt;&lt;rec-number&gt;16932&lt;/rec-number&gt;&lt;foreign-keys&gt;&lt;key app="EN" db-id="ptpa0v9a75zff6e9zptpdsruvvx9p0trdwa2"&gt;16932&lt;/key&gt;&lt;/foreign-keys&gt;&lt;ref-type name="Journal Article"&gt;17&lt;/ref-type&gt;&lt;contributors&gt;&lt;authors&gt;&lt;author&gt;Schechter, D. S.&lt;/author&gt;&lt;author&gt;Myers, M. M.&lt;/author&gt;&lt;author&gt;Brunelli, S. A.&lt;/author&gt;&lt;author&gt;Coates, S. W.&lt;/author&gt;&lt;author&gt;Zeanah, C. H.&lt;/author&gt;&lt;author&gt;Davies, M.&lt;/author&gt;&lt;author&gt;Grienenberger, J. F.&lt;/author&gt;&lt;author&gt;Marshall, R. D.&lt;/author&gt;&lt;author&gt;McCaw, J. E.&lt;/author&gt;&lt;author&gt;Trabka, K. A.&lt;/author&gt;&lt;author&gt;Liebowitz, M. R.&lt;/author&gt;&lt;/authors&gt;&lt;/contributors&gt;&lt;auth-address&gt;Department of Psychiatry, Columbia College of Physicians and Surgeons, Columbia University, New York, NY.&lt;/auth-address&gt;&lt;titles&gt;&lt;title&gt;Traumatized mothers can change their minds about their toddlers: Understanding how a novel use of videofeedback supports positive change of maternal attributions&lt;/title&gt;&lt;secondary-title&gt;Infant Mental Health Journal&lt;/secondary-title&gt;&lt;alt-title&gt;Infant mental health journal&lt;/alt-title&gt;&lt;/titles&gt;&lt;periodical&gt;&lt;full-title&gt;Infant Mental Health Journal&lt;/full-title&gt;&lt;abbr-1&gt;Inf Mental Hlth J&lt;/abbr-1&gt;&lt;/periodical&gt;&lt;alt-periodical&gt;&lt;full-title&gt;Infant Mental Health Journal&lt;/full-title&gt;&lt;abbr-1&gt;Inf Mental Hlth J&lt;/abbr-1&gt;&lt;/alt-periodical&gt;&lt;pages&gt;429-447&lt;/pages&gt;&lt;volume&gt;27&lt;/volume&gt;&lt;number&gt;5&lt;/number&gt;&lt;edition&gt;2007/11/17&lt;/edition&gt;&lt;dates&gt;&lt;year&gt;2006&lt;/year&gt;&lt;pub-dates&gt;&lt;date&gt;Sep&lt;/date&gt;&lt;/pub-dates&gt;&lt;/dates&gt;&lt;isbn&gt;0163-9641 (Print)&amp;#xD;0163-9641 (Linking)&lt;/isbn&gt;&lt;accession-num&gt;18007960&lt;/accession-num&gt;&lt;urls&gt;&lt;related-urls&gt;&lt;url&gt;http://www.ncbi.nlm.nih.gov/pubmed/18007960&lt;/url&gt;&lt;/related-urls&gt;&lt;/urls&gt;&lt;custom2&gt;2078524&lt;/custom2&gt;&lt;electronic-resource-num&gt;10.1002/imhj.20101&lt;/electronic-resource-num&gt;&lt;language&gt;Eng&lt;/language&gt;&lt;/record&gt;&lt;/Cite&gt;&lt;/EndNote&gt;</w:instrText>
      </w:r>
      <w:r w:rsidR="00741BF2">
        <w:fldChar w:fldCharType="separate"/>
      </w:r>
      <w:r w:rsidR="00741BF2">
        <w:rPr>
          <w:noProof/>
        </w:rPr>
        <w:t>(</w:t>
      </w:r>
      <w:hyperlink w:anchor="_ENREF_158" w:tooltip="Schechter, 2006 #16932" w:history="1">
        <w:r w:rsidR="004156E4">
          <w:rPr>
            <w:noProof/>
          </w:rPr>
          <w:t>Schechter et al., 2006</w:t>
        </w:r>
      </w:hyperlink>
      <w:r w:rsidR="00741BF2">
        <w:rPr>
          <w:noProof/>
        </w:rPr>
        <w:t>)</w:t>
      </w:r>
      <w:r w:rsidR="00741BF2">
        <w:fldChar w:fldCharType="end"/>
      </w:r>
      <w:r w:rsidR="003771DB">
        <w:t xml:space="preserve"> </w:t>
      </w:r>
      <w:r w:rsidR="008F15F8" w:rsidRPr="00D43DE9">
        <w:t>and</w:t>
      </w:r>
      <w:r w:rsidR="008F15F8" w:rsidRPr="00EF55E0">
        <w:t xml:space="preserve"> mental state references </w:t>
      </w:r>
      <w:r w:rsidR="00741BF2">
        <w:fldChar w:fldCharType="begin"/>
      </w:r>
      <w:r w:rsidR="00741BF2">
        <w:instrText xml:space="preserve"> ADDIN EN.CITE &lt;EndNote&gt;&lt;Cite&gt;&lt;Author&gt;Slaughter&lt;/Author&gt;&lt;Year&gt;2008&lt;/Year&gt;&lt;RecNum&gt;16663&lt;/RecNum&gt;&lt;DisplayText&gt;(Slaughter, Peterson, &amp;amp; Carpenter, 2008)&lt;/DisplayText&gt;&lt;record&gt;&lt;rec-number&gt;16663&lt;/rec-number&gt;&lt;foreign-keys&gt;&lt;key app="EN" db-id="ptpa0v9a75zff6e9zptpdsruvvx9p0trdwa2"&gt;16663&lt;/key&gt;&lt;/foreign-keys&gt;&lt;ref-type name="Journal Article"&gt;17&lt;/ref-type&gt;&lt;contributors&gt;&lt;authors&gt;&lt;author&gt;Slaughter, V.&lt;/author&gt;&lt;author&gt;Peterson, C. C.&lt;/author&gt;&lt;author&gt;Carpenter, M.&lt;/author&gt;&lt;/authors&gt;&lt;/contributors&gt;&lt;auth-address&gt;Slaughter, V&amp;#xD;Univ Queensland, Sch Psychol, Brisbane, Qld 4072, Australia&amp;#xD;Univ Queensland, Sch Psychol, Brisbane, Qld 4072, Australia&amp;#xD;Univ Queensland, Sch Psychol, Brisbane, Qld 4072, Australia&lt;/auth-address&gt;&lt;titles&gt;&lt;title&gt;Maternal talk about mental states and the emergence of joint visual attention&lt;/title&gt;&lt;secondary-title&gt;Infancy&lt;/secondary-title&gt;&lt;alt-title&gt;Infancy&lt;/alt-title&gt;&lt;/titles&gt;&lt;pages&gt;640-659&lt;/pages&gt;&lt;volume&gt;13&lt;/volume&gt;&lt;number&gt;6&lt;/number&gt;&lt;keywords&gt;&lt;keyword&gt;of-mind development&lt;/keyword&gt;&lt;keyword&gt;false-belief&lt;/keyword&gt;&lt;keyword&gt;language&lt;/keyword&gt;&lt;keyword&gt;children&lt;/keyword&gt;&lt;keyword&gt;mother&lt;/keyword&gt;&lt;keyword&gt;infant&lt;/keyword&gt;&lt;keyword&gt;metaanalysis&lt;/keyword&gt;&lt;keyword&gt;mindedness&lt;/keyword&gt;&lt;keyword&gt;autism&lt;/keyword&gt;&lt;keyword&gt;others&lt;/keyword&gt;&lt;/keywords&gt;&lt;dates&gt;&lt;year&gt;2008&lt;/year&gt;&lt;/dates&gt;&lt;isbn&gt;1525-0008&lt;/isbn&gt;&lt;accession-num&gt;ISI:000261189400005&lt;/accession-num&gt;&lt;urls&gt;&lt;related-urls&gt;&lt;url&gt;&amp;lt;Go to ISI&amp;gt;://000261189400005&lt;/url&gt;&lt;/related-urls&gt;&lt;/urls&gt;&lt;electronic-resource-num&gt;10.1080/15250000802458807&lt;/electronic-resource-num&gt;&lt;language&gt;English&lt;/language&gt;&lt;/record&gt;&lt;/Cite&gt;&lt;/EndNote&gt;</w:instrText>
      </w:r>
      <w:r w:rsidR="00741BF2">
        <w:fldChar w:fldCharType="separate"/>
      </w:r>
      <w:r w:rsidR="00741BF2">
        <w:rPr>
          <w:noProof/>
        </w:rPr>
        <w:t>(</w:t>
      </w:r>
      <w:hyperlink w:anchor="_ENREF_172" w:tooltip="Slaughter, 2008 #16663" w:history="1">
        <w:r w:rsidR="004156E4">
          <w:rPr>
            <w:noProof/>
          </w:rPr>
          <w:t>Slaughter, Peterson, &amp; Carpenter, 2008</w:t>
        </w:r>
      </w:hyperlink>
      <w:r w:rsidR="00741BF2">
        <w:rPr>
          <w:noProof/>
        </w:rPr>
        <w:t>)</w:t>
      </w:r>
      <w:r w:rsidR="00741BF2">
        <w:fldChar w:fldCharType="end"/>
      </w:r>
      <w:r w:rsidR="008F15F8" w:rsidRPr="00EF55E0">
        <w:t xml:space="preserve"> in relation </w:t>
      </w:r>
      <w:r w:rsidR="00EE06CE" w:rsidRPr="00EF55E0">
        <w:t>to o</w:t>
      </w:r>
      <w:r w:rsidR="00EE06CE">
        <w:t xml:space="preserve">r directly </w:t>
      </w:r>
      <w:r w:rsidR="008F15F8">
        <w:t>to the child.</w:t>
      </w:r>
      <w:r w:rsidR="00225D30">
        <w:t xml:space="preserve"> </w:t>
      </w:r>
    </w:p>
    <w:p w:rsidR="008F15F8" w:rsidRDefault="008F15F8" w:rsidP="008F15F8">
      <w:r>
        <w:t xml:space="preserve">At root, these diverse approaches to understanding the quality of </w:t>
      </w:r>
      <w:r w:rsidR="00D43DE9">
        <w:t xml:space="preserve">the </w:t>
      </w:r>
      <w:r>
        <w:t xml:space="preserve">relationship between caregiver and child all attempt to elaborate the notion of sensitivity in the direction of specifying </w:t>
      </w:r>
      <w:r w:rsidR="00D43DE9">
        <w:t>“</w:t>
      </w:r>
      <w:r>
        <w:t>appropriate responsiveness</w:t>
      </w:r>
      <w:r w:rsidR="00D43DE9">
        <w:t>”</w:t>
      </w:r>
      <w:r>
        <w:t xml:space="preserve"> in terms of maternal self-awareness </w:t>
      </w:r>
      <w:r w:rsidR="00D43DE9">
        <w:t xml:space="preserve">in the role of </w:t>
      </w:r>
      <w:r>
        <w:t>a communicator (teacher) in the transactional process to establish an appropriate pathway for information transmission.</w:t>
      </w:r>
      <w:r w:rsidR="00225D30">
        <w:t xml:space="preserve"> </w:t>
      </w:r>
      <w:r>
        <w:t>This can be operationalized in an interactional context in terms of ostensive cues such as maternal responsiveness to</w:t>
      </w:r>
      <w:r w:rsidR="00981176">
        <w:t xml:space="preserve"> the infant’s direction of gaze or</w:t>
      </w:r>
      <w:r>
        <w:t xml:space="preserve"> to the infant’s object-directed actions, imitation of the infant, encouragement of autonomous actions, mind-related comments</w:t>
      </w:r>
      <w:r w:rsidR="00D43DE9">
        <w:t>,</w:t>
      </w:r>
      <w:r>
        <w:t xml:space="preserve"> and the use of mental state language.</w:t>
      </w:r>
      <w:r w:rsidR="00225D30">
        <w:t xml:space="preserve"> </w:t>
      </w:r>
      <w:r>
        <w:t xml:space="preserve">Personal predisposition to </w:t>
      </w:r>
      <w:r w:rsidR="00D43DE9">
        <w:t>these actions</w:t>
      </w:r>
      <w:r>
        <w:t xml:space="preserve"> is reasonably predicted by a range of trait variables </w:t>
      </w:r>
      <w:r w:rsidR="007D7FF4">
        <w:t>discernible</w:t>
      </w:r>
      <w:r>
        <w:t xml:space="preserve"> in the parent’s narrative.</w:t>
      </w:r>
      <w:r w:rsidR="007D7FF4">
        <w:t xml:space="preserve"> </w:t>
      </w:r>
      <w:r w:rsidR="00B40317">
        <w:t xml:space="preserve">Mind-oriented or </w:t>
      </w:r>
      <w:r w:rsidR="00C10606">
        <w:t>“</w:t>
      </w:r>
      <w:r w:rsidR="00B40317">
        <w:t>mind-minded</w:t>
      </w:r>
      <w:r w:rsidR="00C10606">
        <w:t>”</w:t>
      </w:r>
      <w:r w:rsidR="00B40317">
        <w:t xml:space="preserve"> </w:t>
      </w:r>
      <w:r w:rsidR="00741BF2">
        <w:fldChar w:fldCharType="begin"/>
      </w:r>
      <w:r w:rsidR="00741BF2">
        <w:instrText xml:space="preserve"> ADDIN EN.CITE &lt;EndNote&gt;&lt;Cite&gt;&lt;Author&gt;Meins&lt;/Author&gt;&lt;Year&gt;2003&lt;/Year&gt;&lt;RecNum&gt;10200&lt;/RecNum&gt;&lt;Prefix&gt;to use Elizabeth Meins’ term`; &lt;/Prefix&gt;&lt;DisplayText&gt;(to use Elizabeth Meins’ term; Meins et al., 2003)&lt;/DisplayText&gt;&lt;record&gt;&lt;rec-number&gt;10200&lt;/rec-number&gt;&lt;foreign-keys&gt;&lt;key app="EN" db-id="ptpa0v9a75zff6e9zptpdsruvvx9p0trdwa2"&gt;10200&lt;/key&gt;&lt;/foreign-keys&gt;&lt;ref-type name="Journal Article"&gt;17&lt;/ref-type&gt;&lt;contributors&gt;&lt;authors&gt;&lt;author&gt;Meins, E.&lt;/author&gt;&lt;author&gt;Fernyhough, C.&lt;/author&gt;&lt;author&gt;Wainwright, R.&lt;/author&gt;&lt;author&gt;Clark-Carter, D.&lt;/author&gt;&lt;author&gt;Das Gupta, M.&lt;/author&gt;&lt;author&gt;Fradley, E.&lt;/author&gt;&lt;author&gt;Tuckey, M.&lt;/author&gt;&lt;/authors&gt;&lt;/contributors&gt;&lt;auth-address&gt;Psychology Division, School of Sciences, Staffordshire University, UK. elizabeth.meins@durham.ac.uk&lt;/auth-address&gt;&lt;titles&gt;&lt;title&gt;Pathways to understanding mind: Construct validity and predictive validity of maternal mind-mindedness&lt;/title&gt;&lt;secondary-title&gt;Child Development Perspectives&lt;/secondary-title&gt;&lt;alt-title&gt;Child development&lt;/alt-title&gt;&lt;/titles&gt;&lt;alt-periodical&gt;&lt;full-title&gt;Child Development&lt;/full-title&gt;&lt;abbr-1&gt;Child development&lt;/abbr-1&gt;&lt;/alt-periodical&gt;&lt;pages&gt;1194-211&lt;/pages&gt;&lt;volume&gt;74&lt;/volume&gt;&lt;number&gt;4&lt;/number&gt;&lt;edition&gt;2003/08/27&lt;/edition&gt;&lt;keywords&gt;&lt;keyword&gt;Child&lt;/keyword&gt;&lt;keyword&gt;*Cognition&lt;/keyword&gt;&lt;keyword&gt;Female&lt;/keyword&gt;&lt;keyword&gt;Humans&lt;/keyword&gt;&lt;keyword&gt;Male&lt;/keyword&gt;&lt;keyword&gt;Mother-Child Relations&lt;/keyword&gt;&lt;keyword&gt;*Mothers&lt;/keyword&gt;&lt;keyword&gt;*Questionnaires&lt;/keyword&gt;&lt;keyword&gt;Sensitivity and Specificity&lt;/keyword&gt;&lt;/keywords&gt;&lt;dates&gt;&lt;year&gt;2003&lt;/year&gt;&lt;pub-dates&gt;&lt;date&gt;Jul-Aug&lt;/date&gt;&lt;/pub-dates&gt;&lt;/dates&gt;&lt;isbn&gt;0009-3920 (Print)&amp;#xD;0009-3920 (Linking)&lt;/isbn&gt;&lt;accession-num&gt;12938713&lt;/accession-num&gt;&lt;work-type&gt;Research Support, Non-U.S. Gov&amp;apos;t&amp;#xD;Validation Studies&lt;/work-type&gt;&lt;urls&gt;&lt;related-urls&gt;&lt;url&gt;http://www.ncbi.nlm.nih.gov/pubmed/12938713&lt;/url&gt;&lt;/related-urls&gt;&lt;/urls&gt;&lt;electronic-resource-num&gt;10.1111/1467-8624.00601&lt;/electronic-resource-num&gt;&lt;language&gt;eng&lt;/language&gt;&lt;/record&gt;&lt;/Cite&gt;&lt;/EndNote&gt;</w:instrText>
      </w:r>
      <w:r w:rsidR="00741BF2">
        <w:fldChar w:fldCharType="separate"/>
      </w:r>
      <w:r w:rsidR="00741BF2">
        <w:rPr>
          <w:noProof/>
        </w:rPr>
        <w:t>(</w:t>
      </w:r>
      <w:hyperlink w:anchor="_ENREF_129" w:tooltip="Meins, 2003 #10200" w:history="1">
        <w:r w:rsidR="004156E4">
          <w:rPr>
            <w:noProof/>
          </w:rPr>
          <w:t>to use Elizabeth Meins’ term; Meins et al., 2003</w:t>
        </w:r>
      </w:hyperlink>
      <w:r w:rsidR="00741BF2">
        <w:rPr>
          <w:noProof/>
        </w:rPr>
        <w:t>)</w:t>
      </w:r>
      <w:r w:rsidR="00741BF2">
        <w:fldChar w:fldCharType="end"/>
      </w:r>
      <w:r>
        <w:t xml:space="preserve"> narratives and behaviors signal a richness in terms of ostensive cues</w:t>
      </w:r>
      <w:r w:rsidR="00D43DE9">
        <w:t>,</w:t>
      </w:r>
      <w:r>
        <w:t xml:space="preserve"> </w:t>
      </w:r>
      <w:r w:rsidR="00410858">
        <w:t>which</w:t>
      </w:r>
      <w:r>
        <w:t xml:space="preserve"> establish a communication pattern characteri</w:t>
      </w:r>
      <w:r w:rsidR="00D43DE9">
        <w:t>z</w:t>
      </w:r>
      <w:r>
        <w:t>ed by flexibility and re</w:t>
      </w:r>
      <w:r w:rsidR="007D7FF4">
        <w:t>ceptiveness to new information</w:t>
      </w:r>
      <w:r w:rsidR="001E27EA">
        <w:t xml:space="preserve"> between adult and child</w:t>
      </w:r>
      <w:r w:rsidR="007D7FF4">
        <w:t>.</w:t>
      </w:r>
    </w:p>
    <w:p w:rsidR="009A14F5" w:rsidRDefault="009A14F5" w:rsidP="008F15F8">
      <w:r>
        <w:t>Epistemic trust is triggered by ostensive cues</w:t>
      </w:r>
      <w:r w:rsidR="00D43DE9">
        <w:t>,</w:t>
      </w:r>
      <w:r>
        <w:t xml:space="preserve"> which in turn trigger a special kind of attention.</w:t>
      </w:r>
      <w:r w:rsidR="00225D30">
        <w:t xml:space="preserve"> </w:t>
      </w:r>
      <w:r>
        <w:t>Attachment is just a special condition for generating epistemic trust.</w:t>
      </w:r>
      <w:r w:rsidR="00225D30">
        <w:t xml:space="preserve"> </w:t>
      </w:r>
      <w:r>
        <w:t xml:space="preserve">Caregiving within the attachment system provokes that special kind of attention, potentially opening the mind of the recipient of </w:t>
      </w:r>
      <w:r>
        <w:lastRenderedPageBreak/>
        <w:t xml:space="preserve">information to the possibility that the next set of communications is relevant to them as </w:t>
      </w:r>
      <w:r w:rsidR="00D43DE9">
        <w:t xml:space="preserve">an </w:t>
      </w:r>
      <w:r>
        <w:t>individual.</w:t>
      </w:r>
      <w:r w:rsidR="00225D30">
        <w:t xml:space="preserve"> </w:t>
      </w:r>
      <w:r>
        <w:t xml:space="preserve">In general, any communication that is </w:t>
      </w:r>
      <w:r w:rsidR="00D43DE9">
        <w:t>“</w:t>
      </w:r>
      <w:r>
        <w:t>marked</w:t>
      </w:r>
      <w:r w:rsidR="00D43DE9">
        <w:t>”</w:t>
      </w:r>
      <w:r w:rsidR="00B8051E">
        <w:t xml:space="preserve"> </w:t>
      </w:r>
      <w:r w:rsidR="00741BF2">
        <w:fldChar w:fldCharType="begin">
          <w:fldData xml:space="preserve">PEVuZE5vdGU+PENpdGU+PEF1dGhvcj5Gb25hZ3k8L0F1dGhvcj48WWVhcj4yMDA3PC9ZZWFyPjxS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</w:fldData>
        </w:fldChar>
      </w:r>
      <w:r w:rsidR="00741BF2">
        <w:instrText xml:space="preserve"> ADDIN EN.CITE </w:instrText>
      </w:r>
      <w:r w:rsidR="00741BF2">
        <w:fldChar w:fldCharType="begin">
          <w:fldData xml:space="preserve">PEVuZE5vdGU+PENpdGU+PEF1dGhvcj5Gb25hZ3k8L0F1dGhvcj48WWVhcj4yMDA3PC9ZZWFyPjxS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67" w:tooltip="Fonagy, 2007 #14137" w:history="1">
        <w:r w:rsidR="004156E4">
          <w:rPr>
            <w:noProof/>
          </w:rPr>
          <w:t>Fonagy et al., 2007</w:t>
        </w:r>
      </w:hyperlink>
      <w:r w:rsidR="00741BF2">
        <w:rPr>
          <w:noProof/>
        </w:rPr>
        <w:t>)</w:t>
      </w:r>
      <w:r w:rsidR="00741BF2">
        <w:fldChar w:fldCharType="end"/>
      </w:r>
      <w:r>
        <w:t xml:space="preserve"> by recognition of the listener as an intentional agent will enhance epistemic trust and increase the likelihood that the communication will subsequently be coded as relevant, generalizable</w:t>
      </w:r>
      <w:r w:rsidR="00D43DE9">
        <w:t>,</w:t>
      </w:r>
      <w:r>
        <w:t xml:space="preserve"> and to be retained in long-term procedural or semantic memory independent of the autobiographical episode where it was received.</w:t>
      </w:r>
    </w:p>
    <w:p w:rsidR="00DC29FF" w:rsidRDefault="00DC29FF" w:rsidP="00B66339">
      <w:pPr>
        <w:pStyle w:val="Heading2"/>
      </w:pPr>
      <w:r>
        <w:t xml:space="preserve">The </w:t>
      </w:r>
      <w:r w:rsidR="00B82FBF">
        <w:t>D</w:t>
      </w:r>
      <w:r>
        <w:t xml:space="preserve">ysfunctional </w:t>
      </w:r>
      <w:r w:rsidR="00B82FBF">
        <w:t>U</w:t>
      </w:r>
      <w:r>
        <w:t xml:space="preserve">se of </w:t>
      </w:r>
      <w:r w:rsidR="00B82FBF">
        <w:t>O</w:t>
      </w:r>
      <w:r>
        <w:t xml:space="preserve">stensive </w:t>
      </w:r>
      <w:r w:rsidR="00B82FBF">
        <w:t>C</w:t>
      </w:r>
      <w:r>
        <w:t xml:space="preserve">ues and the </w:t>
      </w:r>
      <w:r w:rsidR="00B82FBF">
        <w:t>R</w:t>
      </w:r>
      <w:r>
        <w:t xml:space="preserve">isk of </w:t>
      </w:r>
      <w:r w:rsidR="00B66339">
        <w:t>BPD</w:t>
      </w:r>
    </w:p>
    <w:p w:rsidR="00DC7412" w:rsidRDefault="00AA6C38" w:rsidP="0078787D">
      <w:r>
        <w:t>W</w:t>
      </w:r>
      <w:r w:rsidR="008F15F8">
        <w:t>e are all aware of an extensive body of work that shows vulnerability to personality disorder manifested in the marked absence of respect for the recipient of communications as an active agent.</w:t>
      </w:r>
      <w:r w:rsidR="00225D30">
        <w:t xml:space="preserve"> </w:t>
      </w:r>
      <w:r w:rsidR="008F15F8" w:rsidRPr="00E02515">
        <w:t>There is no space here to review the extensive</w:t>
      </w:r>
      <w:r w:rsidR="008F15F8" w:rsidRPr="0078787D">
        <w:t xml:space="preserve"> range of studies that have shown </w:t>
      </w:r>
      <w:r w:rsidR="00D43DE9">
        <w:t>(</w:t>
      </w:r>
      <w:r w:rsidR="008F15F8" w:rsidRPr="0078787D">
        <w:t xml:space="preserve">a) insecure attachment to be associated with </w:t>
      </w:r>
      <w:r w:rsidR="001561C3">
        <w:t>personality disorder</w:t>
      </w:r>
      <w:r w:rsidR="008F15F8" w:rsidRPr="00521DC9">
        <w:t xml:space="preserve">, </w:t>
      </w:r>
      <w:r w:rsidR="00D43DE9">
        <w:t>(</w:t>
      </w:r>
      <w:r w:rsidR="008F15F8" w:rsidRPr="00521DC9">
        <w:t>b) insecure and often mindless child</w:t>
      </w:r>
      <w:r w:rsidR="00D43DE9">
        <w:t>–</w:t>
      </w:r>
      <w:r w:rsidR="008F15F8" w:rsidRPr="00521DC9">
        <w:t xml:space="preserve">caregiver interactions antedating personality </w:t>
      </w:r>
      <w:r w:rsidR="008F15F8" w:rsidRPr="00BF7855">
        <w:t>disorder</w:t>
      </w:r>
      <w:r w:rsidR="00E272E6">
        <w:t xml:space="preserve"> </w:t>
      </w:r>
      <w:r w:rsidR="008F15F8" w:rsidRPr="00521DC9">
        <w:t xml:space="preserve">and, perhaps most pertinent, </w:t>
      </w:r>
      <w:r w:rsidR="00D43DE9">
        <w:t>(</w:t>
      </w:r>
      <w:r w:rsidR="008F15F8" w:rsidRPr="00521DC9">
        <w:t>c) anomalies of early mother</w:t>
      </w:r>
      <w:r w:rsidR="00BF7855">
        <w:t>–</w:t>
      </w:r>
      <w:r w:rsidR="008F15F8" w:rsidRPr="00521DC9">
        <w:t>inf</w:t>
      </w:r>
      <w:r w:rsidR="008F15F8" w:rsidRPr="0077561F">
        <w:t xml:space="preserve">ant communication </w:t>
      </w:r>
      <w:r w:rsidR="00BF7855">
        <w:t>that</w:t>
      </w:r>
      <w:r w:rsidR="00BF7855" w:rsidRPr="0077561F">
        <w:t xml:space="preserve"> </w:t>
      </w:r>
      <w:r w:rsidR="008F15F8" w:rsidRPr="0077561F">
        <w:t xml:space="preserve">predict not only attachment </w:t>
      </w:r>
      <w:r w:rsidR="00FC160F" w:rsidRPr="0077561F">
        <w:t>disorganization</w:t>
      </w:r>
      <w:r w:rsidR="008F15F8" w:rsidRPr="0077561F">
        <w:t xml:space="preserve"> but, in some carefully conducted longitudinal studies</w:t>
      </w:r>
      <w:r w:rsidR="0022199A">
        <w:t>,</w:t>
      </w:r>
      <w:r w:rsidR="008F15F8" w:rsidRPr="0077561F">
        <w:t xml:space="preserve"> </w:t>
      </w:r>
      <w:r w:rsidR="008F15F8" w:rsidRPr="00795C33">
        <w:t>the likely emergence of personality pathology</w:t>
      </w:r>
      <w:r w:rsidR="0022199A">
        <w:t xml:space="preserve"> </w:t>
      </w:r>
      <w:r w:rsidR="00741BF2">
        <w:fldChar w:fldCharType="begin"/>
      </w:r>
      <w:r w:rsidR="00741BF2">
        <w:instrText xml:space="preserve"> ADDIN EN.CITE &lt;EndNote&gt;&lt;Cite&gt;&lt;Author&gt;Fonagy&lt;/Author&gt;&lt;Year&gt;in press&lt;/Year&gt;&lt;RecNum&gt;16797&lt;/RecNum&gt;&lt;Prefix&gt;see &lt;/Prefix&gt;&lt;Suffix&gt;`, for a review&lt;/Suffix&gt;&lt;DisplayText&gt;(see Fonagy &amp;amp; Luyten, in press, for a review)&lt;/DisplayText&gt;&lt;record&gt;&lt;rec-number&gt;16797&lt;/rec-number&gt;&lt;foreign-keys&gt;&lt;key app="EN" db-id="ptpa0v9a75zff6e9zptpdsruvvx9p0trdwa2"&gt;16797&lt;/key&gt;&lt;/foreign-keys&gt;&lt;ref-type name="Book Section"&gt;5&lt;/ref-type&gt;&lt;contributors&gt;&lt;authors&gt;&lt;author&gt;Fonagy, P&lt;/author&gt;&lt;author&gt;Luyten, P.&lt;/author&gt;&lt;/authors&gt;&lt;secondary-authors&gt;&lt;author&gt;Dante Cicchetti&lt;/author&gt;&lt;/secondary-authors&gt;&lt;/contributors&gt;&lt;titles&gt;&lt;title&gt;A multilevel perspective on the development of borderline personality disorder&lt;/title&gt;&lt;secondary-title&gt;Development and psychopathology&lt;/secondary-title&gt;&lt;/titles&gt;&lt;periodical&gt;&lt;full-title&gt;Dev Psychopathol&lt;/full-title&gt;&lt;abbr-1&gt;Development and psychopathology&lt;/abbr-1&gt;&lt;/periodical&gt;&lt;edition&gt;3rd&lt;/edition&gt;&lt;dates&gt;&lt;year&gt;in press&lt;/year&gt;&lt;/dates&gt;&lt;pub-location&gt;New York, NY&lt;/pub-location&gt;&lt;publisher&gt;John Wiley &amp;amp; Sons&lt;/publisher&gt;&lt;urls&gt;&lt;/urls&gt;&lt;/record&gt;&lt;/Cite&gt;&lt;/EndNote&gt;</w:instrText>
      </w:r>
      <w:r w:rsidR="00741BF2">
        <w:fldChar w:fldCharType="separate"/>
      </w:r>
      <w:r w:rsidR="00741BF2">
        <w:rPr>
          <w:noProof/>
        </w:rPr>
        <w:t>(</w:t>
      </w:r>
      <w:hyperlink w:anchor="_ENREF_69" w:tooltip="Fonagy, in press #16797" w:history="1">
        <w:r w:rsidR="004156E4">
          <w:rPr>
            <w:noProof/>
          </w:rPr>
          <w:t>see Fonagy &amp; Luyten, in press, for a review</w:t>
        </w:r>
      </w:hyperlink>
      <w:r w:rsidR="00741BF2">
        <w:rPr>
          <w:noProof/>
        </w:rPr>
        <w:t>)</w:t>
      </w:r>
      <w:r w:rsidR="00741BF2">
        <w:fldChar w:fldCharType="end"/>
      </w:r>
      <w:r w:rsidR="008F15F8" w:rsidRPr="00795C33">
        <w:t>.</w:t>
      </w:r>
      <w:r w:rsidR="00225D30">
        <w:t xml:space="preserve"> </w:t>
      </w:r>
    </w:p>
    <w:p w:rsidR="00F13CB3" w:rsidRDefault="008F15F8" w:rsidP="008F15F8">
      <w:r>
        <w:t>Detailed inquiry into these high-risk anomalies of parent</w:t>
      </w:r>
      <w:r w:rsidR="00BF7855">
        <w:t>–</w:t>
      </w:r>
      <w:r>
        <w:t xml:space="preserve">infant communication </w:t>
      </w:r>
      <w:r w:rsidR="005E3DFB">
        <w:t>suggest</w:t>
      </w:r>
      <w:r w:rsidR="0022199A">
        <w:t>s</w:t>
      </w:r>
      <w:r>
        <w:t xml:space="preserve"> the potential misuse of ostensive cueing</w:t>
      </w:r>
      <w:r w:rsidR="008816FD">
        <w:t xml:space="preserve">. By </w:t>
      </w:r>
      <w:r w:rsidR="00BF7855">
        <w:t>“</w:t>
      </w:r>
      <w:r w:rsidR="008816FD">
        <w:t>misuse of ostensive cueing</w:t>
      </w:r>
      <w:r w:rsidR="00BF7855">
        <w:t>”</w:t>
      </w:r>
      <w:r w:rsidR="008816FD">
        <w:t xml:space="preserve"> we mean</w:t>
      </w:r>
      <w:r>
        <w:t xml:space="preserve"> using cues to lead the infant to anticipate personally relevant generalizable knowledge through a kind of pseudo-sensitivity followed by the transmission of disruptive and even destructive</w:t>
      </w:r>
      <w:r w:rsidR="00045AA2">
        <w:t xml:space="preserve"> knowledge.</w:t>
      </w:r>
      <w:r w:rsidR="00225D30">
        <w:t xml:space="preserve"> </w:t>
      </w:r>
      <w:r w:rsidR="005E3DFB">
        <w:t>T</w:t>
      </w:r>
      <w:r w:rsidR="004F2958">
        <w:t>he manual for</w:t>
      </w:r>
      <w:r>
        <w:t xml:space="preserve"> </w:t>
      </w:r>
      <w:r w:rsidR="005D3E79">
        <w:t>the</w:t>
      </w:r>
      <w:r>
        <w:t xml:space="preserve"> coding system </w:t>
      </w:r>
      <w:r w:rsidR="005D3E79">
        <w:t>Disconnected and E</w:t>
      </w:r>
      <w:r w:rsidR="005D3E79" w:rsidRPr="005D3E79">
        <w:t>xtremely Insensitive Parenting</w:t>
      </w:r>
      <w:r w:rsidR="00F25C46">
        <w:rPr>
          <w:rStyle w:val="FootnoteReference"/>
        </w:rPr>
        <w:footnoteReference w:id="1"/>
      </w:r>
      <w:r w:rsidR="005D3E79">
        <w:t xml:space="preserve"> </w:t>
      </w:r>
      <w:r w:rsidR="00741BF2">
        <w:fldChar w:fldCharType="begin"/>
      </w:r>
      <w:r w:rsidR="00741BF2">
        <w:instrText xml:space="preserve"> ADDIN EN.CITE &lt;EndNote&gt;&lt;Cite&gt;&lt;Author&gt;Out&lt;/Author&gt;&lt;Year&gt;2009&lt;/Year&gt;&lt;RecNum&gt;16667&lt;/RecNum&gt;&lt;DisplayText&gt;(Out et al., 2009)&lt;/DisplayText&gt;&lt;record&gt;&lt;rec-number&gt;16667&lt;/rec-number&gt;&lt;foreign-keys&gt;&lt;key app="EN" db-id="ptpa0v9a75zff6e9zptpdsruvvx9p0trdwa2"&gt;16667&lt;/key&gt;&lt;/foreign-keys&gt;&lt;ref-type name="Report"&gt;27&lt;/ref-type&gt;&lt;contributors&gt;&lt;authors&gt;&lt;author&gt;Out, D.&lt;/author&gt;&lt;author&gt;Cyr, C.&lt;/author&gt;&lt;author&gt;Pijlman, F.T.A.&lt;/author&gt;&lt;author&gt;Beijersbergen, M. D.&lt;/author&gt;&lt;author&gt;Bakermans-Kranenburg, M. J.&lt;/author&gt;&lt;author&gt;van IJzendoorn, M. H.&lt;/author&gt;&lt;/authors&gt;&lt;tertiary-authors&gt;&lt;author&gt;Rommert Casimir Publishers&lt;/author&gt;&lt;/tertiary-authors&gt;&lt;/contributors&gt;&lt;titles&gt;&lt;title&gt;Disconnected and extremely Insensitive Parenting (DIP) Version 3&lt;/title&gt;&lt;/titles&gt;&lt;dates&gt;&lt;year&gt;2009&lt;/year&gt;&lt;/dates&gt;&lt;pub-location&gt;Leiden, The Netherlands&lt;/pub-location&gt;&lt;publisher&gt;Centre for Child and Family Studies, Leiden University&lt;/publisher&gt;&lt;urls&gt;&lt;/urls&gt;&lt;/record&gt;&lt;/Cite&gt;&lt;/EndNote&gt;</w:instrText>
      </w:r>
      <w:r w:rsidR="00741BF2">
        <w:fldChar w:fldCharType="separate"/>
      </w:r>
      <w:r w:rsidR="00741BF2">
        <w:rPr>
          <w:noProof/>
        </w:rPr>
        <w:t>(</w:t>
      </w:r>
      <w:hyperlink w:anchor="_ENREF_144" w:tooltip="Out, 2009 #16667" w:history="1">
        <w:r w:rsidR="004156E4">
          <w:rPr>
            <w:noProof/>
          </w:rPr>
          <w:t>Out et al., 2009</w:t>
        </w:r>
      </w:hyperlink>
      <w:r w:rsidR="00741BF2">
        <w:rPr>
          <w:noProof/>
        </w:rPr>
        <w:t>)</w:t>
      </w:r>
      <w:r w:rsidR="00741BF2">
        <w:fldChar w:fldCharType="end"/>
      </w:r>
      <w:r w:rsidR="005D3E79" w:rsidRPr="005D3E79">
        <w:t xml:space="preserve"> (</w:t>
      </w:r>
      <w:r>
        <w:t>predicting disorgani</w:t>
      </w:r>
      <w:r w:rsidR="00BF7855">
        <w:t>z</w:t>
      </w:r>
      <w:r>
        <w:t>ed attachment</w:t>
      </w:r>
      <w:r w:rsidR="005D3E79">
        <w:t>)</w:t>
      </w:r>
      <w:r>
        <w:t xml:space="preserve"> </w:t>
      </w:r>
      <w:r w:rsidR="005E3DFB">
        <w:t>is</w:t>
      </w:r>
      <w:r>
        <w:t xml:space="preserve"> r</w:t>
      </w:r>
      <w:r w:rsidR="008E14E3">
        <w:t>ich in examples of this pattern</w:t>
      </w:r>
      <w:r w:rsidR="001F1E03">
        <w:t xml:space="preserve">. </w:t>
      </w:r>
      <w:r w:rsidR="00A407A3">
        <w:t xml:space="preserve">Some </w:t>
      </w:r>
      <w:r w:rsidR="004F2958">
        <w:t>of these</w:t>
      </w:r>
      <w:r w:rsidR="00A407A3">
        <w:t xml:space="preserve"> </w:t>
      </w:r>
      <w:r w:rsidR="004F2958">
        <w:t>are</w:t>
      </w:r>
      <w:r w:rsidR="00A407A3">
        <w:t xml:space="preserve">: </w:t>
      </w:r>
      <w:r w:rsidR="009F4BB5">
        <w:t>anomalous movements and postures</w:t>
      </w:r>
      <w:r w:rsidR="00F76841">
        <w:t>;</w:t>
      </w:r>
      <w:r w:rsidR="009F4BB5">
        <w:t xml:space="preserve"> </w:t>
      </w:r>
      <w:r w:rsidR="00200487">
        <w:t>simultaneous con</w:t>
      </w:r>
      <w:r w:rsidR="006D3D03">
        <w:t>tradictions in vocali</w:t>
      </w:r>
      <w:r w:rsidR="00BF7855">
        <w:t>z</w:t>
      </w:r>
      <w:r w:rsidR="006D3D03">
        <w:t>ations</w:t>
      </w:r>
      <w:r w:rsidR="00F76841">
        <w:t>;</w:t>
      </w:r>
      <w:r w:rsidR="00200487">
        <w:t xml:space="preserve"> </w:t>
      </w:r>
      <w:r w:rsidR="00A407A3">
        <w:t>suddenly still</w:t>
      </w:r>
      <w:r w:rsidR="005901BA">
        <w:t>ing and freezing posture</w:t>
      </w:r>
      <w:r w:rsidR="00220E86">
        <w:t xml:space="preserve">, or startling in </w:t>
      </w:r>
      <w:r w:rsidR="00220E86">
        <w:lastRenderedPageBreak/>
        <w:t>response to the child’s behavior</w:t>
      </w:r>
      <w:r w:rsidR="00F76841">
        <w:t>;</w:t>
      </w:r>
      <w:r w:rsidR="0074256B">
        <w:t xml:space="preserve"> </w:t>
      </w:r>
      <w:r w:rsidR="00614DB7">
        <w:t>sudden voice alterations</w:t>
      </w:r>
      <w:r w:rsidR="00F76841">
        <w:t>;</w:t>
      </w:r>
      <w:r w:rsidR="00614DB7">
        <w:t xml:space="preserve"> sudden and inexplicable shifts of mood</w:t>
      </w:r>
      <w:r w:rsidR="00F76841">
        <w:t>;</w:t>
      </w:r>
      <w:r w:rsidR="00614DB7">
        <w:t xml:space="preserve"> </w:t>
      </w:r>
      <w:r w:rsidR="005E3DFB">
        <w:t xml:space="preserve">and showing </w:t>
      </w:r>
      <w:r w:rsidR="009F4BB5">
        <w:t xml:space="preserve">fear in relation to aspects of the environment that </w:t>
      </w:r>
      <w:r w:rsidR="005E3DFB">
        <w:t xml:space="preserve">are </w:t>
      </w:r>
      <w:r w:rsidR="009F4BB5">
        <w:t>not in</w:t>
      </w:r>
      <w:r w:rsidR="004F2958">
        <w:t>trinsically frightening.</w:t>
      </w:r>
      <w:r w:rsidR="00225D30">
        <w:t xml:space="preserve"> </w:t>
      </w:r>
      <w:r w:rsidR="00FA76EC">
        <w:t xml:space="preserve">Both </w:t>
      </w:r>
      <w:r w:rsidR="00F76841">
        <w:t>“</w:t>
      </w:r>
      <w:r w:rsidR="005E3DFB">
        <w:t>on-</w:t>
      </w:r>
      <w:r w:rsidR="00FA76EC">
        <w:t>line</w:t>
      </w:r>
      <w:r w:rsidR="00F76841">
        <w:t>”</w:t>
      </w:r>
      <w:r w:rsidR="00FA76EC">
        <w:t xml:space="preserve"> and </w:t>
      </w:r>
      <w:r w:rsidR="00F76841">
        <w:t>“</w:t>
      </w:r>
      <w:r w:rsidR="00FA76EC">
        <w:t>off-line</w:t>
      </w:r>
      <w:r w:rsidR="00F76841">
        <w:t>”</w:t>
      </w:r>
      <w:r w:rsidR="00FA76EC">
        <w:t xml:space="preserve"> studies of the mother’s capacity to represent the mental state of the</w:t>
      </w:r>
      <w:r w:rsidR="00F76841">
        <w:t>ir</w:t>
      </w:r>
      <w:r w:rsidR="00FA76EC">
        <w:t xml:space="preserve"> child show that mothers </w:t>
      </w:r>
      <w:r w:rsidR="005E3DFB">
        <w:t xml:space="preserve">who are </w:t>
      </w:r>
      <w:r w:rsidR="00FA76EC">
        <w:t>bet</w:t>
      </w:r>
      <w:r w:rsidR="00F07FEA">
        <w:t>ter able to read the</w:t>
      </w:r>
      <w:r w:rsidR="00F76841">
        <w:t>ir</w:t>
      </w:r>
      <w:r w:rsidR="00F07FEA">
        <w:t xml:space="preserve"> infant’s sense of subjective self (their agentiveness) are most likely </w:t>
      </w:r>
      <w:r w:rsidR="005E3DFB">
        <w:t xml:space="preserve">to </w:t>
      </w:r>
      <w:r w:rsidR="007B0AB3">
        <w:t xml:space="preserve">engender </w:t>
      </w:r>
      <w:r w:rsidR="005E3DFB">
        <w:t xml:space="preserve">a </w:t>
      </w:r>
      <w:r w:rsidR="007B0AB3">
        <w:t xml:space="preserve">secure </w:t>
      </w:r>
      <w:r w:rsidR="003954E3">
        <w:t xml:space="preserve">attachment relationship. </w:t>
      </w:r>
    </w:p>
    <w:p w:rsidR="00546DC5" w:rsidRPr="00F13CB3" w:rsidRDefault="0066772F" w:rsidP="00B003CD">
      <w:r w:rsidRPr="00FF6994">
        <w:t>A longitudinal study by Corriveau</w:t>
      </w:r>
      <w:r w:rsidR="00893B95" w:rsidRPr="00FF6994">
        <w:t xml:space="preserve"> et al. </w:t>
      </w:r>
      <w:r w:rsidR="00741BF2">
        <w:fldChar w:fldCharType="begin">
          <w:fldData xml:space="preserve">PEVuZE5vdGU+PENpdGUgRXhjbHVkZUF1dGg9IjEiPjxZZWFyPjIwMDk8L1llYXI+PFJlY051bT4x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</w:fldData>
        </w:fldChar>
      </w:r>
      <w:r w:rsidR="00741BF2">
        <w:instrText xml:space="preserve"> ADDIN EN.CITE </w:instrText>
      </w:r>
      <w:r w:rsidR="00741BF2">
        <w:fldChar w:fldCharType="begin">
          <w:fldData xml:space="preserve">PEVuZE5vdGU+PENpdGUgRXhjbHVkZUF1dGg9IjEiPjxZZWFyPjIwMDk8L1llYXI+PFJlY051bT4x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</w:fldData>
        </w:fldChar>
      </w:r>
      <w:r w:rsidR="00741BF2">
        <w:instrText xml:space="preserve"> ADDIN EN.CITE.DATA </w:instrText>
      </w:r>
      <w:r w:rsidR="00741BF2">
        <w:fldChar w:fldCharType="end"/>
      </w:r>
      <w:r w:rsidR="00741BF2">
        <w:fldChar w:fldCharType="separate"/>
      </w:r>
      <w:r w:rsidR="00741BF2">
        <w:rPr>
          <w:noProof/>
        </w:rPr>
        <w:t>(</w:t>
      </w:r>
      <w:hyperlink w:anchor="_ENREF_44" w:tooltip="Corriveau, 2009 #16697" w:history="1">
        <w:r w:rsidR="004156E4">
          <w:rPr>
            <w:noProof/>
          </w:rPr>
          <w:t>2009</w:t>
        </w:r>
      </w:hyperlink>
      <w:r w:rsidR="00741BF2">
        <w:rPr>
          <w:noProof/>
        </w:rPr>
        <w:t>)</w:t>
      </w:r>
      <w:r w:rsidR="00741BF2">
        <w:fldChar w:fldCharType="end"/>
      </w:r>
      <w:r w:rsidRPr="00FF6994">
        <w:t xml:space="preserve"> indicates t</w:t>
      </w:r>
      <w:r w:rsidR="00546DC5" w:rsidRPr="00FF6994">
        <w:t>he implication</w:t>
      </w:r>
      <w:r w:rsidRPr="00FF6994">
        <w:t>s</w:t>
      </w:r>
      <w:r w:rsidR="00546DC5" w:rsidRPr="00FF6994">
        <w:t xml:space="preserve"> of attachment disorgani</w:t>
      </w:r>
      <w:r w:rsidR="00FF6994" w:rsidRPr="00FF6994">
        <w:t>z</w:t>
      </w:r>
      <w:r w:rsidR="00546DC5" w:rsidRPr="00FF6994">
        <w:t xml:space="preserve">ation for the epistemic aspects of </w:t>
      </w:r>
      <w:r w:rsidRPr="00FF6994">
        <w:t xml:space="preserve">the </w:t>
      </w:r>
      <w:r w:rsidR="00546DC5" w:rsidRPr="00FF6994">
        <w:t>mother</w:t>
      </w:r>
      <w:r w:rsidR="00BA7E90" w:rsidRPr="00FF6994">
        <w:t>–</w:t>
      </w:r>
      <w:r w:rsidR="00546DC5" w:rsidRPr="00FF6994">
        <w:t>child relationship</w:t>
      </w:r>
      <w:r w:rsidRPr="00FF6994">
        <w:t>.</w:t>
      </w:r>
      <w:r w:rsidR="008E3F11" w:rsidRPr="00FF6994">
        <w:t xml:space="preserve"> </w:t>
      </w:r>
      <w:r w:rsidR="00FF6994" w:rsidRPr="00FF6994">
        <w:t>In this study,</w:t>
      </w:r>
      <w:r w:rsidR="00FF292A" w:rsidRPr="00FF6994">
        <w:t xml:space="preserve"> 147 children </w:t>
      </w:r>
      <w:r w:rsidRPr="00FF6994">
        <w:t xml:space="preserve">whose attachment status had been </w:t>
      </w:r>
      <w:r w:rsidR="00FF292A" w:rsidRPr="00FF6994">
        <w:t xml:space="preserve">assessed in infancy were tested twice for epistemic </w:t>
      </w:r>
      <w:r w:rsidR="008C42A9" w:rsidRPr="00FF6994">
        <w:t xml:space="preserve">attitudes </w:t>
      </w:r>
      <w:r w:rsidRPr="00FF6994">
        <w:t>at</w:t>
      </w:r>
      <w:r w:rsidR="008C42A9" w:rsidRPr="00FF6994">
        <w:t xml:space="preserve"> 50 and 61 months</w:t>
      </w:r>
      <w:r w:rsidR="00FF292A" w:rsidRPr="00FF6994">
        <w:t xml:space="preserve">. </w:t>
      </w:r>
      <w:r w:rsidRPr="00FF6994">
        <w:t>In each test</w:t>
      </w:r>
      <w:r w:rsidR="00626805" w:rsidRPr="00FF6994">
        <w:t>, the</w:t>
      </w:r>
      <w:r w:rsidR="00FF292A" w:rsidRPr="00FF6994">
        <w:t xml:space="preserve"> m</w:t>
      </w:r>
      <w:r w:rsidR="008C42A9" w:rsidRPr="00FF6994">
        <w:t xml:space="preserve">other and a stranger </w:t>
      </w:r>
      <w:r w:rsidRPr="00FF6994">
        <w:t>gave the child conflicting information</w:t>
      </w:r>
      <w:r w:rsidR="008C42A9" w:rsidRPr="00FF6994">
        <w:t xml:space="preserve"> in three tasks: in naming</w:t>
      </w:r>
      <w:r w:rsidR="00FF292A" w:rsidRPr="00FF6994">
        <w:t xml:space="preserve"> a novel object</w:t>
      </w:r>
      <w:r w:rsidR="008C42A9" w:rsidRPr="00FF6994">
        <w:t xml:space="preserve">, </w:t>
      </w:r>
      <w:r w:rsidR="00970E2A" w:rsidRPr="00FF6994">
        <w:t>in naming</w:t>
      </w:r>
      <w:r w:rsidR="00FF292A" w:rsidRPr="00FF6994">
        <w:t xml:space="preserve"> a hybrid animal made up 50% each of two animals</w:t>
      </w:r>
      <w:r w:rsidR="00626805" w:rsidRPr="00FF6994">
        <w:t>,</w:t>
      </w:r>
      <w:r w:rsidR="00970E2A" w:rsidRPr="00FF6994">
        <w:t xml:space="preserve"> and in naming </w:t>
      </w:r>
      <w:r w:rsidR="00FF292A" w:rsidRPr="00FF6994">
        <w:t>a hybrid animal made up of 75%</w:t>
      </w:r>
      <w:r w:rsidRPr="00FF6994">
        <w:t xml:space="preserve"> of</w:t>
      </w:r>
      <w:r w:rsidR="00FF292A" w:rsidRPr="00FF6994">
        <w:t xml:space="preserve"> one animal and 25% of another</w:t>
      </w:r>
      <w:r w:rsidR="00970E2A" w:rsidRPr="00FF6994">
        <w:t>.</w:t>
      </w:r>
      <w:r w:rsidR="007F7607" w:rsidRPr="00FF6994">
        <w:t xml:space="preserve"> The proportion of trials </w:t>
      </w:r>
      <w:r w:rsidR="00626805" w:rsidRPr="00FF6994">
        <w:t>i</w:t>
      </w:r>
      <w:r w:rsidR="007F7607" w:rsidRPr="00FF6994">
        <w:t xml:space="preserve">n which children chose their </w:t>
      </w:r>
      <w:r w:rsidR="00626805" w:rsidRPr="00FF6994">
        <w:t>m</w:t>
      </w:r>
      <w:r w:rsidR="007F7607" w:rsidRPr="00FF6994">
        <w:t xml:space="preserve">other for information was a function of both infant attachment classification and task. </w:t>
      </w:r>
      <w:r w:rsidR="00EA6BA1" w:rsidRPr="00FF6994">
        <w:t xml:space="preserve">Children who </w:t>
      </w:r>
      <w:r w:rsidRPr="00FF6994">
        <w:t>had been</w:t>
      </w:r>
      <w:r w:rsidR="00EA6BA1" w:rsidRPr="00FF6994">
        <w:t xml:space="preserve"> securely attach</w:t>
      </w:r>
      <w:r w:rsidR="00AE1729" w:rsidRPr="00FF6994">
        <w:t>ed infants w</w:t>
      </w:r>
      <w:r w:rsidR="00A650B5" w:rsidRPr="00FF6994">
        <w:t>ere most likely to</w:t>
      </w:r>
      <w:r w:rsidR="00EA6BA1" w:rsidRPr="00FF6994">
        <w:t xml:space="preserve"> trust </w:t>
      </w:r>
      <w:r w:rsidR="00A650B5" w:rsidRPr="00FF6994">
        <w:t>their mothers as</w:t>
      </w:r>
      <w:r w:rsidR="00EA6BA1" w:rsidRPr="00FF6994">
        <w:t xml:space="preserve"> </w:t>
      </w:r>
      <w:r w:rsidRPr="00FF6994">
        <w:t>long as their claims were</w:t>
      </w:r>
      <w:r w:rsidR="00EA6BA1" w:rsidRPr="00FF6994">
        <w:t xml:space="preserve"> reasonably credible</w:t>
      </w:r>
      <w:r w:rsidR="00626805" w:rsidRPr="00FF6994">
        <w:t>,</w:t>
      </w:r>
      <w:r w:rsidR="00A650B5" w:rsidRPr="00FF6994">
        <w:t xml:space="preserve"> but </w:t>
      </w:r>
      <w:r w:rsidRPr="00FF6994">
        <w:t>agreed with</w:t>
      </w:r>
      <w:r w:rsidR="00A650B5" w:rsidRPr="00FF6994">
        <w:t xml:space="preserve"> the </w:t>
      </w:r>
      <w:r w:rsidR="006C7778" w:rsidRPr="00FF6994">
        <w:t xml:space="preserve">stranger (and their own perception) when the mother named an animal </w:t>
      </w:r>
      <w:r w:rsidR="00662214" w:rsidRPr="00FF6994">
        <w:t>counterintuitively.</w:t>
      </w:r>
      <w:r w:rsidR="006C7778" w:rsidRPr="00FF6994">
        <w:t xml:space="preserve"> </w:t>
      </w:r>
      <w:r w:rsidR="00662214" w:rsidRPr="00FF6994">
        <w:t>Thus</w:t>
      </w:r>
      <w:r w:rsidR="00626805" w:rsidRPr="00FF6994">
        <w:t>,</w:t>
      </w:r>
      <w:r w:rsidR="00662214" w:rsidRPr="00FF6994">
        <w:t xml:space="preserve"> secure attachment lays the foundation for an epistemic attitude of </w:t>
      </w:r>
      <w:r w:rsidR="00EA6BA1" w:rsidRPr="00FF6994">
        <w:t xml:space="preserve">confidence in </w:t>
      </w:r>
      <w:r w:rsidR="00650173" w:rsidRPr="00FF6994">
        <w:t xml:space="preserve">one’s </w:t>
      </w:r>
      <w:r w:rsidR="00EA6BA1" w:rsidRPr="00FF6994">
        <w:t>own experience and belief (</w:t>
      </w:r>
      <w:r w:rsidR="00650173" w:rsidRPr="00FF6994">
        <w:t xml:space="preserve">it </w:t>
      </w:r>
      <w:r w:rsidR="00EA6BA1" w:rsidRPr="00FF6994">
        <w:t>empowers judgment)</w:t>
      </w:r>
      <w:r w:rsidR="00650173" w:rsidRPr="00FF6994">
        <w:t xml:space="preserve">. </w:t>
      </w:r>
      <w:r w:rsidR="009816FB" w:rsidRPr="00FF6994">
        <w:t xml:space="preserve">Children who had been avoidant as infants tended to </w:t>
      </w:r>
      <w:r w:rsidR="00EA6BA1" w:rsidRPr="00FF6994">
        <w:t xml:space="preserve">mistrust </w:t>
      </w:r>
      <w:r w:rsidR="00626805" w:rsidRPr="00FF6994">
        <w:t xml:space="preserve">the </w:t>
      </w:r>
      <w:r w:rsidR="00717C6F" w:rsidRPr="00FF6994">
        <w:t>mother in neutral or ambiguous conditions</w:t>
      </w:r>
      <w:r w:rsidR="00EA6BA1" w:rsidRPr="00FF6994">
        <w:t xml:space="preserve"> but </w:t>
      </w:r>
      <w:r w:rsidR="009816FB" w:rsidRPr="00FF6994">
        <w:t>showed</w:t>
      </w:r>
      <w:r w:rsidR="00650173" w:rsidRPr="00FF6994">
        <w:t xml:space="preserve"> </w:t>
      </w:r>
      <w:r w:rsidR="00EA6BA1" w:rsidRPr="00FF6994">
        <w:t xml:space="preserve">confidence in </w:t>
      </w:r>
      <w:r w:rsidR="009816FB" w:rsidRPr="00FF6994">
        <w:t>their</w:t>
      </w:r>
      <w:r w:rsidR="00650173" w:rsidRPr="00FF6994">
        <w:t xml:space="preserve"> </w:t>
      </w:r>
      <w:r w:rsidR="00EA6BA1" w:rsidRPr="00FF6994">
        <w:t>own experience</w:t>
      </w:r>
      <w:r w:rsidR="00322EF1" w:rsidRPr="00FF6994">
        <w:t xml:space="preserve">. </w:t>
      </w:r>
      <w:r w:rsidR="009816FB" w:rsidRPr="00FF6994">
        <w:t>Those who had been a</w:t>
      </w:r>
      <w:r w:rsidR="00EA6BA1" w:rsidRPr="00FF6994">
        <w:t>nxious</w:t>
      </w:r>
      <w:r w:rsidR="009816FB" w:rsidRPr="00FF6994">
        <w:t>ly attached</w:t>
      </w:r>
      <w:r w:rsidR="00EA6BA1" w:rsidRPr="00FF6994">
        <w:t xml:space="preserve"> </w:t>
      </w:r>
      <w:r w:rsidR="009816FB" w:rsidRPr="00FF6994">
        <w:t>were likely to agree with</w:t>
      </w:r>
      <w:r w:rsidR="00EA6BA1" w:rsidRPr="00FF6994">
        <w:t xml:space="preserve"> </w:t>
      </w:r>
      <w:r w:rsidR="00626805" w:rsidRPr="00FF6994">
        <w:t xml:space="preserve">the </w:t>
      </w:r>
      <w:r w:rsidR="00EA6BA1" w:rsidRPr="00FF6994">
        <w:t>attachment figure</w:t>
      </w:r>
      <w:r w:rsidR="00322EF1" w:rsidRPr="00FF6994">
        <w:t xml:space="preserve"> even when </w:t>
      </w:r>
      <w:r w:rsidR="009816FB" w:rsidRPr="00FF6994">
        <w:t>her claims were counterintuitive</w:t>
      </w:r>
      <w:r w:rsidR="007E1D88" w:rsidRPr="00FF6994">
        <w:t xml:space="preserve">. </w:t>
      </w:r>
      <w:r w:rsidR="009816FB" w:rsidRPr="00FF6994">
        <w:t>C</w:t>
      </w:r>
      <w:r w:rsidR="00B003CD" w:rsidRPr="00FF6994">
        <w:t xml:space="preserve">hildren whose attachment </w:t>
      </w:r>
      <w:r w:rsidR="009816FB" w:rsidRPr="00FF6994">
        <w:t>had been</w:t>
      </w:r>
      <w:r w:rsidR="00B003CD" w:rsidRPr="00FF6994">
        <w:t xml:space="preserve"> disorganized in infancy</w:t>
      </w:r>
      <w:r w:rsidR="009816FB" w:rsidRPr="00FF6994">
        <w:t xml:space="preserve"> showed a particularly striking response</w:t>
      </w:r>
      <w:r w:rsidR="00B003CD" w:rsidRPr="00FF6994">
        <w:t xml:space="preserve">. </w:t>
      </w:r>
      <w:r w:rsidR="009816FB" w:rsidRPr="00FF6994">
        <w:t>They tended to</w:t>
      </w:r>
      <w:r w:rsidR="00B003CD" w:rsidRPr="00FF6994">
        <w:t xml:space="preserve"> mistrust </w:t>
      </w:r>
      <w:r w:rsidR="009816FB" w:rsidRPr="00FF6994">
        <w:t xml:space="preserve">both </w:t>
      </w:r>
      <w:r w:rsidR="00B003CD" w:rsidRPr="00FF6994">
        <w:t xml:space="preserve">information from </w:t>
      </w:r>
      <w:r w:rsidR="009816FB" w:rsidRPr="00FF6994">
        <w:t>their</w:t>
      </w:r>
      <w:r w:rsidR="00994F08" w:rsidRPr="00FF6994">
        <w:t xml:space="preserve"> </w:t>
      </w:r>
      <w:r w:rsidR="00B003CD" w:rsidRPr="00FF6994">
        <w:t>own experience</w:t>
      </w:r>
      <w:r w:rsidR="00BF40CF" w:rsidRPr="00FF6994">
        <w:t xml:space="preserve"> and</w:t>
      </w:r>
      <w:r w:rsidR="00994F08" w:rsidRPr="00FF6994">
        <w:t xml:space="preserve"> </w:t>
      </w:r>
      <w:r w:rsidR="00BF40CF" w:rsidRPr="00FF6994">
        <w:t>the a</w:t>
      </w:r>
      <w:r w:rsidR="00B003CD" w:rsidRPr="00FF6994">
        <w:t>ttachment figure</w:t>
      </w:r>
      <w:r w:rsidR="00626805" w:rsidRPr="00FF6994">
        <w:t>’</w:t>
      </w:r>
      <w:r w:rsidR="007775F0" w:rsidRPr="00FF6994">
        <w:t>s</w:t>
      </w:r>
      <w:r w:rsidR="00994F08" w:rsidRPr="00FF6994">
        <w:t xml:space="preserve"> or </w:t>
      </w:r>
      <w:r w:rsidR="00626805" w:rsidRPr="00FF6994">
        <w:t xml:space="preserve">the </w:t>
      </w:r>
      <w:r w:rsidR="00994F08" w:rsidRPr="00FF6994">
        <w:t>s</w:t>
      </w:r>
      <w:r w:rsidR="00B003CD" w:rsidRPr="00FF6994">
        <w:t>tranger</w:t>
      </w:r>
      <w:r w:rsidR="00626805" w:rsidRPr="00FF6994">
        <w:t>’</w:t>
      </w:r>
      <w:r w:rsidR="00B003CD" w:rsidRPr="00FF6994">
        <w:t>s</w:t>
      </w:r>
      <w:r w:rsidR="00994F08" w:rsidRPr="00FF6994">
        <w:t xml:space="preserve"> views</w:t>
      </w:r>
      <w:r w:rsidR="007775F0" w:rsidRPr="00FF6994">
        <w:t xml:space="preserve">. </w:t>
      </w:r>
      <w:r w:rsidR="009816FB" w:rsidRPr="00FF6994">
        <w:t>These children seemed</w:t>
      </w:r>
      <w:r w:rsidR="007775F0" w:rsidRPr="00FF6994">
        <w:t xml:space="preserve"> to be left with an insoluble dilemma </w:t>
      </w:r>
      <w:r w:rsidR="009816FB" w:rsidRPr="00FF6994">
        <w:t>about</w:t>
      </w:r>
      <w:r w:rsidR="007775F0" w:rsidRPr="00FF6994">
        <w:t xml:space="preserve"> “whose information can I trust?” </w:t>
      </w:r>
      <w:r w:rsidR="00046619" w:rsidRPr="00FF6994">
        <w:t xml:space="preserve">This perhaps lays the ground for </w:t>
      </w:r>
      <w:r w:rsidR="00A2120E" w:rsidRPr="00FF6994">
        <w:t>a potentially</w:t>
      </w:r>
      <w:r w:rsidR="00596097" w:rsidRPr="00FF6994">
        <w:t xml:space="preserve"> </w:t>
      </w:r>
      <w:r w:rsidR="00B003CD" w:rsidRPr="00FF6994">
        <w:t>interminable epistemic search:</w:t>
      </w:r>
      <w:r w:rsidR="00A2120E" w:rsidRPr="00FF6994">
        <w:t xml:space="preserve"> </w:t>
      </w:r>
      <w:r w:rsidR="00B003CD" w:rsidRPr="00FF6994">
        <w:t xml:space="preserve">seeking others to confirm or deny </w:t>
      </w:r>
      <w:r w:rsidR="00A2120E" w:rsidRPr="00FF6994">
        <w:t>one’s</w:t>
      </w:r>
      <w:r w:rsidR="00B003CD" w:rsidRPr="00FF6994">
        <w:t xml:space="preserve"> own understanding </w:t>
      </w:r>
      <w:r w:rsidR="009A5663" w:rsidRPr="00FF6994">
        <w:t>and yet finding it impossible</w:t>
      </w:r>
      <w:r w:rsidR="00B003CD" w:rsidRPr="00FF6994">
        <w:t xml:space="preserve"> to trus</w:t>
      </w:r>
      <w:r w:rsidR="0019471A" w:rsidRPr="00FF6994">
        <w:t>t the information once</w:t>
      </w:r>
      <w:r w:rsidR="00FF6994" w:rsidRPr="00FF6994">
        <w:t xml:space="preserve"> it has been</w:t>
      </w:r>
      <w:r w:rsidR="0019471A" w:rsidRPr="00FF6994">
        <w:t xml:space="preserve"> received. This may generate </w:t>
      </w:r>
      <w:r w:rsidR="00B003CD" w:rsidRPr="00FF6994">
        <w:t>a state of epistemic hypervigilance</w:t>
      </w:r>
      <w:r w:rsidR="0019471A" w:rsidRPr="00FF6994">
        <w:t xml:space="preserve"> whe</w:t>
      </w:r>
      <w:r w:rsidR="00FF6994" w:rsidRPr="00FF6994">
        <w:t>re</w:t>
      </w:r>
      <w:r w:rsidR="0019471A" w:rsidRPr="00FF6994">
        <w:t xml:space="preserve"> lack of trust is generalized </w:t>
      </w:r>
      <w:r w:rsidR="00E87AF4" w:rsidRPr="00FF6994">
        <w:t>to any communication</w:t>
      </w:r>
      <w:r w:rsidR="00B003CD" w:rsidRPr="00FF6994">
        <w:t>.</w:t>
      </w:r>
    </w:p>
    <w:p w:rsidR="00395104" w:rsidRDefault="00395104" w:rsidP="00395104">
      <w:pPr>
        <w:pStyle w:val="Heading1"/>
      </w:pPr>
      <w:r>
        <w:lastRenderedPageBreak/>
        <w:t xml:space="preserve">Implications for </w:t>
      </w:r>
      <w:r w:rsidR="00B82FBF">
        <w:t>U</w:t>
      </w:r>
      <w:r>
        <w:t xml:space="preserve">nderstanding </w:t>
      </w:r>
      <w:r w:rsidR="00F3349F">
        <w:t xml:space="preserve">the </w:t>
      </w:r>
      <w:r w:rsidR="00B82FBF">
        <w:t>C</w:t>
      </w:r>
      <w:r w:rsidR="00F3349F">
        <w:t xml:space="preserve">ore </w:t>
      </w:r>
      <w:r w:rsidR="00B82FBF">
        <w:t>F</w:t>
      </w:r>
      <w:r w:rsidR="00F3349F">
        <w:t>eatures of B</w:t>
      </w:r>
      <w:r w:rsidR="00B82FBF">
        <w:t xml:space="preserve">orderline </w:t>
      </w:r>
      <w:r w:rsidR="00F3349F">
        <w:t>P</w:t>
      </w:r>
      <w:r w:rsidR="00B82FBF">
        <w:t xml:space="preserve">ersonality </w:t>
      </w:r>
      <w:r w:rsidR="00F3349F">
        <w:t>D</w:t>
      </w:r>
      <w:r w:rsidR="00B82FBF">
        <w:t>isorder</w:t>
      </w:r>
    </w:p>
    <w:p w:rsidR="006003F1" w:rsidRDefault="006003F1" w:rsidP="006003F1">
      <w:pPr>
        <w:pStyle w:val="Heading2"/>
      </w:pPr>
      <w:r w:rsidRPr="007629CC">
        <w:t xml:space="preserve">The </w:t>
      </w:r>
      <w:r w:rsidR="00B82FBF">
        <w:t>I</w:t>
      </w:r>
      <w:r w:rsidRPr="007629CC">
        <w:t xml:space="preserve">nterpersonal </w:t>
      </w:r>
      <w:r w:rsidR="00B82FBF">
        <w:t>T</w:t>
      </w:r>
      <w:r w:rsidRPr="007629CC">
        <w:t>radition</w:t>
      </w:r>
    </w:p>
    <w:p w:rsidR="00AA6C38" w:rsidRDefault="00395104" w:rsidP="00395104">
      <w:r>
        <w:t xml:space="preserve">Recently, Hopwood and </w:t>
      </w:r>
      <w:r w:rsidRPr="00CB1346">
        <w:t xml:space="preserve">colleagues </w:t>
      </w:r>
      <w:r w:rsidR="00741BF2">
        <w:fldChar w:fldCharType="begin"/>
      </w:r>
      <w:r w:rsidR="00741BF2">
        <w:instrText xml:space="preserve"> ADDIN EN.CITE &lt;EndNote&gt;&lt;Cite&gt;&lt;Author&gt;Hopwood&lt;/Author&gt;&lt;Year&gt;2013&lt;/Year&gt;&lt;RecNum&gt;16936&lt;/RecNum&gt;&lt;DisplayText&gt;(Hopwood, Wright, Ansell, &amp;amp; Pincus, 2013)&lt;/DisplayText&gt;&lt;record&gt;&lt;rec-number&gt;16936&lt;/rec-number&gt;&lt;foreign-keys&gt;&lt;key app="EN" db-id="ptpa0v9a75zff6e9zptpdsruvvx9p0trdwa2"&gt;16936&lt;/key&gt;&lt;/foreign-keys&gt;&lt;ref-type name="Journal Article"&gt;17&lt;/ref-type&gt;&lt;contributors&gt;&lt;authors&gt;&lt;author&gt;Hopwood, C. J.&lt;/author&gt;&lt;author&gt;Wright, A. G.&lt;/author&gt;&lt;author&gt;Ansell, E. B.&lt;/author&gt;&lt;author&gt;Pincus, A. L.&lt;/author&gt;&lt;/authors&gt;&lt;/contributors&gt;&lt;auth-address&gt;Department of Psychology, Michigan State University, East Lansing, MI 48824-1116, USA. Hopwood2@msu.edu&lt;/auth-address&gt;&lt;titles&gt;&lt;title&gt;The interpersonal core of personality pathology&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270-95&lt;/pages&gt;&lt;volume&gt;27&lt;/volume&gt;&lt;number&gt;3&lt;/number&gt;&lt;edition&gt;2013/06/06&lt;/edition&gt;&lt;dates&gt;&lt;year&gt;2013&lt;/year&gt;&lt;pub-dates&gt;&lt;date&gt;Jun&lt;/date&gt;&lt;/pub-dates&gt;&lt;/dates&gt;&lt;isbn&gt;1943-2763 (Electronic)&amp;#xD;0885-579X (Linking)&lt;/isbn&gt;&lt;accession-num&gt;23735037&lt;/accession-num&gt;&lt;work-type&gt;Research Support, N.I.H., Extramural&lt;/work-type&gt;&lt;urls&gt;&lt;related-urls&gt;&lt;url&gt;http://www.ncbi.nlm.nih.gov/pubmed/23735037&lt;/url&gt;&lt;/related-urls&gt;&lt;/urls&gt;&lt;custom2&gt;3675800&lt;/custom2&gt;&lt;electronic-resource-num&gt;10.1521/pedi.2013.27.3.270&lt;/electronic-resource-num&gt;&lt;language&gt;eng&lt;/language&gt;&lt;/record&gt;&lt;/Cite&gt;&lt;/EndNote&gt;</w:instrText>
      </w:r>
      <w:r w:rsidR="00741BF2">
        <w:fldChar w:fldCharType="separate"/>
      </w:r>
      <w:r w:rsidR="00741BF2">
        <w:rPr>
          <w:noProof/>
        </w:rPr>
        <w:t>(</w:t>
      </w:r>
      <w:hyperlink w:anchor="_ENREF_98" w:tooltip="Hopwood, 2013 #16936" w:history="1">
        <w:r w:rsidR="004156E4">
          <w:rPr>
            <w:noProof/>
          </w:rPr>
          <w:t>Hopwood, Wright, Ansell, &amp; Pincus, 2013</w:t>
        </w:r>
      </w:hyperlink>
      <w:r w:rsidR="00741BF2">
        <w:rPr>
          <w:noProof/>
        </w:rPr>
        <w:t>)</w:t>
      </w:r>
      <w:r w:rsidR="00741BF2">
        <w:fldChar w:fldCharType="end"/>
      </w:r>
      <w:r w:rsidR="00E62A3E" w:rsidRPr="0025087E">
        <w:t>, along with Bornstein</w:t>
      </w:r>
      <w:r w:rsidR="00CB1346" w:rsidRPr="0025087E">
        <w:t xml:space="preserve"> </w:t>
      </w:r>
      <w:r w:rsidR="00741BF2">
        <w:fldChar w:fldCharType="begin"/>
      </w:r>
      <w:r w:rsidR="00741BF2">
        <w:instrText xml:space="preserve"> ADDIN EN.CITE &lt;EndNote&gt;&lt;Cite ExcludeAuth="1"&gt;&lt;Year&gt;2013&lt;/Year&gt;&lt;RecNum&gt;16937&lt;/RecNum&gt;&lt;DisplayText&gt;(2013)&lt;/DisplayText&gt;&lt;record&gt;&lt;rec-number&gt;16937&lt;/rec-number&gt;&lt;foreign-keys&gt;&lt;key app="EN" db-id="ptpa0v9a75zff6e9zptpdsruvvx9p0trdwa2"&gt;16937&lt;/key&gt;&lt;/foreign-keys&gt;&lt;ref-type name="Journal Article"&gt;17&lt;/ref-type&gt;&lt;contributors&gt;&lt;authors&gt;&lt;author&gt;Bornstein, R. F.&lt;/author&gt;&lt;/authors&gt;&lt;/contributors&gt;&lt;auth-address&gt;Derner Institute of Advanced Psychological Studies, 212 Blodgett Hall, Adelphi University, Garden City, NY 11530, USA. bornstein@adelphi.edu&lt;/auth-address&gt;&lt;titles&gt;&lt;title&gt;Combining interpersonal and intrapersonal perspectives on personality pathology: A commentary on Hopwood et al&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296-302&lt;/pages&gt;&lt;volume&gt;27&lt;/volume&gt;&lt;number&gt;3&lt;/number&gt;&lt;edition&gt;2013/06/06&lt;/edition&gt;&lt;dates&gt;&lt;year&gt;2013&lt;/year&gt;&lt;pub-dates&gt;&lt;date&gt;Jun&lt;/date&gt;&lt;/pub-dates&gt;&lt;/dates&gt;&lt;isbn&gt;1943-2763 (Electronic)&amp;#xD;0885-579X (Linking)&lt;/isbn&gt;&lt;accession-num&gt;23735038&lt;/accession-num&gt;&lt;work-type&gt;Comment&lt;/work-type&gt;&lt;urls&gt;&lt;related-urls&gt;&lt;url&gt;http://www.ncbi.nlm.nih.gov/pubmed/23735038&lt;/url&gt;&lt;/related-urls&gt;&lt;/urls&gt;&lt;electronic-resource-num&gt;10.1521/pedi.2013.27.3.296&lt;/electronic-resource-num&gt;&lt;language&gt;eng&lt;/language&gt;&lt;/record&gt;&lt;/Cite&gt;&lt;/EndNote&gt;</w:instrText>
      </w:r>
      <w:r w:rsidR="00741BF2">
        <w:fldChar w:fldCharType="separate"/>
      </w:r>
      <w:r w:rsidR="00741BF2">
        <w:rPr>
          <w:noProof/>
        </w:rPr>
        <w:t>(</w:t>
      </w:r>
      <w:hyperlink w:anchor="_ENREF_28" w:tooltip="Bornstein, 2013 #16937" w:history="1">
        <w:r w:rsidR="004156E4">
          <w:rPr>
            <w:noProof/>
          </w:rPr>
          <w:t>2013</w:t>
        </w:r>
      </w:hyperlink>
      <w:r w:rsidR="00741BF2">
        <w:rPr>
          <w:noProof/>
        </w:rPr>
        <w:t>)</w:t>
      </w:r>
      <w:r w:rsidR="00741BF2">
        <w:fldChar w:fldCharType="end"/>
      </w:r>
      <w:r w:rsidR="00CB1346" w:rsidRPr="0025087E">
        <w:t xml:space="preserve"> and </w:t>
      </w:r>
      <w:r w:rsidR="00F3349F" w:rsidRPr="0025087E">
        <w:t xml:space="preserve">Gunderson </w:t>
      </w:r>
      <w:r w:rsidR="00CB1346" w:rsidRPr="0025087E">
        <w:t>and</w:t>
      </w:r>
      <w:r w:rsidR="00F3349F" w:rsidRPr="0025087E">
        <w:t xml:space="preserve"> Lyons-Ruth</w:t>
      </w:r>
      <w:r w:rsidR="00CB1346" w:rsidRPr="0025087E">
        <w:t xml:space="preserve"> </w:t>
      </w:r>
      <w:r w:rsidR="00741BF2">
        <w:fldChar w:fldCharType="begin">
          <w:fldData xml:space="preserve">PEVuZE5vdGU+PENpdGUgRXhjbHVkZUF1dGg9IjEiPjxZZWFyPjIwMDg8L1llYXI+PFJlY051bT4x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</w:fldData>
        </w:fldChar>
      </w:r>
      <w:r w:rsidR="00741BF2">
        <w:instrText xml:space="preserve"> ADDIN EN.CITE </w:instrText>
      </w:r>
      <w:r w:rsidR="00741BF2">
        <w:fldChar w:fldCharType="begin">
          <w:fldData xml:space="preserve">PEVuZE5vdGU+PENpdGUgRXhjbHVkZUF1dGg9IjEiPjxZZWFyPjIwMDg8L1llYXI+PFJlY051bT4x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91" w:tooltip="Gunderson, 2008 #12465" w:history="1">
        <w:r w:rsidR="004156E4">
          <w:rPr>
            <w:noProof/>
          </w:rPr>
          <w:t>2008</w:t>
        </w:r>
      </w:hyperlink>
      <w:r w:rsidR="00741BF2">
        <w:rPr>
          <w:noProof/>
        </w:rPr>
        <w:t>)</w:t>
      </w:r>
      <w:r w:rsidR="00741BF2">
        <w:fldChar w:fldCharType="end"/>
      </w:r>
      <w:r w:rsidR="00CB1346">
        <w:t>,</w:t>
      </w:r>
      <w:r w:rsidR="0098519D" w:rsidRPr="00CB1346">
        <w:t xml:space="preserve"> </w:t>
      </w:r>
      <w:r w:rsidRPr="00CB1346">
        <w:t>have</w:t>
      </w:r>
      <w:r>
        <w:t xml:space="preserve"> </w:t>
      </w:r>
      <w:r w:rsidR="008751CC">
        <w:t xml:space="preserve">made </w:t>
      </w:r>
      <w:r w:rsidR="00927733">
        <w:t xml:space="preserve">a strong case </w:t>
      </w:r>
      <w:r>
        <w:t>that personality pathology</w:t>
      </w:r>
      <w:r w:rsidR="00CB1346">
        <w:t>,</w:t>
      </w:r>
      <w:r>
        <w:t xml:space="preserve"> </w:t>
      </w:r>
      <w:r w:rsidR="00927733">
        <w:t xml:space="preserve">which </w:t>
      </w:r>
      <w:r>
        <w:t xml:space="preserve">at its core </w:t>
      </w:r>
      <w:r w:rsidR="00927733">
        <w:t>i</w:t>
      </w:r>
      <w:r>
        <w:t>s interpersonal</w:t>
      </w:r>
      <w:r w:rsidR="00927733">
        <w:t xml:space="preserve"> in its </w:t>
      </w:r>
      <w:r w:rsidR="008665B5">
        <w:t>manifestations</w:t>
      </w:r>
      <w:r w:rsidR="00927733">
        <w:t xml:space="preserve">, should be diagnosed and classified </w:t>
      </w:r>
      <w:r w:rsidR="008665B5">
        <w:t>in a relational context</w:t>
      </w:r>
      <w:r>
        <w:t>.</w:t>
      </w:r>
      <w:r w:rsidR="00225D30">
        <w:t xml:space="preserve"> </w:t>
      </w:r>
      <w:r w:rsidR="00CD3E0F">
        <w:t xml:space="preserve">They suggest that the core features that define personality pathology play themselves out in both clinical and everyday settings in the field of interpersonal situations. </w:t>
      </w:r>
      <w:r>
        <w:t>They cite a wide range of scholars who</w:t>
      </w:r>
      <w:r w:rsidR="009D34F4">
        <w:t xml:space="preserve">se </w:t>
      </w:r>
      <w:r w:rsidR="00631F2D">
        <w:t xml:space="preserve">contributions may be considered to have similar emphases (Beck, </w:t>
      </w:r>
      <w:r>
        <w:t xml:space="preserve">Kernberg, </w:t>
      </w:r>
      <w:r w:rsidR="00631F2D">
        <w:t xml:space="preserve">Linehan, </w:t>
      </w:r>
      <w:r>
        <w:t>Rutter, Wiggins</w:t>
      </w:r>
      <w:r w:rsidR="00793ED6">
        <w:t>,</w:t>
      </w:r>
      <w:r w:rsidR="0025087E">
        <w:t xml:space="preserve"> </w:t>
      </w:r>
      <w:r w:rsidR="00793ED6">
        <w:t>etc.)</w:t>
      </w:r>
      <w:r>
        <w:t>.</w:t>
      </w:r>
      <w:r w:rsidR="00225D30">
        <w:t xml:space="preserve"> </w:t>
      </w:r>
    </w:p>
    <w:p w:rsidR="00883E6C" w:rsidRDefault="00395104" w:rsidP="00883E6C">
      <w:r>
        <w:t>Whether contemporary interpersonal theory does or does not provide the best available map for navigating this interpersonal landscape, the core of the argument that it is hard to imagine personality pathology aside from its social context</w:t>
      </w:r>
      <w:r w:rsidR="00CD3E0F">
        <w:t xml:space="preserve"> would</w:t>
      </w:r>
      <w:r>
        <w:t xml:space="preserve"> be hard to contest.</w:t>
      </w:r>
      <w:r w:rsidR="00225D30">
        <w:t xml:space="preserve"> </w:t>
      </w:r>
      <w:r w:rsidR="00AA6C38">
        <w:t>Bender</w:t>
      </w:r>
      <w:r w:rsidR="0025087E">
        <w:t xml:space="preserve"> </w:t>
      </w:r>
      <w:r w:rsidR="00741BF2">
        <w:fldChar w:fldCharType="begin"/>
      </w:r>
      <w:r w:rsidR="00741BF2">
        <w:instrText xml:space="preserve"> ADDIN EN.CITE &lt;EndNote&gt;&lt;Cite ExcludeAuth="1"&gt;&lt;Year&gt;2013&lt;/Year&gt;&lt;RecNum&gt;16939&lt;/RecNum&gt;&lt;DisplayText&gt;(2013)&lt;/DisplayText&gt;&lt;record&gt;&lt;rec-number&gt;16939&lt;/rec-number&gt;&lt;foreign-keys&gt;&lt;key app="EN" db-id="ptpa0v9a75zff6e9zptpdsruvvx9p0trdwa2"&gt;16939&lt;/key&gt;&lt;/foreign-keys&gt;&lt;ref-type name="Journal Article"&gt;17&lt;/ref-type&gt;&lt;contributors&gt;&lt;authors&gt;&lt;author&gt;Bender, D. S.&lt;/author&gt;&lt;/authors&gt;&lt;/contributors&gt;&lt;auth-address&gt;Department of Psychiatry, University of Arizona College of Medicine, USA. bender.donna@gmail.com&lt;/auth-address&gt;&lt;titles&gt;&lt;title&gt;An ecumenical approach to conceptualizing and studying the core of personality psychopathology: A commentary on Hopwood et al&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311-9&lt;/pages&gt;&lt;volume&gt;27&lt;/volume&gt;&lt;number&gt;3&lt;/number&gt;&lt;edition&gt;2013/06/06&lt;/edition&gt;&lt;dates&gt;&lt;year&gt;2013&lt;/year&gt;&lt;pub-dates&gt;&lt;date&gt;Jun&lt;/date&gt;&lt;/pub-dates&gt;&lt;/dates&gt;&lt;isbn&gt;1943-2763 (Electronic)&amp;#xD;0885-579X (Linking)&lt;/isbn&gt;&lt;accession-num&gt;23735040&lt;/accession-num&gt;&lt;work-type&gt;Comment&lt;/work-type&gt;&lt;urls&gt;&lt;related-urls&gt;&lt;url&gt;http://www.ncbi.nlm.nih.gov/pubmed/23735040&lt;/url&gt;&lt;/related-urls&gt;&lt;/urls&gt;&lt;electronic-resource-num&gt;10.1521/pedi.2013.27.3.311&lt;/electronic-resource-num&gt;&lt;language&gt;eng&lt;/language&gt;&lt;/record&gt;&lt;/Cite&gt;&lt;/EndNote&gt;</w:instrText>
      </w:r>
      <w:r w:rsidR="00741BF2">
        <w:fldChar w:fldCharType="separate"/>
      </w:r>
      <w:r w:rsidR="00741BF2">
        <w:rPr>
          <w:noProof/>
        </w:rPr>
        <w:t>(</w:t>
      </w:r>
      <w:hyperlink w:anchor="_ENREF_21" w:tooltip="Bender, 2013 #16939" w:history="1">
        <w:r w:rsidR="004156E4">
          <w:rPr>
            <w:noProof/>
          </w:rPr>
          <w:t>2013</w:t>
        </w:r>
      </w:hyperlink>
      <w:r w:rsidR="00741BF2">
        <w:rPr>
          <w:noProof/>
        </w:rPr>
        <w:t>)</w:t>
      </w:r>
      <w:r w:rsidR="00741BF2">
        <w:fldChar w:fldCharType="end"/>
      </w:r>
      <w:r>
        <w:t xml:space="preserve">, reviewing no </w:t>
      </w:r>
      <w:r w:rsidR="00382890">
        <w:t xml:space="preserve">fewer </w:t>
      </w:r>
      <w:r>
        <w:t>than 18 primary studies, suggested that the two common devel</w:t>
      </w:r>
      <w:r w:rsidR="00CE7A07">
        <w:t>opmental pathways proposed by L</w:t>
      </w:r>
      <w:r>
        <w:t>u</w:t>
      </w:r>
      <w:r w:rsidR="00CE7A07">
        <w:t>y</w:t>
      </w:r>
      <w:r>
        <w:t xml:space="preserve">ten and Blatt </w:t>
      </w:r>
      <w:r w:rsidR="00741BF2">
        <w:fldChar w:fldCharType="begin"/>
      </w:r>
      <w:r w:rsidR="00741BF2">
        <w:instrText xml:space="preserve"> ADDIN EN.CITE &lt;EndNote&gt;&lt;Cite ExcludeAuth="1"&gt;&lt;Year&gt;2011&lt;/Year&gt;&lt;RecNum&gt;12686&lt;/RecNum&gt;&lt;DisplayText&gt;(2011)&lt;/DisplayText&gt;&lt;record&gt;&lt;rec-number&gt;12686&lt;/rec-number&gt;&lt;foreign-keys&gt;&lt;key app="EN" db-id="ptpa0v9a75zff6e9zptpdsruvvx9p0trdwa2"&gt;12686&lt;/key&gt;&lt;/foreign-keys&gt;&lt;ref-type name="Journal Article"&gt;17&lt;/ref-type&gt;&lt;contributors&gt;&lt;authors&gt;&lt;author&gt;Luyten, P.&lt;/author&gt;&lt;author&gt;Blatt, S. J.&lt;/author&gt;&lt;/authors&gt;&lt;/contributors&gt;&lt;auth-address&gt;Department of Psychology, University of Leuven, Belgium. patrick.luyten@psy.kuleuven.be&lt;/auth-address&gt;&lt;titles&gt;&lt;title&gt;Integrating theory-driven and empirically-derived models of personality development and psychopathology: A proposal for DSM V&lt;/title&gt;&lt;secondary-title&gt;Clinical Psychology Review&lt;/secondary-title&gt;&lt;alt-title&gt;Clinical psychology review&lt;/alt-title&gt;&lt;/titles&gt;&lt;pages&gt;52-68&lt;/pages&gt;&lt;volume&gt;31&lt;/volume&gt;&lt;number&gt;1&lt;/number&gt;&lt;edition&gt;2010/12/07&lt;/edition&gt;&lt;keywords&gt;&lt;keyword&gt;Diagnostic and Statistical Manual of Mental Disorders&lt;/keyword&gt;&lt;keyword&gt;Humans&lt;/keyword&gt;&lt;keyword&gt;Mental Disorders/diagnosis/*psychology&lt;/keyword&gt;&lt;keyword&gt;*Models, Psychological&lt;/keyword&gt;&lt;keyword&gt;*Personality Development&lt;/keyword&gt;&lt;/keywords&gt;&lt;dates&gt;&lt;year&gt;2011&lt;/year&gt;&lt;pub-dates&gt;&lt;date&gt;Feb&lt;/date&gt;&lt;/pub-dates&gt;&lt;/dates&gt;&lt;isbn&gt;1873-7811 (Electronic)&amp;#xD;0272-7358 (Linking)&lt;/isbn&gt;&lt;accession-num&gt;21130936&lt;/accession-num&gt;&lt;work-type&gt;Review&lt;/work-type&gt;&lt;urls&gt;&lt;related-urls&gt;&lt;url&gt;http://www.ncbi.nlm.nih.gov/pubmed/21130936&lt;/url&gt;&lt;/related-urls&gt;&lt;/urls&gt;&lt;electronic-resource-num&gt;10.1016/j.cpr.2010.09.003&lt;/electronic-resource-num&gt;&lt;language&gt;eng&lt;/language&gt;&lt;/record&gt;&lt;/Cite&gt;&lt;/EndNote&gt;</w:instrText>
      </w:r>
      <w:r w:rsidR="00741BF2">
        <w:fldChar w:fldCharType="separate"/>
      </w:r>
      <w:r w:rsidR="00741BF2">
        <w:rPr>
          <w:noProof/>
        </w:rPr>
        <w:t>(</w:t>
      </w:r>
      <w:hyperlink w:anchor="_ENREF_120" w:tooltip="Luyten, 2011 #12686" w:history="1">
        <w:r w:rsidR="004156E4">
          <w:rPr>
            <w:noProof/>
          </w:rPr>
          <w:t>2011</w:t>
        </w:r>
      </w:hyperlink>
      <w:r w:rsidR="00741BF2">
        <w:rPr>
          <w:noProof/>
        </w:rPr>
        <w:t>)</w:t>
      </w:r>
      <w:r w:rsidR="00741BF2">
        <w:fldChar w:fldCharType="end"/>
      </w:r>
      <w:r>
        <w:t xml:space="preserve"> (self-definition and interpersonal relatedness) offer a unifying stance across the personality disorder field.</w:t>
      </w:r>
      <w:r w:rsidR="00225D30">
        <w:t xml:space="preserve"> </w:t>
      </w:r>
      <w:r w:rsidR="00451A8D">
        <w:t xml:space="preserve">We naturally agree, with the significant amendment that </w:t>
      </w:r>
      <w:r w:rsidR="00C7425B">
        <w:t>it is rigi</w:t>
      </w:r>
      <w:r w:rsidR="00CA17B5">
        <w:t>dity (or lack of flexibility) in</w:t>
      </w:r>
      <w:r w:rsidR="00C7425B">
        <w:t xml:space="preserve"> the person’s positioning on these two pathways that requires map</w:t>
      </w:r>
      <w:r w:rsidR="003F7A4D">
        <w:t>p</w:t>
      </w:r>
      <w:r w:rsidR="00C7425B">
        <w:t>ing in personality disorder</w:t>
      </w:r>
      <w:r w:rsidR="00CA17B5">
        <w:t>. I</w:t>
      </w:r>
      <w:r w:rsidR="00C7425B">
        <w:t xml:space="preserve">t is the lack of flexibility in interpersonal relationships (not merely their distortion) </w:t>
      </w:r>
      <w:r w:rsidR="001561C3">
        <w:t xml:space="preserve">that </w:t>
      </w:r>
      <w:r w:rsidR="00C7425B">
        <w:t xml:space="preserve">identifies </w:t>
      </w:r>
      <w:r w:rsidR="00DB0D57">
        <w:t>individuals</w:t>
      </w:r>
      <w:r w:rsidR="00C7425B">
        <w:t xml:space="preserve"> with </w:t>
      </w:r>
      <w:r w:rsidR="00C93916">
        <w:t>personality disorder</w:t>
      </w:r>
      <w:r w:rsidR="00C7425B">
        <w:t>.</w:t>
      </w:r>
      <w:r w:rsidR="00883E6C">
        <w:t xml:space="preserve"> We </w:t>
      </w:r>
      <w:r w:rsidR="00BA7E90">
        <w:t xml:space="preserve">have </w:t>
      </w:r>
      <w:r w:rsidR="00883E6C">
        <w:t xml:space="preserve">identified rigidity as a way of conceptualizing interpersonal dysfunction in personality disorder. Taking the perspective of epistemic trust as the mediator of culture and its key underlying engine for progression, we have to see </w:t>
      </w:r>
      <w:r w:rsidR="00883E6C" w:rsidRPr="00FC4000">
        <w:rPr>
          <w:i/>
        </w:rPr>
        <w:t xml:space="preserve">the destruction of trust in social knowledge as the key mechanism in pathological </w:t>
      </w:r>
      <w:r w:rsidR="00883E6C">
        <w:rPr>
          <w:i/>
        </w:rPr>
        <w:t xml:space="preserve">personality </w:t>
      </w:r>
      <w:r w:rsidR="00883E6C" w:rsidRPr="00FC4000">
        <w:rPr>
          <w:i/>
        </w:rPr>
        <w:t>development.</w:t>
      </w:r>
      <w:r w:rsidR="00883E6C">
        <w:t xml:space="preserve"> </w:t>
      </w:r>
    </w:p>
    <w:p w:rsidR="00395104" w:rsidRDefault="00395104" w:rsidP="00AA6C38"/>
    <w:p w:rsidR="00883E6C" w:rsidRPr="00CC7084" w:rsidRDefault="00883E6C" w:rsidP="00883E6C">
      <w:pPr>
        <w:pStyle w:val="Heading2"/>
      </w:pPr>
      <w:r w:rsidRPr="00CC7084">
        <w:lastRenderedPageBreak/>
        <w:t xml:space="preserve">Epistemic </w:t>
      </w:r>
      <w:r w:rsidR="00B82FBF" w:rsidRPr="00CC7084">
        <w:t>M</w:t>
      </w:r>
      <w:r w:rsidRPr="00CC7084">
        <w:t xml:space="preserve">istrust and the </w:t>
      </w:r>
      <w:r w:rsidR="00B82FBF" w:rsidRPr="00CC7084">
        <w:t>R</w:t>
      </w:r>
      <w:r w:rsidRPr="00CC7084">
        <w:t xml:space="preserve">eason for </w:t>
      </w:r>
      <w:r w:rsidR="00B82FBF" w:rsidRPr="00CC7084">
        <w:t>H</w:t>
      </w:r>
      <w:r w:rsidRPr="00CC7084">
        <w:t xml:space="preserve">eightened </w:t>
      </w:r>
      <w:r w:rsidR="00B82FBF" w:rsidRPr="00CC7084">
        <w:t>E</w:t>
      </w:r>
      <w:r w:rsidRPr="00CC7084">
        <w:t xml:space="preserve">pistemic </w:t>
      </w:r>
      <w:r w:rsidR="00B82FBF" w:rsidRPr="00CC7084">
        <w:t>V</w:t>
      </w:r>
      <w:r w:rsidRPr="00CC7084">
        <w:t>igilance</w:t>
      </w:r>
    </w:p>
    <w:p w:rsidR="008E428F" w:rsidRPr="00CC7084" w:rsidRDefault="008E428F" w:rsidP="008E428F">
      <w:pPr>
        <w:pStyle w:val="Heading3"/>
      </w:pPr>
      <w:r w:rsidRPr="00CC7084">
        <w:t>Early adversity</w:t>
      </w:r>
    </w:p>
    <w:p w:rsidR="008E428F" w:rsidRPr="00CC7084" w:rsidRDefault="006F2345" w:rsidP="008E428F">
      <w:r w:rsidRPr="00CC7084">
        <w:t>Trust may be undermined or destroyed by s</w:t>
      </w:r>
      <w:r w:rsidR="008E428F" w:rsidRPr="00CC7084">
        <w:t xml:space="preserve">ocial adversity, </w:t>
      </w:r>
      <w:r w:rsidRPr="00CC7084">
        <w:t>especially</w:t>
      </w:r>
      <w:r w:rsidR="008E428F" w:rsidRPr="00CC7084">
        <w:t xml:space="preserve"> attachment trauma </w:t>
      </w:r>
      <w:r w:rsidR="00741BF2">
        <w:fldChar w:fldCharType="begin"/>
      </w:r>
      <w:r w:rsidR="00741BF2">
        <w:instrText xml:space="preserve"> ADDIN EN.CITE &lt;EndNote&gt;&lt;Cite&gt;&lt;Author&gt;Allen&lt;/Author&gt;&lt;Year&gt;2013&lt;/Year&gt;&lt;RecNum&gt;16420&lt;/RecNum&gt;&lt;DisplayText&gt;(Allen, 2013)&lt;/DisplayText&gt;&lt;record&gt;&lt;rec-number&gt;16420&lt;/rec-number&gt;&lt;foreign-keys&gt;&lt;key app="EN" db-id="ptpa0v9a75zff6e9zptpdsruvvx9p0trdwa2"&gt;16420&lt;/key&gt;&lt;/foreign-keys&gt;&lt;ref-type name="Book"&gt;6&lt;/ref-type&gt;&lt;contributors&gt;&lt;authors&gt;&lt;author&gt;Allen, J. G.&lt;/author&gt;&lt;/authors&gt;&lt;/contributors&gt;&lt;titles&gt;&lt;title&gt;Mentalizing in the development and treatment of attachment trauma&lt;/title&gt;&lt;/titles&gt;&lt;dates&gt;&lt;year&gt;2013&lt;/year&gt;&lt;/dates&gt;&lt;pub-location&gt;London, UK&lt;/pub-location&gt;&lt;publisher&gt;Karnac Books&lt;/publisher&gt;&lt;urls&gt;&lt;/urls&gt;&lt;/record&gt;&lt;/Cite&gt;&lt;/EndNote&gt;</w:instrText>
      </w:r>
      <w:r w:rsidR="00741BF2">
        <w:fldChar w:fldCharType="separate"/>
      </w:r>
      <w:r w:rsidR="00741BF2">
        <w:rPr>
          <w:noProof/>
        </w:rPr>
        <w:t>(</w:t>
      </w:r>
      <w:hyperlink w:anchor="_ENREF_5" w:tooltip="Allen, 2013 #16420" w:history="1">
        <w:r w:rsidR="004156E4">
          <w:rPr>
            <w:noProof/>
          </w:rPr>
          <w:t>Allen, 2013</w:t>
        </w:r>
      </w:hyperlink>
      <w:r w:rsidR="00741BF2">
        <w:rPr>
          <w:noProof/>
        </w:rPr>
        <w:t>)</w:t>
      </w:r>
      <w:r w:rsidR="00741BF2">
        <w:fldChar w:fldCharType="end"/>
      </w:r>
      <w:r w:rsidR="008E428F" w:rsidRPr="00CC7084">
        <w:t xml:space="preserve">. </w:t>
      </w:r>
      <w:r w:rsidRPr="00CC7084">
        <w:t>Recently</w:t>
      </w:r>
      <w:r w:rsidR="008E428F" w:rsidRPr="00CC7084">
        <w:t>, N</w:t>
      </w:r>
      <w:r w:rsidR="00A90652" w:rsidRPr="00CC7084">
        <w:t>i</w:t>
      </w:r>
      <w:r w:rsidR="008E428F" w:rsidRPr="00CC7084">
        <w:t>col</w:t>
      </w:r>
      <w:r w:rsidR="00BA7E90" w:rsidRPr="00CC7084">
        <w:t>, Pope, Sprengelmeyer, Young, and Hall</w:t>
      </w:r>
      <w:r w:rsidR="008E428F" w:rsidRPr="00CC7084">
        <w:t xml:space="preserve"> </w:t>
      </w:r>
      <w:r w:rsidR="00741BF2">
        <w:fldChar w:fldCharType="begin"/>
      </w:r>
      <w:r w:rsidR="00741BF2">
        <w:instrText xml:space="preserve"> ADDIN EN.CITE &lt;EndNote&gt;&lt;Cite ExcludeAuth="1"&gt;&lt;Year&gt;2013&lt;/Year&gt;&lt;RecNum&gt;17070&lt;/RecNum&gt;&lt;DisplayText&gt;(2013)&lt;/DisplayText&gt;&lt;record&gt;&lt;rec-number&gt;17070&lt;/rec-number&gt;&lt;foreign-keys&gt;&lt;key app="EN" db-id="ptpa0v9a75zff6e9zptpdsruvvx9p0trdwa2"&gt;17070&lt;/key&gt;&lt;/foreign-keys&gt;&lt;ref-type name="Journal Article"&gt;17&lt;/ref-type&gt;&lt;contributors&gt;&lt;authors&gt;&lt;author&gt;Nicol, K.&lt;/author&gt;&lt;author&gt;Pope, M.&lt;/author&gt;&lt;author&gt;Sprengelmeyer, R.&lt;/author&gt;&lt;author&gt;Young, A. W.&lt;/author&gt;&lt;author&gt;Hall, J.&lt;/author&gt;&lt;/authors&gt;&lt;/contributors&gt;&lt;auth-address&gt;Division of Psychiatry, University of Edinburgh, Edinburgh, United Kingdom.&lt;/auth-address&gt;&lt;titles&gt;&lt;title&gt;Social judgement in borderline personality disorder&lt;/title&gt;&lt;secondary-title&gt;PLOS ONE&lt;/secondary-title&gt;&lt;alt-title&gt;PloS one&lt;/alt-title&gt;&lt;/titles&gt;&lt;pages&gt;e73440&lt;/pages&gt;&lt;volume&gt;8&lt;/volume&gt;&lt;number&gt;11&lt;/number&gt;&lt;edition&gt;2013/11/14&lt;/edition&gt;&lt;dates&gt;&lt;year&gt;2013&lt;/year&gt;&lt;/dates&gt;&lt;isbn&gt;1932-6203 (Electronic)&amp;#xD;1932-6203 (Linking)&lt;/isbn&gt;&lt;accession-num&gt;24223110&lt;/accession-num&gt;&lt;work-type&gt;Research Support, Non-U.S. Gov&amp;apos;t&lt;/work-type&gt;&lt;urls&gt;&lt;related-urls&gt;&lt;url&gt;http://www.ncbi.nlm.nih.gov/pubmed/24223110&lt;/url&gt;&lt;/related-urls&gt;&lt;/urls&gt;&lt;custom2&gt;3819347&lt;/custom2&gt;&lt;electronic-resource-num&gt;10.1371/journal.pone.0073440&lt;/electronic-resource-num&gt;&lt;language&gt;eng&lt;/language&gt;&lt;/record&gt;&lt;/Cite&gt;&lt;/EndNote&gt;</w:instrText>
      </w:r>
      <w:r w:rsidR="00741BF2">
        <w:fldChar w:fldCharType="separate"/>
      </w:r>
      <w:r w:rsidR="00741BF2">
        <w:rPr>
          <w:noProof/>
        </w:rPr>
        <w:t>(</w:t>
      </w:r>
      <w:hyperlink w:anchor="_ENREF_141" w:tooltip="Nicol, 2013 #17070" w:history="1">
        <w:r w:rsidR="004156E4">
          <w:rPr>
            <w:noProof/>
          </w:rPr>
          <w:t>2013</w:t>
        </w:r>
      </w:hyperlink>
      <w:r w:rsidR="00741BF2">
        <w:rPr>
          <w:noProof/>
        </w:rPr>
        <w:t>)</w:t>
      </w:r>
      <w:r w:rsidR="00741BF2">
        <w:fldChar w:fldCharType="end"/>
      </w:r>
      <w:r w:rsidR="008E428F" w:rsidRPr="00CC7084">
        <w:t xml:space="preserve"> found that BPD patients judged faces as less trustworthy (and approachable) than controls in line with experiences of childhood trauma</w:t>
      </w:r>
      <w:r w:rsidR="00BA7E90" w:rsidRPr="00CC7084">
        <w:t>,</w:t>
      </w:r>
      <w:r w:rsidR="008E428F" w:rsidRPr="00CC7084">
        <w:t xml:space="preserve"> and argued that this may explain </w:t>
      </w:r>
      <w:r w:rsidRPr="00CC7084">
        <w:t xml:space="preserve">why </w:t>
      </w:r>
      <w:r w:rsidR="00BA7E90" w:rsidRPr="00CC7084">
        <w:t>BPD patients</w:t>
      </w:r>
      <w:r w:rsidRPr="00CC7084">
        <w:t xml:space="preserve"> struggle to make</w:t>
      </w:r>
      <w:r w:rsidR="008E428F" w:rsidRPr="00CC7084">
        <w:t xml:space="preserve"> appropriate social </w:t>
      </w:r>
      <w:r w:rsidR="00FC160F" w:rsidRPr="00CC7084">
        <w:t>judgments</w:t>
      </w:r>
      <w:r w:rsidR="008E428F" w:rsidRPr="00CC7084">
        <w:t xml:space="preserve"> </w:t>
      </w:r>
      <w:r w:rsidRPr="00CC7084">
        <w:t>based on others’ facial expressions</w:t>
      </w:r>
      <w:r w:rsidR="008E428F" w:rsidRPr="00CC7084">
        <w:t xml:space="preserve">. </w:t>
      </w:r>
      <w:r w:rsidRPr="00CC7084">
        <w:t>M</w:t>
      </w:r>
      <w:r w:rsidR="008E428F" w:rsidRPr="00CC7084">
        <w:t>altreatment at a formative stage of development</w:t>
      </w:r>
      <w:r w:rsidRPr="00CC7084">
        <w:t xml:space="preserve"> may be the most common reason for mistrust. This is not specific to BPD: we know that such experiences</w:t>
      </w:r>
      <w:r w:rsidR="008E428F" w:rsidRPr="00CC7084">
        <w:t xml:space="preserve"> slow response to treatment regardless of primary diagnosis </w:t>
      </w:r>
      <w:r w:rsidR="00741BF2">
        <w:fldChar w:fldCharType="begin">
          <w:fldData xml:space="preserve">PEVuZE5vdGU+PENpdGU+PEF1dGhvcj5UZWljaGVyPC9BdXRob3I+PFllYXI+MjAxMzwvWWVhcj48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</w:fldData>
        </w:fldChar>
      </w:r>
      <w:r w:rsidR="00741BF2">
        <w:instrText xml:space="preserve"> ADDIN EN.CITE </w:instrText>
      </w:r>
      <w:r w:rsidR="00741BF2">
        <w:fldChar w:fldCharType="begin">
          <w:fldData xml:space="preserve">PEVuZE5vdGU+PENpdGU+PEF1dGhvcj5UZWljaGVyPC9BdXRob3I+PFllYXI+MjAxMzwvWWVhcj48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187" w:tooltip="Teicher, 2013 #16940" w:history="1">
        <w:r w:rsidR="004156E4">
          <w:rPr>
            <w:noProof/>
          </w:rPr>
          <w:t>e.g., Teicher &amp; Samson, 2013</w:t>
        </w:r>
      </w:hyperlink>
      <w:r w:rsidR="00741BF2">
        <w:rPr>
          <w:noProof/>
        </w:rPr>
        <w:t>)</w:t>
      </w:r>
      <w:r w:rsidR="00741BF2">
        <w:fldChar w:fldCharType="end"/>
      </w:r>
      <w:r w:rsidR="008E428F" w:rsidRPr="00CC7084">
        <w:t xml:space="preserve">. Among individuals with personality disorders, rates of childhood trauma are high </w:t>
      </w:r>
      <w:r w:rsidR="00741BF2">
        <w:fldChar w:fldCharType="begin">
          <w:fldData xml:space="preserve">PEVuZE5vdGU+PENpdGU+PEF1dGhvcj5CYWxsPC9BdXRob3I+PFllYXI+MjAwOTwvWWVhcj48UmVj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</w:fldData>
        </w:fldChar>
      </w:r>
      <w:r w:rsidR="00741BF2">
        <w:instrText xml:space="preserve"> ADDIN EN.CITE </w:instrText>
      </w:r>
      <w:r w:rsidR="00741BF2">
        <w:fldChar w:fldCharType="begin">
          <w:fldData xml:space="preserve">PEVuZE5vdGU+PENpdGU+PEF1dGhvcj5CYWxsPC9BdXRob3I+PFllYXI+MjAwOTwvWWVhcj48UmVj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</w:fldData>
        </w:fldChar>
      </w:r>
      <w:r w:rsidR="00741BF2">
        <w:instrText xml:space="preserve"> ADDIN EN.CITE.DATA </w:instrText>
      </w:r>
      <w:r w:rsidR="00741BF2">
        <w:fldChar w:fldCharType="end"/>
      </w:r>
      <w:r w:rsidR="00741BF2">
        <w:fldChar w:fldCharType="separate"/>
      </w:r>
      <w:r w:rsidR="00741BF2">
        <w:rPr>
          <w:noProof/>
        </w:rPr>
        <w:t xml:space="preserve">(73% report abuse, of which 34% is sexual abuse, and 82% report neglect; </w:t>
      </w:r>
      <w:hyperlink w:anchor="_ENREF_11" w:tooltip="Ball, 2009 #16440" w:history="1">
        <w:r w:rsidR="004156E4">
          <w:rPr>
            <w:noProof/>
          </w:rPr>
          <w:t>Ball &amp; Links, 2009</w:t>
        </w:r>
      </w:hyperlink>
      <w:r w:rsidR="00741BF2">
        <w:rPr>
          <w:noProof/>
        </w:rPr>
        <w:t xml:space="preserve">; </w:t>
      </w:r>
      <w:hyperlink w:anchor="_ENREF_38" w:tooltip="Chanen, 2012 #16446" w:history="1">
        <w:r w:rsidR="004156E4">
          <w:rPr>
            <w:noProof/>
          </w:rPr>
          <w:t>Chanen &amp; Kaess, 2012</w:t>
        </w:r>
      </w:hyperlink>
      <w:r w:rsidR="00741BF2">
        <w:rPr>
          <w:noProof/>
        </w:rPr>
        <w:t>)</w:t>
      </w:r>
      <w:r w:rsidR="00741BF2">
        <w:fldChar w:fldCharType="end"/>
      </w:r>
      <w:r w:rsidR="008E428F" w:rsidRPr="00CC7084">
        <w:t xml:space="preserve">. BPD patients are four times </w:t>
      </w:r>
      <w:r w:rsidRPr="00CC7084">
        <w:t>more</w:t>
      </w:r>
      <w:r w:rsidR="008E428F" w:rsidRPr="00CC7084">
        <w:t xml:space="preserve"> likely </w:t>
      </w:r>
      <w:r w:rsidRPr="00CC7084">
        <w:t xml:space="preserve">than normal controls </w:t>
      </w:r>
      <w:r w:rsidR="008E428F" w:rsidRPr="00CC7084">
        <w:t xml:space="preserve">to have suffered early trauma </w:t>
      </w:r>
      <w:r w:rsidR="00741BF2">
        <w:fldChar w:fldCharType="begin"/>
      </w:r>
      <w:r w:rsidR="00741BF2">
        <w:instrText xml:space="preserve"> ADDIN EN.CITE &lt;EndNote&gt;&lt;Cite&gt;&lt;Author&gt;Johnson&lt;/Author&gt;&lt;Year&gt;1999&lt;/Year&gt;&lt;RecNum&gt;6119&lt;/RecNum&gt;&lt;DisplayText&gt;(Johnson, Cohen, Brown, Smailes, &amp;amp; Bernstein, 1999)&lt;/DisplayText&gt;&lt;record&gt;&lt;rec-number&gt;6119&lt;/rec-number&gt;&lt;foreign-keys&gt;&lt;key app="EN" db-id="ptpa0v9a75zff6e9zptpdsruvvx9p0trdwa2"&gt;6119&lt;/key&gt;&lt;/foreign-keys&gt;&lt;ref-type name="Journal Article"&gt;17&lt;/ref-type&gt;&lt;contributors&gt;&lt;authors&gt;&lt;author&gt;Johnson, J. G.&lt;/author&gt;&lt;author&gt;Cohen, P.&lt;/author&gt;&lt;author&gt;Brown, J.&lt;/author&gt;&lt;author&gt;Smailes, E. M.&lt;/author&gt;&lt;author&gt;Bernstein, D. P.&lt;/author&gt;&lt;/authors&gt;&lt;/contributors&gt;&lt;titles&gt;&lt;title&gt;Childhood maltreatment increases risk for personality disorders during early adulthood&lt;/title&gt;&lt;secondary-title&gt;Archives of General Psychiatry&lt;/secondary-title&gt;&lt;/titles&gt;&lt;pages&gt;600-605&lt;/pages&gt;&lt;volume&gt;56&lt;/volume&gt;&lt;dates&gt;&lt;year&gt;1999&lt;/year&gt;&lt;/dates&gt;&lt;urls&gt;&lt;/urls&gt;&lt;/record&gt;&lt;/Cite&gt;&lt;/EndNote&gt;</w:instrText>
      </w:r>
      <w:r w:rsidR="00741BF2">
        <w:fldChar w:fldCharType="separate"/>
      </w:r>
      <w:r w:rsidR="00741BF2">
        <w:rPr>
          <w:noProof/>
        </w:rPr>
        <w:t>(</w:t>
      </w:r>
      <w:hyperlink w:anchor="_ENREF_102" w:tooltip="Johnson, 1999 #6119" w:history="1">
        <w:r w:rsidR="004156E4">
          <w:rPr>
            <w:noProof/>
          </w:rPr>
          <w:t>Johnson, Cohen, Brown, Smailes, &amp; Bernstein, 1999</w:t>
        </w:r>
      </w:hyperlink>
      <w:r w:rsidR="00741BF2">
        <w:rPr>
          <w:noProof/>
        </w:rPr>
        <w:t>)</w:t>
      </w:r>
      <w:r w:rsidR="00741BF2">
        <w:fldChar w:fldCharType="end"/>
      </w:r>
      <w:r w:rsidR="008E428F" w:rsidRPr="00CC7084">
        <w:t xml:space="preserve">. BPD is more consistently associated with childhood maltreatment than are other personality disorder diagnoses </w:t>
      </w:r>
      <w:r w:rsidR="00741BF2">
        <w:fldChar w:fldCharType="begin">
          <w:fldData xml:space="preserve">PEVuZE5vdGU+PENpdGU+PEF1dGhvcj5CYWlyZDwvQXV0aG9yPjxZZWFyPjIwMDU8L1llYXI+PFJl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yMy0zNTwv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</w:fldData>
        </w:fldChar>
      </w:r>
      <w:r w:rsidR="00741BF2">
        <w:instrText xml:space="preserve"> ADDIN EN.CITE </w:instrText>
      </w:r>
      <w:r w:rsidR="00741BF2">
        <w:fldChar w:fldCharType="begin">
          <w:fldData xml:space="preserve">PEVuZE5vdGU+PENpdGU+PEF1dGhvcj5CYWlyZDwvQXV0aG9yPjxZZWFyPjIwMDU8L1llYXI+PFJl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IyMy0zNTwv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</w:fldData>
        </w:fldChar>
      </w:r>
      <w:r w:rsidR="00741BF2">
        <w:instrText xml:space="preserve"> ADDIN EN.CITE.DATA </w:instrText>
      </w:r>
      <w:r w:rsidR="00741BF2">
        <w:fldChar w:fldCharType="end"/>
      </w:r>
      <w:r w:rsidR="00741BF2">
        <w:fldChar w:fldCharType="separate"/>
      </w:r>
      <w:r w:rsidR="00741BF2">
        <w:rPr>
          <w:noProof/>
        </w:rPr>
        <w:t xml:space="preserve">(e.g. </w:t>
      </w:r>
      <w:hyperlink w:anchor="_ENREF_9" w:tooltip="Baird, 2005 #15132" w:history="1">
        <w:r w:rsidR="004156E4">
          <w:rPr>
            <w:noProof/>
          </w:rPr>
          <w:t>Baird, Veague, &amp; Rabbitt, 2005</w:t>
        </w:r>
      </w:hyperlink>
      <w:r w:rsidR="00741BF2">
        <w:rPr>
          <w:noProof/>
        </w:rPr>
        <w:t xml:space="preserve">; </w:t>
      </w:r>
      <w:hyperlink w:anchor="_ENREF_32" w:tooltip="Buchheim, 2008 #12451" w:history="1">
        <w:r w:rsidR="004156E4">
          <w:rPr>
            <w:noProof/>
          </w:rPr>
          <w:t>Buchheim et al., 2008</w:t>
        </w:r>
      </w:hyperlink>
      <w:r w:rsidR="00741BF2">
        <w:rPr>
          <w:noProof/>
        </w:rPr>
        <w:t>)</w:t>
      </w:r>
      <w:r w:rsidR="00741BF2">
        <w:fldChar w:fldCharType="end"/>
      </w:r>
      <w:r w:rsidR="008E428F" w:rsidRPr="00CC7084">
        <w:t>.</w:t>
      </w:r>
    </w:p>
    <w:p w:rsidR="008E428F" w:rsidRPr="00CC7084" w:rsidRDefault="00D93773" w:rsidP="008E428F">
      <w:r w:rsidRPr="00CC7084">
        <w:t>However, a</w:t>
      </w:r>
      <w:r w:rsidR="008E428F" w:rsidRPr="00CC7084">
        <w:t>dversity</w:t>
      </w:r>
      <w:r w:rsidRPr="00CC7084">
        <w:t xml:space="preserve"> also seems to leave individuals at increased risk </w:t>
      </w:r>
      <w:r w:rsidR="00FF6994" w:rsidRPr="00CC7084">
        <w:t>for</w:t>
      </w:r>
      <w:r w:rsidRPr="00CC7084">
        <w:t xml:space="preserve"> other mental disorders</w:t>
      </w:r>
      <w:r w:rsidR="008E428F" w:rsidRPr="00CC7084">
        <w:t xml:space="preserve">, </w:t>
      </w:r>
      <w:r w:rsidR="00741BF2">
        <w:fldChar w:fldCharType="begin"/>
      </w:r>
      <w:r w:rsidR="00741BF2">
        <w:instrText xml:space="preserve"> ADDIN EN.CITE &lt;EndNote&gt;&lt;Cite&gt;&lt;Author&gt;Paris&lt;/Author&gt;&lt;Year&gt;2007&lt;/Year&gt;&lt;RecNum&gt;14113&lt;/RecNum&gt;&lt;DisplayText&gt;(Paris, 2007)&lt;/DisplayText&gt;&lt;record&gt;&lt;rec-number&gt;14113&lt;/rec-number&gt;&lt;foreign-keys&gt;&lt;key app="EN" db-id="ptpa0v9a75zff6e9zptpdsruvvx9p0trdwa2"&gt;14113&lt;/key&gt;&lt;/foreign-keys&gt;&lt;ref-type name="Journal Article"&gt;17&lt;/ref-type&gt;&lt;contributors&gt;&lt;authors&gt;&lt;author&gt;Paris, J.&lt;/author&gt;&lt;/authors&gt;&lt;/contributors&gt;&lt;auth-address&gt;Department of Psychiatry, McGill University, SMBD-Jewish General Hospital, Montreal. joel.paris@mcgill.ca&lt;/auth-address&gt;&lt;titles&gt;&lt;title&gt;The nature of borderline personality disorder: Multiple dimensions, multiple symptoms, but one category&lt;/title&gt;&lt;secondary-title&gt;Journal of Personality Disorders&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457-73&lt;/pages&gt;&lt;volume&gt;21&lt;/volume&gt;&lt;number&gt;5&lt;/number&gt;&lt;edition&gt;2007/10/24&lt;/edition&gt;&lt;keywords&gt;&lt;keyword&gt;Affect&lt;/keyword&gt;&lt;keyword&gt;Borderline Personality Disorder/*classification/*diagnosis&lt;/keyword&gt;&lt;keyword&gt;*Cognition&lt;/keyword&gt;&lt;keyword&gt;Hostility&lt;/keyword&gt;&lt;keyword&gt;Humans&lt;/keyword&gt;&lt;keyword&gt;*Impulsive Behavior&lt;/keyword&gt;&lt;keyword&gt;Psychiatric Status Rating Scales&lt;/keyword&gt;&lt;keyword&gt;*Temperament&lt;/keyword&gt;&lt;/keywords&gt;&lt;dates&gt;&lt;year&gt;2007&lt;/year&gt;&lt;pub-dates&gt;&lt;date&gt;Oct&lt;/date&gt;&lt;/pub-dates&gt;&lt;/dates&gt;&lt;isbn&gt;0885-579X (Print)&amp;#xD;0885-579X (Linking)&lt;/isbn&gt;&lt;accession-num&gt;17953501&lt;/accession-num&gt;&lt;work-type&gt;Review&lt;/work-type&gt;&lt;urls&gt;&lt;related-urls&gt;&lt;url&gt;http://www.ncbi.nlm.nih.gov/pubmed/17953501&lt;/url&gt;&lt;/related-urls&gt;&lt;/urls&gt;&lt;electronic-resource-num&gt;10.1521/pedi.2007.21.5.457&lt;/electronic-resource-num&gt;&lt;language&gt;eng&lt;/language&gt;&lt;/record&gt;&lt;/Cite&gt;&lt;/EndNote&gt;</w:instrText>
      </w:r>
      <w:r w:rsidR="00741BF2">
        <w:fldChar w:fldCharType="separate"/>
      </w:r>
      <w:r w:rsidR="00741BF2">
        <w:rPr>
          <w:noProof/>
        </w:rPr>
        <w:t>(</w:t>
      </w:r>
      <w:hyperlink w:anchor="_ENREF_145" w:tooltip="Paris, 2007 #14113" w:history="1">
        <w:r w:rsidR="004156E4">
          <w:rPr>
            <w:noProof/>
          </w:rPr>
          <w:t>Paris, 2007</w:t>
        </w:r>
      </w:hyperlink>
      <w:r w:rsidR="00741BF2">
        <w:rPr>
          <w:noProof/>
        </w:rPr>
        <w:t>)</w:t>
      </w:r>
      <w:r w:rsidR="00741BF2">
        <w:fldChar w:fldCharType="end"/>
      </w:r>
      <w:r w:rsidR="008E428F" w:rsidRPr="00CC7084">
        <w:t xml:space="preserve">. Several systematic reviews </w:t>
      </w:r>
      <w:r w:rsidRPr="00CC7084">
        <w:t>support</w:t>
      </w:r>
      <w:r w:rsidR="008E428F" w:rsidRPr="00CC7084">
        <w:t xml:space="preserve"> an association between child abuse and psychosis </w:t>
      </w:r>
      <w:r w:rsidR="00741BF2">
        <w:fldChar w:fldCharType="begin"/>
      </w:r>
      <w:r w:rsidR="00741BF2">
        <w:instrText xml:space="preserve"> ADDIN EN.CITE &lt;EndNote&gt;&lt;Cite&gt;&lt;Author&gt;Read&lt;/Author&gt;&lt;Year&gt;2012&lt;/Year&gt;&lt;RecNum&gt;16443&lt;/RecNum&gt;&lt;Prefix&gt;e.g. &lt;/Prefix&gt;&lt;DisplayText&gt;(e.g. Read &amp;amp; Bentall, 2012)&lt;/DisplayText&gt;&lt;record&gt;&lt;rec-number&gt;16443&lt;/rec-number&gt;&lt;foreign-keys&gt;&lt;key app="EN" db-id="ptpa0v9a75zff6e9zptpdsruvvx9p0trdwa2"&gt;16443&lt;/key&gt;&lt;/foreign-keys&gt;&lt;ref-type name="Journal Article"&gt;17&lt;/ref-type&gt;&lt;contributors&gt;&lt;authors&gt;&lt;author&gt;Read, J.&lt;/author&gt;&lt;author&gt;Bentall, R. P.&lt;/author&gt;&lt;/authors&gt;&lt;/contributors&gt;&lt;titles&gt;&lt;title&gt;Negative childhood experiences and mental health: Theoretical, clinical and primary prevention implications&lt;/title&gt;&lt;secondary-title&gt;British Journal of Psychiatry&lt;/secondary-title&gt;&lt;alt-title&gt;The British journal of psychiatry : the journal of mental science&lt;/alt-title&gt;&lt;/titles&gt;&lt;pages&gt;89-91&lt;/pages&gt;&lt;volume&gt;200&lt;/volume&gt;&lt;number&gt;2&lt;/number&gt;&lt;edition&gt;2012/02/03&lt;/edition&gt;&lt;keywords&gt;&lt;keyword&gt;Child Abuse/*psychology/*statistics &amp;amp; numerical data&lt;/keyword&gt;&lt;keyword&gt;Female&lt;/keyword&gt;&lt;keyword&gt;Humans&lt;/keyword&gt;&lt;keyword&gt;Male&lt;/keyword&gt;&lt;keyword&gt;Mental Disorders/*epidemiology&lt;/keyword&gt;&lt;keyword&gt;*Models, Statistical&lt;/keyword&gt;&lt;/keywords&gt;&lt;dates&gt;&lt;year&gt;2012&lt;/year&gt;&lt;pub-dates&gt;&lt;date&gt;Feb&lt;/date&gt;&lt;/pub-dates&gt;&lt;/dates&gt;&lt;isbn&gt;1472-1465 (Electronic)&amp;#xD;0007-1250 (Linking)&lt;/isbn&gt;&lt;accession-num&gt;22297585&lt;/accession-num&gt;&lt;work-type&gt;Comment&amp;#xD;Editorial&lt;/work-type&gt;&lt;urls&gt;&lt;related-urls&gt;&lt;url&gt;http://www.ncbi.nlm.nih.gov/pubmed/22297585&lt;/url&gt;&lt;/related-urls&gt;&lt;/urls&gt;&lt;electronic-resource-num&gt;10.1192/bjp.bp.111.096727&lt;/electronic-resource-num&gt;&lt;language&gt;eng&lt;/language&gt;&lt;/record&gt;&lt;/Cite&gt;&lt;/EndNote&gt;</w:instrText>
      </w:r>
      <w:r w:rsidR="00741BF2">
        <w:fldChar w:fldCharType="separate"/>
      </w:r>
      <w:r w:rsidR="00741BF2">
        <w:rPr>
          <w:noProof/>
        </w:rPr>
        <w:t>(</w:t>
      </w:r>
      <w:hyperlink w:anchor="_ENREF_149" w:tooltip="Read, 2012 #16443" w:history="1">
        <w:r w:rsidR="004156E4">
          <w:rPr>
            <w:noProof/>
          </w:rPr>
          <w:t>e.g. Read &amp; Bentall, 2012</w:t>
        </w:r>
      </w:hyperlink>
      <w:r w:rsidR="00741BF2">
        <w:rPr>
          <w:noProof/>
        </w:rPr>
        <w:t>)</w:t>
      </w:r>
      <w:r w:rsidR="00741BF2">
        <w:fldChar w:fldCharType="end"/>
      </w:r>
      <w:r w:rsidR="008E428F" w:rsidRPr="00CC7084">
        <w:t xml:space="preserve">, bipolar disorder </w:t>
      </w:r>
      <w:r w:rsidR="00741BF2">
        <w:fldChar w:fldCharType="begin">
          <w:fldData xml:space="preserve">PEVuZE5vdGU+PENpdGU+PEF1dGhvcj5EYXJ1eS1GaWxobzwvQXV0aG9yPjxZZWFyPjIwMTE8L1ll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</w:fldData>
        </w:fldChar>
      </w:r>
      <w:r w:rsidR="00741BF2">
        <w:instrText xml:space="preserve"> ADDIN EN.CITE </w:instrText>
      </w:r>
      <w:r w:rsidR="00741BF2">
        <w:fldChar w:fldCharType="begin">
          <w:fldData xml:space="preserve">PEVuZE5vdGU+PENpdGU+PEF1dGhvcj5EYXJ1eS1GaWxobzwvQXV0aG9yPjxZZWFyPjIwMTE8L1ll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</w:fldData>
        </w:fldChar>
      </w:r>
      <w:r w:rsidR="00741BF2">
        <w:instrText xml:space="preserve"> ADDIN EN.CITE.DATA </w:instrText>
      </w:r>
      <w:r w:rsidR="00741BF2">
        <w:fldChar w:fldCharType="end"/>
      </w:r>
      <w:r w:rsidR="00741BF2">
        <w:fldChar w:fldCharType="separate"/>
      </w:r>
      <w:r w:rsidR="00741BF2">
        <w:rPr>
          <w:noProof/>
        </w:rPr>
        <w:t>(</w:t>
      </w:r>
      <w:hyperlink w:anchor="_ENREF_52" w:tooltip="Daruy-Filho, 2011 #16444" w:history="1">
        <w:r w:rsidR="004156E4">
          <w:rPr>
            <w:noProof/>
          </w:rPr>
          <w:t>e.g. Daruy-Filho, Brietzke, Lafer, &amp; Grassi-Oliveira, 2011</w:t>
        </w:r>
      </w:hyperlink>
      <w:r w:rsidR="00741BF2">
        <w:rPr>
          <w:noProof/>
        </w:rPr>
        <w:t>)</w:t>
      </w:r>
      <w:r w:rsidR="00741BF2">
        <w:fldChar w:fldCharType="end"/>
      </w:r>
      <w:r w:rsidR="00BA7E90" w:rsidRPr="00CC7084">
        <w:t>,</w:t>
      </w:r>
      <w:r w:rsidR="008E428F" w:rsidRPr="00CC7084">
        <w:t xml:space="preserve"> and depression </w:t>
      </w:r>
      <w:r w:rsidR="00741BF2">
        <w:fldChar w:fldCharType="begin">
          <w:fldData xml:space="preserve">PEVuZE5vdGU+PENpdGU+PEF1dGhvcj5OYW5uaTwvQXV0aG9yPjxZZWFyPjIwMTI8L1llYXI+PFJl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</w:fldData>
        </w:fldChar>
      </w:r>
      <w:r w:rsidR="00741BF2">
        <w:instrText xml:space="preserve"> ADDIN EN.CITE </w:instrText>
      </w:r>
      <w:r w:rsidR="00741BF2">
        <w:fldChar w:fldCharType="begin">
          <w:fldData xml:space="preserve">PEVuZE5vdGU+PENpdGU+PEF1dGhvcj5OYW5uaTwvQXV0aG9yPjxZZWFyPjIwMTI8L1llYXI+PFJl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</w:fldData>
        </w:fldChar>
      </w:r>
      <w:r w:rsidR="00741BF2">
        <w:instrText xml:space="preserve"> ADDIN EN.CITE.DATA </w:instrText>
      </w:r>
      <w:r w:rsidR="00741BF2">
        <w:fldChar w:fldCharType="end"/>
      </w:r>
      <w:r w:rsidR="00741BF2">
        <w:fldChar w:fldCharType="separate"/>
      </w:r>
      <w:r w:rsidR="00741BF2">
        <w:rPr>
          <w:noProof/>
        </w:rPr>
        <w:t>(</w:t>
      </w:r>
      <w:hyperlink w:anchor="_ENREF_140" w:tooltip="Nanni, 2012 #16445" w:history="1">
        <w:r w:rsidR="004156E4">
          <w:rPr>
            <w:noProof/>
          </w:rPr>
          <w:t>e.g. Nanni, Uher, &amp; Danese, 2012</w:t>
        </w:r>
      </w:hyperlink>
      <w:r w:rsidR="00741BF2">
        <w:rPr>
          <w:noProof/>
        </w:rPr>
        <w:t>)</w:t>
      </w:r>
      <w:r w:rsidR="00741BF2">
        <w:fldChar w:fldCharType="end"/>
      </w:r>
      <w:r w:rsidR="008E428F" w:rsidRPr="00CC7084">
        <w:t xml:space="preserve">. Of course, not all those with abuse histories go on to develop BPD. In </w:t>
      </w:r>
      <w:r w:rsidR="00BA7E90" w:rsidRPr="00CC7084">
        <w:t>a</w:t>
      </w:r>
      <w:r w:rsidR="008E428F" w:rsidRPr="00CC7084">
        <w:t xml:space="preserve"> prospective study of </w:t>
      </w:r>
      <w:r w:rsidRPr="00CC7084">
        <w:t xml:space="preserve">maltreated </w:t>
      </w:r>
      <w:r w:rsidR="008E428F" w:rsidRPr="00CC7084">
        <w:t xml:space="preserve">children </w:t>
      </w:r>
      <w:r w:rsidR="00741BF2">
        <w:fldChar w:fldCharType="begin">
          <w:fldData xml:space="preserve">PEVuZE5vdGU+PENpdGU+PEF1dGhvcj5XaWRvbTwvQXV0aG9yPjxZZWFyPjIwMDk8L1llYXI+PFJl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</w:fldData>
        </w:fldChar>
      </w:r>
      <w:r w:rsidR="00741BF2">
        <w:instrText xml:space="preserve"> ADDIN EN.CITE </w:instrText>
      </w:r>
      <w:r w:rsidR="00741BF2">
        <w:fldChar w:fldCharType="begin">
          <w:fldData xml:space="preserve">PEVuZE5vdGU+PENpdGU+PEF1dGhvcj5XaWRvbTwvQXV0aG9yPjxZZWFyPjIwMDk8L1llYXI+PFJl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203" w:tooltip="Widom, 2009 #14142" w:history="1">
        <w:r w:rsidR="004156E4">
          <w:rPr>
            <w:noProof/>
          </w:rPr>
          <w:t>Widom, Czaja, &amp; Paris, 2009</w:t>
        </w:r>
      </w:hyperlink>
      <w:r w:rsidR="00741BF2">
        <w:rPr>
          <w:noProof/>
        </w:rPr>
        <w:t>)</w:t>
      </w:r>
      <w:r w:rsidR="00741BF2">
        <w:fldChar w:fldCharType="end"/>
      </w:r>
      <w:r w:rsidR="008E428F" w:rsidRPr="00CC7084">
        <w:t>, only 14.9% of those who had been abused met criteria for BPD.</w:t>
      </w:r>
      <w:r w:rsidRPr="00CC7084">
        <w:t xml:space="preserve"> Some</w:t>
      </w:r>
      <w:r w:rsidR="008E428F" w:rsidRPr="00CC7084">
        <w:t xml:space="preserve"> individuals with confirmed BPD do not report childhood abuse, with rates varying between 8% </w:t>
      </w:r>
      <w:r w:rsidR="00741BF2">
        <w:fldChar w:fldCharType="begin">
          <w:fldData xml:space="preserve">PEVuZE5vdGU+PENpdGU+PEF1dGhvcj5LaW5nZG9uPC9BdXRob3I+PFllYXI+MjAxMDwvWWVhcj48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</w:fldData>
        </w:fldChar>
      </w:r>
      <w:r w:rsidR="00741BF2">
        <w:instrText xml:space="preserve"> ADDIN EN.CITE </w:instrText>
      </w:r>
      <w:r w:rsidR="00741BF2">
        <w:fldChar w:fldCharType="begin">
          <w:fldData xml:space="preserve">PEVuZE5vdGU+PENpdGU+PEF1dGhvcj5LaW5nZG9uPC9BdXRob3I+PFllYXI+MjAxMDwvWWVhcj48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109" w:tooltip="Kingdon, 2010 #16441" w:history="1">
        <w:r w:rsidR="004156E4">
          <w:rPr>
            <w:noProof/>
          </w:rPr>
          <w:t>Kingdon et al., 2010</w:t>
        </w:r>
      </w:hyperlink>
      <w:r w:rsidR="00741BF2">
        <w:rPr>
          <w:noProof/>
        </w:rPr>
        <w:t>)</w:t>
      </w:r>
      <w:r w:rsidR="00741BF2">
        <w:fldChar w:fldCharType="end"/>
      </w:r>
      <w:r w:rsidR="008E428F" w:rsidRPr="00CC7084">
        <w:t xml:space="preserve"> and 70% </w:t>
      </w:r>
      <w:r w:rsidR="00741BF2">
        <w:fldChar w:fldCharType="begin">
          <w:fldData xml:space="preserve">PEVuZE5vdGU+PENpdGU+PEF1dGhvcj5BZmlmaTwvQXV0aG9yPjxZZWFyPjIwMTE8L1llYXI+PFJl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</w:fldData>
        </w:fldChar>
      </w:r>
      <w:r w:rsidR="00741BF2">
        <w:instrText xml:space="preserve"> ADDIN EN.CITE </w:instrText>
      </w:r>
      <w:r w:rsidR="00741BF2">
        <w:fldChar w:fldCharType="begin">
          <w:fldData xml:space="preserve">PEVuZE5vdGU+PENpdGU+PEF1dGhvcj5BZmlmaTwvQXV0aG9yPjxZZWFyPjIwMTE8L1llYXI+PFJl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</w:fldData>
        </w:fldChar>
      </w:r>
      <w:r w:rsidR="00741BF2">
        <w:instrText xml:space="preserve"> ADDIN EN.CITE.DATA </w:instrText>
      </w:r>
      <w:r w:rsidR="00741BF2">
        <w:fldChar w:fldCharType="end"/>
      </w:r>
      <w:r w:rsidR="00741BF2">
        <w:fldChar w:fldCharType="separate"/>
      </w:r>
      <w:r w:rsidR="00741BF2">
        <w:rPr>
          <w:noProof/>
        </w:rPr>
        <w:t>(</w:t>
      </w:r>
      <w:hyperlink w:anchor="_ENREF_4" w:tooltip="Afifi, 2011 #16442" w:history="1">
        <w:r w:rsidR="004156E4">
          <w:rPr>
            <w:noProof/>
          </w:rPr>
          <w:t>Afifi et al., 2011</w:t>
        </w:r>
      </w:hyperlink>
      <w:r w:rsidR="00741BF2">
        <w:rPr>
          <w:noProof/>
        </w:rPr>
        <w:t>)</w:t>
      </w:r>
      <w:r w:rsidR="00741BF2">
        <w:fldChar w:fldCharType="end"/>
      </w:r>
      <w:r w:rsidR="008E428F" w:rsidRPr="00CC7084">
        <w:t xml:space="preserve"> depending on the population sampled. </w:t>
      </w:r>
      <w:r w:rsidRPr="00CC7084">
        <w:t xml:space="preserve">Although </w:t>
      </w:r>
      <w:r w:rsidR="008E428F" w:rsidRPr="00CC7084">
        <w:t>evidence for specificity</w:t>
      </w:r>
      <w:r w:rsidRPr="00CC7084">
        <w:t xml:space="preserve"> is lacking</w:t>
      </w:r>
      <w:r w:rsidR="008E428F" w:rsidRPr="00CC7084">
        <w:t xml:space="preserve">, Ball and Links </w:t>
      </w:r>
      <w:r w:rsidR="00741BF2">
        <w:fldChar w:fldCharType="begin"/>
      </w:r>
      <w:r w:rsidR="00741BF2">
        <w:instrText xml:space="preserve"> ADDIN EN.CITE &lt;EndNote&gt;&lt;Cite ExcludeAuth="1"&gt;&lt;Year&gt;2009&lt;/Year&gt;&lt;RecNum&gt;16440&lt;/RecNum&gt;&lt;DisplayText&gt;(2009)&lt;/DisplayText&gt;&lt;record&gt;&lt;rec-number&gt;16440&lt;/rec-number&gt;&lt;foreign-keys&gt;&lt;key app="EN" db-id="ptpa0v9a75zff6e9zptpdsruvvx9p0trdwa2"&gt;16440&lt;/key&gt;&lt;/foreign-keys&gt;&lt;ref-type name="Journal Article"&gt;17&lt;/ref-type&gt;&lt;contributors&gt;&lt;authors&gt;&lt;author&gt;Ball, J. S.&lt;/author&gt;&lt;author&gt;Links, P. S.&lt;/author&gt;&lt;/authors&gt;&lt;/contributors&gt;&lt;auth-address&gt;Arthur Sommer Rotenberg Suicide Studies Unit, St. Michael&amp;apos;s Hospital, Shuter Wing, 30 Bond Street, Toronto, Ontario M5B 1W8, Canada. jeff.ball@utoronto.ca&lt;/auth-address&gt;&lt;titles&gt;&lt;title&gt;Borderline personality disorder and childhood trauma: Evidence for a causal relationship&lt;/title&gt;&lt;secondary-title&gt;Current Psychiatry Reports&lt;/secondary-title&gt;&lt;alt-title&gt;Current psychiatry reports&lt;/alt-title&gt;&lt;/titles&gt;&lt;pages&gt;63-8&lt;/pages&gt;&lt;volume&gt;11&lt;/volume&gt;&lt;number&gt;1&lt;/number&gt;&lt;edition&gt;2009/02/04&lt;/edition&gt;&lt;keywords&gt;&lt;keyword&gt;Adult&lt;/keyword&gt;&lt;keyword&gt;Borderline Personality&lt;/keyword&gt;&lt;keyword&gt;Disorder/diagnosis/epidemiology/physiopathology/*psychology&lt;/keyword&gt;&lt;keyword&gt;Brain/physiopathology&lt;/keyword&gt;&lt;keyword&gt;Causality&lt;/keyword&gt;&lt;keyword&gt;Child&lt;/keyword&gt;&lt;keyword&gt;Child Abuse/psychology/statistics &amp;amp; numerical data&lt;/keyword&gt;&lt;keyword&gt;Child Abuse, Sexual/psychology/statistics &amp;amp; numerical data&lt;/keyword&gt;&lt;keyword&gt;Cross-Sectional Studies&lt;/keyword&gt;&lt;keyword&gt;Humans&lt;/keyword&gt;&lt;keyword&gt;Interpersonal Relations&lt;/keyword&gt;&lt;keyword&gt;*Life Change Events&lt;/keyword&gt;&lt;keyword&gt;Object Attachment&lt;/keyword&gt;&lt;keyword&gt;Risk Factors&lt;/keyword&gt;&lt;keyword&gt;Self Concept&lt;/keyword&gt;&lt;/keywords&gt;&lt;dates&gt;&lt;year&gt;2009&lt;/year&gt;&lt;pub-dates&gt;&lt;date&gt;Feb&lt;/date&gt;&lt;/pub-dates&gt;&lt;/dates&gt;&lt;isbn&gt;1535-1645 (Electronic)&amp;#xD;1523-3812 (Linking)&lt;/isbn&gt;&lt;accession-num&gt;19187711&lt;/accession-num&gt;&lt;work-type&gt;Review&lt;/work-type&gt;&lt;urls&gt;&lt;related-urls&gt;&lt;url&gt;http://www.ncbi.nlm.nih.gov/pubmed/19187711&lt;/url&gt;&lt;/related-urls&gt;&lt;/urls&gt;&lt;language&gt;eng&lt;/language&gt;&lt;/record&gt;&lt;/Cite&gt;&lt;/EndNote&gt;</w:instrText>
      </w:r>
      <w:r w:rsidR="00741BF2">
        <w:fldChar w:fldCharType="separate"/>
      </w:r>
      <w:r w:rsidR="00741BF2">
        <w:rPr>
          <w:noProof/>
        </w:rPr>
        <w:t>(</w:t>
      </w:r>
      <w:hyperlink w:anchor="_ENREF_11" w:tooltip="Ball, 2009 #16440" w:history="1">
        <w:r w:rsidR="004156E4">
          <w:rPr>
            <w:noProof/>
          </w:rPr>
          <w:t>2009</w:t>
        </w:r>
      </w:hyperlink>
      <w:r w:rsidR="00741BF2">
        <w:rPr>
          <w:noProof/>
        </w:rPr>
        <w:t>)</w:t>
      </w:r>
      <w:r w:rsidR="00741BF2">
        <w:fldChar w:fldCharType="end"/>
      </w:r>
      <w:r w:rsidR="008E428F" w:rsidRPr="00CC7084">
        <w:t xml:space="preserve"> concluded from perhaps the most thoughtful review to date that a causal relationship was likely. </w:t>
      </w:r>
    </w:p>
    <w:p w:rsidR="008E428F" w:rsidRPr="00CC7084" w:rsidRDefault="00D93773" w:rsidP="008E428F">
      <w:r w:rsidRPr="00CC7084">
        <w:t>We should interpret t</w:t>
      </w:r>
      <w:r w:rsidR="008E428F" w:rsidRPr="00CC7084">
        <w:t xml:space="preserve">he relatively high prevalence of maltreatment in individuals with BPD with caution. Do </w:t>
      </w:r>
      <w:r w:rsidRPr="00CC7084">
        <w:t xml:space="preserve">these individuals </w:t>
      </w:r>
      <w:r w:rsidR="008E428F" w:rsidRPr="00CC7084">
        <w:t xml:space="preserve">report the abuse they have experienced </w:t>
      </w:r>
      <w:r w:rsidR="00FC160F" w:rsidRPr="00CC7084">
        <w:t>accurately</w:t>
      </w:r>
      <w:r w:rsidRPr="00CC7084">
        <w:t xml:space="preserve"> </w:t>
      </w:r>
      <w:r w:rsidR="00741BF2">
        <w:fldChar w:fldCharType="begin">
          <w:fldData xml:space="preserve">PEVuZE5vdGU+PENpdGU+PEF1dGhvcj5aYW5hcmluaTwvQXV0aG9yPjxZZWFyPjIwMDA8L1llYXI+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</w:fldData>
        </w:fldChar>
      </w:r>
      <w:r w:rsidR="00741BF2">
        <w:instrText xml:space="preserve"> ADDIN EN.CITE </w:instrText>
      </w:r>
      <w:r w:rsidR="00741BF2">
        <w:fldChar w:fldCharType="begin">
          <w:fldData xml:space="preserve">PEVuZE5vdGU+PENpdGU+PEF1dGhvcj5aYW5hcmluaTwvQXV0aG9yPjxZZWFyPjIwMDA8L1llYXI+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</w:fldData>
        </w:fldChar>
      </w:r>
      <w:r w:rsidR="00741BF2">
        <w:instrText xml:space="preserve"> ADDIN EN.CITE.DATA </w:instrText>
      </w:r>
      <w:r w:rsidR="00741BF2">
        <w:fldChar w:fldCharType="end"/>
      </w:r>
      <w:r w:rsidR="00741BF2">
        <w:fldChar w:fldCharType="separate"/>
      </w:r>
      <w:r w:rsidR="00741BF2">
        <w:rPr>
          <w:noProof/>
        </w:rPr>
        <w:t xml:space="preserve">(see </w:t>
      </w:r>
      <w:hyperlink w:anchor="_ENREF_16" w:tooltip="Battle, 2004 #15162" w:history="1">
        <w:r w:rsidR="004156E4">
          <w:rPr>
            <w:noProof/>
          </w:rPr>
          <w:t>Battle et al., 2004</w:t>
        </w:r>
      </w:hyperlink>
      <w:r w:rsidR="00741BF2">
        <w:rPr>
          <w:noProof/>
        </w:rPr>
        <w:t xml:space="preserve">; </w:t>
      </w:r>
      <w:hyperlink w:anchor="_ENREF_99" w:tooltip="Huang, 2012 #16451" w:history="1">
        <w:r w:rsidR="004156E4">
          <w:rPr>
            <w:noProof/>
          </w:rPr>
          <w:t>Huang et al., 2012</w:t>
        </w:r>
      </w:hyperlink>
      <w:r w:rsidR="00741BF2">
        <w:rPr>
          <w:noProof/>
        </w:rPr>
        <w:t xml:space="preserve">; </w:t>
      </w:r>
      <w:hyperlink w:anchor="_ENREF_121" w:tooltip="Machizawa-Summers, 2007 #16452" w:history="1">
        <w:r w:rsidR="004156E4">
          <w:rPr>
            <w:noProof/>
          </w:rPr>
          <w:t>Machizawa-Summers, 2007</w:t>
        </w:r>
      </w:hyperlink>
      <w:r w:rsidR="00741BF2">
        <w:rPr>
          <w:noProof/>
        </w:rPr>
        <w:t xml:space="preserve">; </w:t>
      </w:r>
      <w:hyperlink w:anchor="_ENREF_209" w:tooltip="Zanarini, 2000 #10705" w:history="1">
        <w:r w:rsidR="004156E4">
          <w:rPr>
            <w:noProof/>
          </w:rPr>
          <w:t>Zanarini et al., 2000</w:t>
        </w:r>
      </w:hyperlink>
      <w:r w:rsidR="00741BF2">
        <w:rPr>
          <w:noProof/>
        </w:rPr>
        <w:t>)</w:t>
      </w:r>
      <w:r w:rsidR="00741BF2">
        <w:fldChar w:fldCharType="end"/>
      </w:r>
      <w:r w:rsidR="00CA237A" w:rsidRPr="00CC7084">
        <w:t xml:space="preserve">? </w:t>
      </w:r>
      <w:r w:rsidR="008E428F" w:rsidRPr="00CC7084">
        <w:t xml:space="preserve">However, much of the criticism is </w:t>
      </w:r>
      <w:r w:rsidR="00F100DF" w:rsidRPr="00CC7084">
        <w:t>levelled</w:t>
      </w:r>
      <w:r w:rsidR="008E428F" w:rsidRPr="00CC7084">
        <w:t xml:space="preserve"> at assertions</w:t>
      </w:r>
      <w:r w:rsidR="005654B8" w:rsidRPr="00CC7084">
        <w:t xml:space="preserve"> of </w:t>
      </w:r>
      <w:r w:rsidR="008E428F" w:rsidRPr="00CC7084">
        <w:t>sexual or physical abuse. We feel that while</w:t>
      </w:r>
      <w:r w:rsidR="004F2950" w:rsidRPr="00CC7084">
        <w:t xml:space="preserve"> epistemic trust may be undermined by</w:t>
      </w:r>
      <w:r w:rsidR="008E428F" w:rsidRPr="00CC7084">
        <w:t xml:space="preserve"> the frank brutality of such abuse, neglect and emotional abuse are likely to play a larger role. A recent systematic review </w:t>
      </w:r>
      <w:r w:rsidR="00741BF2">
        <w:fldChar w:fldCharType="begin"/>
      </w:r>
      <w:r w:rsidR="00741BF2">
        <w:instrText xml:space="preserve"> ADDIN EN.CITE &lt;EndNote&gt;&lt;Cite&gt;&lt;Author&gt;Crombie&lt;/Author&gt;&lt;Year&gt;2013&lt;/Year&gt;&lt;RecNum&gt;16450&lt;/RecNum&gt;&lt;DisplayText&gt;(Crombie &amp;amp; Fonagy, 2013)&lt;/DisplayText&gt;&lt;record&gt;&lt;rec-number&gt;16450&lt;/rec-number&gt;&lt;foreign-keys&gt;&lt;key app="EN" db-id="ptpa0v9a75zff6e9zptpdsruvvx9p0trdwa2"&gt;16450&lt;/key&gt;&lt;/foreign-keys&gt;&lt;ref-type name="Journal Article"&gt;17&lt;/ref-type&gt;&lt;contributors&gt;&lt;authors&gt;&lt;author&gt;Crombie, T.&lt;/author&gt;&lt;author&gt;Fonagy, P.&lt;/author&gt;&lt;/authors&gt;&lt;/contributors&gt;&lt;titles&gt;&lt;title&gt;A systematic literature review into the relationship between childhood emotional abuse and emotional neglect and borderline personality disorder&lt;/title&gt;&lt;secondary-title&gt;Clinical Psychology Review&lt;/secondary-title&gt;&lt;/titles&gt;&lt;pages&gt;Manuscript submitted for publication&lt;/pages&gt;&lt;dates&gt;&lt;year&gt;2013&lt;/year&gt;&lt;/dates&gt;&lt;urls&gt;&lt;/urls&gt;&lt;/record&gt;&lt;/Cite&gt;&lt;/EndNote&gt;</w:instrText>
      </w:r>
      <w:r w:rsidR="00741BF2">
        <w:fldChar w:fldCharType="separate"/>
      </w:r>
      <w:r w:rsidR="00741BF2">
        <w:rPr>
          <w:noProof/>
        </w:rPr>
        <w:t>(</w:t>
      </w:r>
      <w:hyperlink w:anchor="_ENREF_47" w:tooltip="Crombie, 2013 #16450" w:history="1">
        <w:r w:rsidR="004156E4">
          <w:rPr>
            <w:noProof/>
          </w:rPr>
          <w:t>Crombie &amp; Fonagy, 2013</w:t>
        </w:r>
      </w:hyperlink>
      <w:r w:rsidR="00741BF2">
        <w:rPr>
          <w:noProof/>
        </w:rPr>
        <w:t>)</w:t>
      </w:r>
      <w:r w:rsidR="00741BF2">
        <w:fldChar w:fldCharType="end"/>
      </w:r>
      <w:r w:rsidR="008E428F" w:rsidRPr="00CC7084">
        <w:t xml:space="preserve"> identified 39 studies that reported on neglect and emotional abuse from 33 independent samples, of which eight were prospective studies. Results obtained from longitudinal cohort studies confirmed cross-sectional investigations that emotional neglect and abuse predicted the emergence of BPD symptoms in later life </w:t>
      </w:r>
      <w:r w:rsidR="00741BF2">
        <w:fldChar w:fldCharType="begin">
          <w:fldData xml:space="preserve">PEVuZE5vdGU+PENpdGU+PEF1dGhvcj5IZWxnZWxhbmQ8L0F1dGhvcj48WWVhcj4yMDA0PC9ZZWFy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</w:fldData>
        </w:fldChar>
      </w:r>
      <w:r w:rsidR="00741BF2">
        <w:instrText xml:space="preserve"> ADDIN EN.CITE </w:instrText>
      </w:r>
      <w:r w:rsidR="00741BF2">
        <w:fldChar w:fldCharType="begin">
          <w:fldData xml:space="preserve">PEVuZE5vdGU+PENpdGU+PEF1dGhvcj5IZWxnZWxhbmQ8L0F1dGhvcj48WWVhcj4yMDA0PC9ZZWFy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</w:fldData>
        </w:fldChar>
      </w:r>
      <w:r w:rsidR="00741BF2">
        <w:instrText xml:space="preserve"> ADDIN EN.CITE.DATA </w:instrText>
      </w:r>
      <w:r w:rsidR="00741BF2">
        <w:fldChar w:fldCharType="end"/>
      </w:r>
      <w:r w:rsidR="00741BF2">
        <w:fldChar w:fldCharType="separate"/>
      </w:r>
      <w:r w:rsidR="00741BF2">
        <w:rPr>
          <w:noProof/>
        </w:rPr>
        <w:t>(</w:t>
      </w:r>
      <w:hyperlink w:anchor="_ENREF_36" w:tooltip="Carlson, 2009 #14139" w:history="1">
        <w:r w:rsidR="004156E4">
          <w:rPr>
            <w:noProof/>
          </w:rPr>
          <w:t>Carlson, Egeland, &amp; Sroufe, 2009</w:t>
        </w:r>
      </w:hyperlink>
      <w:r w:rsidR="00741BF2">
        <w:rPr>
          <w:noProof/>
        </w:rPr>
        <w:t xml:space="preserve">; </w:t>
      </w:r>
      <w:hyperlink w:anchor="_ENREF_46" w:tooltip="Crawford, 2009 #14141" w:history="1">
        <w:r w:rsidR="004156E4">
          <w:rPr>
            <w:noProof/>
          </w:rPr>
          <w:t>Crawford, Cohen, Chen, Anglin, &amp; Ehrensaft, 2009</w:t>
        </w:r>
      </w:hyperlink>
      <w:r w:rsidR="00741BF2">
        <w:rPr>
          <w:noProof/>
        </w:rPr>
        <w:t xml:space="preserve">; </w:t>
      </w:r>
      <w:hyperlink w:anchor="_ENREF_96" w:tooltip="Helgeland, 2004 #16476" w:history="1">
        <w:r w:rsidR="004156E4">
          <w:rPr>
            <w:noProof/>
          </w:rPr>
          <w:t>Helgeland &amp; Torgersen, 2004</w:t>
        </w:r>
      </w:hyperlink>
      <w:r w:rsidR="00741BF2">
        <w:rPr>
          <w:noProof/>
        </w:rPr>
        <w:t xml:space="preserve">; </w:t>
      </w:r>
      <w:hyperlink w:anchor="_ENREF_103" w:tooltip="Johnson, 2001 #15180" w:history="1">
        <w:r w:rsidR="004156E4">
          <w:rPr>
            <w:noProof/>
          </w:rPr>
          <w:t>Johnson et al., 2001</w:t>
        </w:r>
      </w:hyperlink>
      <w:r w:rsidR="00741BF2">
        <w:rPr>
          <w:noProof/>
        </w:rPr>
        <w:t xml:space="preserve">; </w:t>
      </w:r>
      <w:hyperlink w:anchor="_ENREF_104" w:tooltip="Johnson, 2000 #9814" w:history="1">
        <w:r w:rsidR="004156E4">
          <w:rPr>
            <w:noProof/>
          </w:rPr>
          <w:t>Johnson, Smailes, Cohen, Brown, &amp; Bernstein, 2000</w:t>
        </w:r>
      </w:hyperlink>
      <w:r w:rsidR="00741BF2">
        <w:rPr>
          <w:noProof/>
        </w:rPr>
        <w:t xml:space="preserve">; </w:t>
      </w:r>
      <w:hyperlink w:anchor="_ENREF_203" w:tooltip="Widom, 2009 #14142" w:history="1">
        <w:r w:rsidR="004156E4">
          <w:rPr>
            <w:noProof/>
          </w:rPr>
          <w:t>Widom et al., 2009</w:t>
        </w:r>
      </w:hyperlink>
      <w:r w:rsidR="00741BF2">
        <w:rPr>
          <w:noProof/>
        </w:rPr>
        <w:t>)</w:t>
      </w:r>
      <w:r w:rsidR="00741BF2">
        <w:fldChar w:fldCharType="end"/>
      </w:r>
      <w:r w:rsidR="008E428F" w:rsidRPr="00CC7084">
        <w:t xml:space="preserve">. </w:t>
      </w:r>
    </w:p>
    <w:p w:rsidR="008E428F" w:rsidRPr="00CC7084" w:rsidRDefault="008E428F" w:rsidP="008E428F">
      <w:r w:rsidRPr="00CC7084">
        <w:t xml:space="preserve">The specific significance of neglect and emotional abuse for BPD is </w:t>
      </w:r>
      <w:r w:rsidR="001D6EA4" w:rsidRPr="00CC7084">
        <w:t>emphasized</w:t>
      </w:r>
      <w:r w:rsidRPr="00CC7084">
        <w:t xml:space="preserve"> in the studies that fail</w:t>
      </w:r>
      <w:r w:rsidR="001D6EA4" w:rsidRPr="00CC7084">
        <w:t>ed</w:t>
      </w:r>
      <w:r w:rsidRPr="00CC7084">
        <w:t xml:space="preserve"> to find a significant difference in relation to sexual abuse </w:t>
      </w:r>
      <w:r w:rsidR="00741BF2">
        <w:rPr>
          <w:szCs w:val="24"/>
        </w:rPr>
        <w:fldChar w:fldCharType="begin">
          <w:fldData xml:space="preserve">PEVuZE5vdGU+PENpdGU+PEF1dGhvcj5CZWxsaW5vPC9BdXRob3I+PFllYXI+MjAwNTwvWWVhcj48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</w:fldData>
        </w:fldChar>
      </w:r>
      <w:r w:rsidR="00741BF2">
        <w:rPr>
          <w:szCs w:val="24"/>
        </w:rPr>
        <w:instrText xml:space="preserve"> ADDIN EN.CITE </w:instrText>
      </w:r>
      <w:r w:rsidR="00741BF2">
        <w:rPr>
          <w:szCs w:val="24"/>
        </w:rPr>
        <w:fldChar w:fldCharType="begin">
          <w:fldData xml:space="preserve">PEVuZE5vdGU+PENpdGU+PEF1dGhvcj5CZWxsaW5vPC9BdXRob3I+PFllYXI+MjAwNTwvWWVhcj48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</w:fldData>
        </w:fldChar>
      </w:r>
      <w:r w:rsidR="00741BF2">
        <w:rPr>
          <w:szCs w:val="24"/>
        </w:rPr>
        <w:instrText xml:space="preserve"> ADDIN EN.CITE.DATA </w:instrText>
      </w:r>
      <w:r w:rsidR="00741BF2">
        <w:rPr>
          <w:szCs w:val="24"/>
        </w:rPr>
      </w:r>
      <w:r w:rsidR="00741BF2">
        <w:rPr>
          <w:szCs w:val="24"/>
        </w:rPr>
        <w:fldChar w:fldCharType="end"/>
      </w:r>
      <w:r w:rsidR="00741BF2">
        <w:rPr>
          <w:szCs w:val="24"/>
        </w:rPr>
      </w:r>
      <w:r w:rsidR="00741BF2">
        <w:rPr>
          <w:szCs w:val="24"/>
        </w:rPr>
        <w:fldChar w:fldCharType="separate"/>
      </w:r>
      <w:r w:rsidR="00741BF2">
        <w:rPr>
          <w:noProof/>
          <w:szCs w:val="24"/>
        </w:rPr>
        <w:t>(</w:t>
      </w:r>
      <w:hyperlink w:anchor="_ENREF_19" w:tooltip="Bellino, 2005 #16465" w:history="1">
        <w:r w:rsidR="004156E4">
          <w:rPr>
            <w:noProof/>
            <w:szCs w:val="24"/>
          </w:rPr>
          <w:t>Bellino et al., 2005</w:t>
        </w:r>
      </w:hyperlink>
      <w:r w:rsidR="00741BF2">
        <w:rPr>
          <w:noProof/>
          <w:szCs w:val="24"/>
        </w:rPr>
        <w:t xml:space="preserve">; </w:t>
      </w:r>
      <w:hyperlink w:anchor="_ENREF_23" w:tooltip="Bierer, 2003 #16472" w:history="1">
        <w:r w:rsidR="004156E4">
          <w:rPr>
            <w:noProof/>
            <w:szCs w:val="24"/>
          </w:rPr>
          <w:t>Bierer et al., 2003</w:t>
        </w:r>
      </w:hyperlink>
      <w:r w:rsidR="00741BF2">
        <w:rPr>
          <w:noProof/>
          <w:szCs w:val="24"/>
        </w:rPr>
        <w:t xml:space="preserve">; </w:t>
      </w:r>
      <w:hyperlink w:anchor="_ENREF_115" w:tooltip="Laporte, 2011 #16455" w:history="1">
        <w:r w:rsidR="004156E4">
          <w:rPr>
            <w:noProof/>
            <w:szCs w:val="24"/>
          </w:rPr>
          <w:t>Laporte, Paris, Guttman, &amp; Russell, 2011</w:t>
        </w:r>
      </w:hyperlink>
      <w:r w:rsidR="00741BF2">
        <w:rPr>
          <w:noProof/>
          <w:szCs w:val="24"/>
        </w:rPr>
        <w:t xml:space="preserve">; </w:t>
      </w:r>
      <w:hyperlink w:anchor="_ENREF_203" w:tooltip="Widom, 2009 #14142" w:history="1">
        <w:r w:rsidR="004156E4">
          <w:rPr>
            <w:noProof/>
            <w:szCs w:val="24"/>
          </w:rPr>
          <w:t>Widom et al., 2009</w:t>
        </w:r>
      </w:hyperlink>
      <w:r w:rsidR="00741BF2">
        <w:rPr>
          <w:noProof/>
          <w:szCs w:val="24"/>
        </w:rPr>
        <w:t xml:space="preserve">; </w:t>
      </w:r>
      <w:hyperlink w:anchor="_ENREF_209" w:tooltip="Zanarini, 2000 #10705" w:history="1">
        <w:r w:rsidR="004156E4">
          <w:rPr>
            <w:noProof/>
            <w:szCs w:val="24"/>
          </w:rPr>
          <w:t>Zanarini et al., 2000</w:t>
        </w:r>
      </w:hyperlink>
      <w:r w:rsidR="00741BF2">
        <w:rPr>
          <w:noProof/>
          <w:szCs w:val="24"/>
        </w:rPr>
        <w:t>)</w:t>
      </w:r>
      <w:r w:rsidR="00741BF2">
        <w:rPr>
          <w:szCs w:val="24"/>
        </w:rPr>
        <w:fldChar w:fldCharType="end"/>
      </w:r>
      <w:r w:rsidRPr="00CC7084">
        <w:t xml:space="preserve"> or physical abuse </w:t>
      </w:r>
      <w:r w:rsidR="00741BF2">
        <w:rPr>
          <w:szCs w:val="24"/>
        </w:rPr>
        <w:fldChar w:fldCharType="begin">
          <w:fldData xml:space="preserve">PEVuZE5vdGU+PENpdGU+PEF1dGhvcj5CYXR0bGU8L0F1dGhvcj48WWVhcj4yMDA0PC9ZZWFyPjxS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==
</w:fldData>
        </w:fldChar>
      </w:r>
      <w:r w:rsidR="00741BF2">
        <w:rPr>
          <w:szCs w:val="24"/>
        </w:rPr>
        <w:instrText xml:space="preserve"> ADDIN EN.CITE </w:instrText>
      </w:r>
      <w:r w:rsidR="00741BF2">
        <w:rPr>
          <w:szCs w:val="24"/>
        </w:rPr>
        <w:fldChar w:fldCharType="begin">
          <w:fldData xml:space="preserve">PEVuZE5vdGU+PENpdGU+PEF1dGhvcj5CYXR0bGU8L0F1dGhvcj48WWVhcj4yMDA0PC9ZZWFyPjxS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==
</w:fldData>
        </w:fldChar>
      </w:r>
      <w:r w:rsidR="00741BF2">
        <w:rPr>
          <w:szCs w:val="24"/>
        </w:rPr>
        <w:instrText xml:space="preserve"> ADDIN EN.CITE.DATA </w:instrText>
      </w:r>
      <w:r w:rsidR="00741BF2">
        <w:rPr>
          <w:szCs w:val="24"/>
        </w:rPr>
      </w:r>
      <w:r w:rsidR="00741BF2">
        <w:rPr>
          <w:szCs w:val="24"/>
        </w:rPr>
        <w:fldChar w:fldCharType="end"/>
      </w:r>
      <w:r w:rsidR="00741BF2">
        <w:rPr>
          <w:szCs w:val="24"/>
        </w:rPr>
      </w:r>
      <w:r w:rsidR="00741BF2">
        <w:rPr>
          <w:szCs w:val="24"/>
        </w:rPr>
        <w:fldChar w:fldCharType="separate"/>
      </w:r>
      <w:r w:rsidR="00741BF2">
        <w:rPr>
          <w:noProof/>
          <w:szCs w:val="24"/>
        </w:rPr>
        <w:t>(</w:t>
      </w:r>
      <w:hyperlink w:anchor="_ENREF_16" w:tooltip="Battle, 2004 #15162" w:history="1">
        <w:r w:rsidR="004156E4">
          <w:rPr>
            <w:noProof/>
            <w:szCs w:val="24"/>
          </w:rPr>
          <w:t>Battle et al., 2004</w:t>
        </w:r>
      </w:hyperlink>
      <w:r w:rsidR="00741BF2">
        <w:rPr>
          <w:noProof/>
          <w:szCs w:val="24"/>
        </w:rPr>
        <w:t xml:space="preserve">; </w:t>
      </w:r>
      <w:hyperlink w:anchor="_ENREF_203" w:tooltip="Widom, 2009 #14142" w:history="1">
        <w:r w:rsidR="004156E4">
          <w:rPr>
            <w:noProof/>
            <w:szCs w:val="24"/>
          </w:rPr>
          <w:t>Widom et al., 2009 (in male patients only)</w:t>
        </w:r>
      </w:hyperlink>
      <w:r w:rsidR="00741BF2">
        <w:rPr>
          <w:noProof/>
          <w:szCs w:val="24"/>
        </w:rPr>
        <w:t xml:space="preserve">; </w:t>
      </w:r>
      <w:hyperlink w:anchor="_ENREF_208" w:tooltip="Wingenfeld, 2011 #16464" w:history="1">
        <w:r w:rsidR="004156E4">
          <w:rPr>
            <w:noProof/>
            <w:szCs w:val="24"/>
          </w:rPr>
          <w:t>Wingenfeld et al., 2011</w:t>
        </w:r>
      </w:hyperlink>
      <w:r w:rsidR="00741BF2">
        <w:rPr>
          <w:noProof/>
          <w:szCs w:val="24"/>
        </w:rPr>
        <w:t>)</w:t>
      </w:r>
      <w:r w:rsidR="00741BF2">
        <w:rPr>
          <w:szCs w:val="24"/>
        </w:rPr>
        <w:fldChar w:fldCharType="end"/>
      </w:r>
      <w:r w:rsidRPr="00CC7084">
        <w:t xml:space="preserve"> yet </w:t>
      </w:r>
      <w:r w:rsidR="001D6EA4" w:rsidRPr="00CC7084">
        <w:t>revealed</w:t>
      </w:r>
      <w:r w:rsidRPr="00CC7084">
        <w:t xml:space="preserve"> significantly increased BPD </w:t>
      </w:r>
      <w:r w:rsidR="00F100DF" w:rsidRPr="00CC7084">
        <w:t>prevalence</w:t>
      </w:r>
      <w:r w:rsidRPr="00CC7084">
        <w:t xml:space="preserve"> associated with emotional neglect and abuse. In three studies </w:t>
      </w:r>
      <w:r w:rsidR="00741BF2">
        <w:fldChar w:fldCharType="begin">
          <w:fldData xml:space="preserve">PEVuZE5vdGU+PENpdGU+PEF1dGhvcj5HcmF0ejwvQXV0aG9yPjxZZWFyPjIwMDg8L1llYXI+PFJl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==
</w:fldData>
        </w:fldChar>
      </w:r>
      <w:r w:rsidR="00741BF2">
        <w:instrText xml:space="preserve"> ADDIN EN.CITE </w:instrText>
      </w:r>
      <w:r w:rsidR="00741BF2">
        <w:fldChar w:fldCharType="begin">
          <w:fldData xml:space="preserve">PEVuZE5vdGU+PENpdGU+PEF1dGhvcj5HcmF0ejwvQXV0aG9yPjxZZWFyPjIwMDg8L1llYXI+PFJl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86" w:tooltip="Gratz, 2008 #16467" w:history="1">
        <w:r w:rsidR="004156E4">
          <w:rPr>
            <w:noProof/>
          </w:rPr>
          <w:t>Gratz, Tull, Baruch, Bornovalova, &amp; Lejuez, 2008</w:t>
        </w:r>
      </w:hyperlink>
      <w:r w:rsidR="00741BF2">
        <w:rPr>
          <w:noProof/>
        </w:rPr>
        <w:t xml:space="preserve">; </w:t>
      </w:r>
      <w:hyperlink w:anchor="_ENREF_99" w:tooltip="Huang, 2012 #16451" w:history="1">
        <w:r w:rsidR="004156E4">
          <w:rPr>
            <w:noProof/>
          </w:rPr>
          <w:t>Huang et al., 2012</w:t>
        </w:r>
      </w:hyperlink>
      <w:r w:rsidR="00741BF2">
        <w:rPr>
          <w:noProof/>
        </w:rPr>
        <w:t xml:space="preserve">; </w:t>
      </w:r>
      <w:hyperlink w:anchor="_ENREF_121" w:tooltip="Machizawa-Summers, 2007 #16452" w:history="1">
        <w:r w:rsidR="004156E4">
          <w:rPr>
            <w:noProof/>
          </w:rPr>
          <w:t>Machizawa-Summers, 2007</w:t>
        </w:r>
      </w:hyperlink>
      <w:r w:rsidR="00741BF2">
        <w:rPr>
          <w:noProof/>
        </w:rPr>
        <w:t>)</w:t>
      </w:r>
      <w:r w:rsidR="00741BF2">
        <w:fldChar w:fldCharType="end"/>
      </w:r>
      <w:r w:rsidRPr="00CC7084">
        <w:t xml:space="preserve">, emotional neglect and abuse were significant predictors of BPD symptoms over and above all other types of abuse. In the study of Specht, Chapman, and Cellucci </w:t>
      </w:r>
      <w:r w:rsidR="00741BF2">
        <w:rPr>
          <w:szCs w:val="24"/>
        </w:rPr>
        <w:fldChar w:fldCharType="begin"/>
      </w:r>
      <w:r w:rsidR="00741BF2">
        <w:rPr>
          <w:szCs w:val="24"/>
        </w:rPr>
        <w:instrText xml:space="preserve"> ADDIN EN.CITE &lt;EndNote&gt;&lt;Cite ExcludeAuth="1"&gt;&lt;Year&gt;2009&lt;/Year&gt;&lt;RecNum&gt;16474&lt;/RecNum&gt;&lt;DisplayText&gt;(2009)&lt;/DisplayText&gt;&lt;record&gt;&lt;rec-number&gt;16474&lt;/rec-number&gt;&lt;foreign-keys&gt;&lt;key app="EN" db-id="ptpa0v9a75zff6e9zptpdsruvvx9p0trdwa2"&gt;16474&lt;/key&gt;&lt;/foreign-keys&gt;&lt;ref-type name="Journal Article"&gt;17&lt;/ref-type&gt;&lt;contributors&gt;&lt;authors&gt;&lt;author&gt;Specht, M. W.&lt;/author&gt;&lt;author&gt;Chapman, A.&lt;/author&gt;&lt;author&gt;Cellucci, T.&lt;/author&gt;&lt;/authors&gt;&lt;/contributors&gt;&lt;auth-address&gt;Idaho State University, Pocatello, ID 83209, USA. mspecht1@jhmi.edu&lt;/auth-address&gt;&lt;titles&gt;&lt;title&gt;Schemas and borderline personality disorder symptoms in incarcerated women&lt;/title&gt;&lt;secondary-title&gt;Journal of Behavior Therapy and Experimental Psychiatry&lt;/secondary-title&gt;&lt;alt-title&gt;Journal of behavior therapy and experimental psychiatry&lt;/alt-title&gt;&lt;/titles&gt;&lt;pages&gt;256-64&lt;/pages&gt;&lt;volume&gt;40&lt;/volume&gt;&lt;number&gt;2&lt;/number&gt;&lt;edition&gt;2009/01/23&lt;/edition&gt;&lt;keywords&gt;&lt;keyword&gt;Adaptation, Psychological&lt;/keyword&gt;&lt;keyword&gt;Adult&lt;/keyword&gt;&lt;keyword&gt;Antisocial Personality Disorder/complications/psychology&lt;/keyword&gt;&lt;keyword&gt;Borderline Personality Disorder/complications/*psychology&lt;/keyword&gt;&lt;keyword&gt;Child&lt;/keyword&gt;&lt;keyword&gt;Child Abuse/psychology&lt;/keyword&gt;&lt;keyword&gt;Cognition Disorders/*psychology&lt;/keyword&gt;&lt;keyword&gt;Depressive Disorder/complications/psychology&lt;/keyword&gt;&lt;keyword&gt;Female&lt;/keyword&gt;&lt;keyword&gt;Humans&lt;/keyword&gt;&lt;keyword&gt;Models, Psychological&lt;/keyword&gt;&lt;keyword&gt;Personality Tests&lt;/keyword&gt;&lt;keyword&gt;Prisoners/*psychology&lt;/keyword&gt;&lt;keyword&gt;Psychiatric Status Rating Scales&lt;/keyword&gt;&lt;keyword&gt;Questionnaires&lt;/keyword&gt;&lt;keyword&gt;Regression Analysis&lt;/keyword&gt;&lt;/keywords&gt;&lt;dates&gt;&lt;year&gt;2009&lt;/year&gt;&lt;pub-dates&gt;&lt;date&gt;Jun&lt;/date&gt;&lt;/pub-dates&gt;&lt;/dates&gt;&lt;isbn&gt;1873-7943 (Electronic)&amp;#xD;0005-7916 (Linking)&lt;/isbn&gt;&lt;accession-num&gt;19159865&lt;/accession-num&gt;&lt;urls&gt;&lt;related-urls&gt;&lt;url&gt;http://www.ncbi.nlm.nih.gov/pubmed/19159865&lt;/url&gt;&lt;/related-urls&gt;&lt;/urls&gt;&lt;electronic-resource-num&gt;10.1016/j.jbtep.2008.12.005&lt;/electronic-resource-num&gt;&lt;language&gt;eng&lt;/language&gt;&lt;/record&gt;&lt;/Cite&gt;&lt;/EndNote&gt;</w:instrText>
      </w:r>
      <w:r w:rsidR="00741BF2">
        <w:rPr>
          <w:szCs w:val="24"/>
        </w:rPr>
        <w:fldChar w:fldCharType="separate"/>
      </w:r>
      <w:r w:rsidR="00741BF2">
        <w:rPr>
          <w:noProof/>
          <w:szCs w:val="24"/>
        </w:rPr>
        <w:t>(</w:t>
      </w:r>
      <w:hyperlink w:anchor="_ENREF_176" w:tooltip="Specht, 2009 #16474" w:history="1">
        <w:r w:rsidR="004156E4">
          <w:rPr>
            <w:noProof/>
            <w:szCs w:val="24"/>
          </w:rPr>
          <w:t>2009</w:t>
        </w:r>
      </w:hyperlink>
      <w:r w:rsidR="00741BF2">
        <w:rPr>
          <w:noProof/>
          <w:szCs w:val="24"/>
        </w:rPr>
        <w:t>)</w:t>
      </w:r>
      <w:r w:rsidR="00741BF2">
        <w:rPr>
          <w:szCs w:val="24"/>
        </w:rPr>
        <w:fldChar w:fldCharType="end"/>
      </w:r>
      <w:r w:rsidRPr="00CC7084">
        <w:rPr>
          <w:szCs w:val="24"/>
        </w:rPr>
        <w:t>,</w:t>
      </w:r>
      <w:r w:rsidRPr="00CC7084">
        <w:t xml:space="preserve"> lack of emotional support was shown to be the only significant predictor of BPD symptoms. </w:t>
      </w:r>
    </w:p>
    <w:p w:rsidR="00883E6C" w:rsidRPr="00CC7084" w:rsidRDefault="00883E6C" w:rsidP="00883E6C">
      <w:pPr>
        <w:pStyle w:val="Heading3"/>
      </w:pPr>
      <w:r w:rsidRPr="00CC7084">
        <w:t>A genetic predisposition to hypermentalize</w:t>
      </w:r>
    </w:p>
    <w:p w:rsidR="00EB5AFA" w:rsidRPr="00CC7084" w:rsidRDefault="008B5D44" w:rsidP="00883E6C">
      <w:r w:rsidRPr="00CC7084">
        <w:t>B</w:t>
      </w:r>
      <w:r w:rsidR="00EB5AFA" w:rsidRPr="00CC7084">
        <w:t>eyond trauma</w:t>
      </w:r>
      <w:r w:rsidRPr="00CC7084">
        <w:t>, e</w:t>
      </w:r>
      <w:r w:rsidR="00EB5AFA" w:rsidRPr="00CC7084">
        <w:t>pistemic mistrust may</w:t>
      </w:r>
      <w:r w:rsidRPr="00CC7084">
        <w:t xml:space="preserve"> also</w:t>
      </w:r>
      <w:r w:rsidR="00EB5AFA" w:rsidRPr="00CC7084">
        <w:t xml:space="preserve"> </w:t>
      </w:r>
      <w:r w:rsidRPr="00CC7084">
        <w:t xml:space="preserve">result from </w:t>
      </w:r>
      <w:r w:rsidR="00EB5AFA" w:rsidRPr="00CC7084">
        <w:t xml:space="preserve">exceptionally high levels of epistemic vigilance associated with the over-interpretation of motives and </w:t>
      </w:r>
      <w:r w:rsidR="00BA7178" w:rsidRPr="00CC7084">
        <w:t xml:space="preserve">may be </w:t>
      </w:r>
      <w:r w:rsidR="00EB5AFA" w:rsidRPr="00CC7084">
        <w:t xml:space="preserve">a possible consequence of </w:t>
      </w:r>
      <w:r w:rsidR="00BA7178" w:rsidRPr="00CC7084">
        <w:t xml:space="preserve">the </w:t>
      </w:r>
      <w:r w:rsidR="00EB5AFA" w:rsidRPr="00CC7084">
        <w:t xml:space="preserve">hypermentalization that appears to characterize adolescents with BPD </w:t>
      </w:r>
      <w:r w:rsidR="00741BF2">
        <w:fldChar w:fldCharType="begin">
          <w:fldData xml:space="preserve">PEVuZE5vdGU+PENpdGU+PEF1dGhvcj5TaGFycDwvQXV0aG9yPjxZZWFyPjIwMTE8L1llYXI+PFJl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</w:fldData>
        </w:fldChar>
      </w:r>
      <w:r w:rsidR="00741BF2">
        <w:instrText xml:space="preserve"> ADDIN EN.CITE </w:instrText>
      </w:r>
      <w:r w:rsidR="00741BF2">
        <w:fldChar w:fldCharType="begin">
          <w:fldData xml:space="preserve">PEVuZE5vdGU+PENpdGU+PEF1dGhvcj5TaGFycDwvQXV0aG9yPjxZZWFyPjIwMTE8L1llYXI+PFJl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164" w:tooltip="Sharp, 2013 #16670" w:history="1">
        <w:r w:rsidR="004156E4">
          <w:rPr>
            <w:noProof/>
          </w:rPr>
          <w:t>Sharp et al., 2013</w:t>
        </w:r>
      </w:hyperlink>
      <w:r w:rsidR="00741BF2">
        <w:rPr>
          <w:noProof/>
        </w:rPr>
        <w:t xml:space="preserve">; </w:t>
      </w:r>
      <w:hyperlink w:anchor="_ENREF_165" w:tooltip="Sharp, 2011 #13965" w:history="1">
        <w:r w:rsidR="004156E4">
          <w:rPr>
            <w:noProof/>
          </w:rPr>
          <w:t>Sharp et al., 2011</w:t>
        </w:r>
      </w:hyperlink>
      <w:r w:rsidR="00741BF2">
        <w:rPr>
          <w:noProof/>
        </w:rPr>
        <w:t>)</w:t>
      </w:r>
      <w:r w:rsidR="00741BF2">
        <w:fldChar w:fldCharType="end"/>
      </w:r>
      <w:r w:rsidR="00EB5AFA" w:rsidRPr="00CC7084">
        <w:t xml:space="preserve">. </w:t>
      </w:r>
      <w:r w:rsidR="00BA7178" w:rsidRPr="00CC7084">
        <w:t xml:space="preserve">An </w:t>
      </w:r>
      <w:r w:rsidR="00EB5AFA" w:rsidRPr="00CC7084">
        <w:t xml:space="preserve">enhanced ability to detect negative emotions </w:t>
      </w:r>
      <w:r w:rsidR="00741BF2">
        <w:fldChar w:fldCharType="begin">
          <w:fldData xml:space="preserve">PEVuZE5vdGU+PENpdGU+PEF1dGhvcj5TY290dDwvQXV0aG9yPjxZZWFyPjIwMTE8L1llYXI+PFJl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</w:fldData>
        </w:fldChar>
      </w:r>
      <w:r w:rsidR="00741BF2">
        <w:instrText xml:space="preserve"> ADDIN EN.CITE </w:instrText>
      </w:r>
      <w:r w:rsidR="00741BF2">
        <w:fldChar w:fldCharType="begin">
          <w:fldData xml:space="preserve">PEVuZE5vdGU+PENpdGU+PEF1dGhvcj5TY290dDwvQXV0aG9yPjxZZWFyPjIwMTE8L1llYXI+PFJl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</w:fldData>
        </w:fldChar>
      </w:r>
      <w:r w:rsidR="00741BF2">
        <w:instrText xml:space="preserve"> ADDIN EN.CITE.DATA </w:instrText>
      </w:r>
      <w:r w:rsidR="00741BF2">
        <w:fldChar w:fldCharType="end"/>
      </w:r>
      <w:r w:rsidR="00741BF2">
        <w:fldChar w:fldCharType="separate"/>
      </w:r>
      <w:r w:rsidR="00741BF2">
        <w:rPr>
          <w:noProof/>
        </w:rPr>
        <w:t>(</w:t>
      </w:r>
      <w:hyperlink w:anchor="_ENREF_51" w:tooltip="Daros, 2014 #17209" w:history="1">
        <w:r w:rsidR="004156E4">
          <w:rPr>
            <w:noProof/>
          </w:rPr>
          <w:t>Daros, Uliaszek, &amp; Ruocco, 2014</w:t>
        </w:r>
      </w:hyperlink>
      <w:r w:rsidR="00741BF2">
        <w:rPr>
          <w:noProof/>
        </w:rPr>
        <w:t xml:space="preserve">; </w:t>
      </w:r>
      <w:hyperlink w:anchor="_ENREF_162" w:tooltip="Scott, 2011 #16529" w:history="1">
        <w:r w:rsidR="004156E4">
          <w:rPr>
            <w:noProof/>
          </w:rPr>
          <w:t>Scott, Levy, Adams, &amp; Stevenson, 2011</w:t>
        </w:r>
      </w:hyperlink>
      <w:r w:rsidR="00741BF2">
        <w:rPr>
          <w:noProof/>
        </w:rPr>
        <w:t>)</w:t>
      </w:r>
      <w:r w:rsidR="00741BF2">
        <w:fldChar w:fldCharType="end"/>
      </w:r>
      <w:r w:rsidR="00EB5AFA" w:rsidRPr="00CC7084">
        <w:t xml:space="preserve"> </w:t>
      </w:r>
      <w:r w:rsidR="00BA7178" w:rsidRPr="00CC7084">
        <w:t>may be explained by the tendency to hypermentalize, which may be</w:t>
      </w:r>
      <w:r w:rsidR="00EB5AFA" w:rsidRPr="00CC7084">
        <w:t xml:space="preserve"> a genetic predisposition rather than environmentally triggered. </w:t>
      </w:r>
      <w:r w:rsidR="00BA7178" w:rsidRPr="00CC7084">
        <w:t>I</w:t>
      </w:r>
      <w:r w:rsidR="00EB5AFA" w:rsidRPr="00CC7084">
        <w:t>n such instances the</w:t>
      </w:r>
      <w:r w:rsidR="00BA7178" w:rsidRPr="00CC7084">
        <w:t xml:space="preserve"> addressee</w:t>
      </w:r>
      <w:r w:rsidR="00EB5AFA" w:rsidRPr="00CC7084">
        <w:t xml:space="preserve"> assumes that </w:t>
      </w:r>
      <w:r w:rsidR="00EB5AFA" w:rsidRPr="00CC7084">
        <w:lastRenderedPageBreak/>
        <w:t>the communicator</w:t>
      </w:r>
      <w:r w:rsidR="00520689" w:rsidRPr="00CC7084">
        <w:t>’</w:t>
      </w:r>
      <w:r w:rsidR="00EB5AFA" w:rsidRPr="00CC7084">
        <w:t>s intentions are other than those declared</w:t>
      </w:r>
      <w:r w:rsidR="00FC160F">
        <w:t>,</w:t>
      </w:r>
      <w:r w:rsidR="00EB5AFA" w:rsidRPr="00CC7084">
        <w:t xml:space="preserve"> and therefore </w:t>
      </w:r>
      <w:r w:rsidR="00BA7178" w:rsidRPr="00CC7084">
        <w:t xml:space="preserve">does not treat </w:t>
      </w:r>
      <w:r w:rsidR="00EB5AFA" w:rsidRPr="00CC7084">
        <w:t xml:space="preserve">the source deferentially. </w:t>
      </w:r>
      <w:r w:rsidR="00BA7178" w:rsidRPr="00CC7084">
        <w:t xml:space="preserve">A number of </w:t>
      </w:r>
      <w:r w:rsidR="00EB5AFA" w:rsidRPr="00CC7084">
        <w:t xml:space="preserve">empirical studies </w:t>
      </w:r>
      <w:r w:rsidR="00BA7178" w:rsidRPr="00CC7084">
        <w:t xml:space="preserve">have indicated the likelihood of </w:t>
      </w:r>
      <w:r w:rsidR="00EB5AFA" w:rsidRPr="00CC7084">
        <w:t xml:space="preserve"> </w:t>
      </w:r>
      <w:r w:rsidR="00BA7178" w:rsidRPr="00CC7084">
        <w:t>patients with BPD misattributing</w:t>
      </w:r>
      <w:r w:rsidR="00EB5AFA" w:rsidRPr="00CC7084">
        <w:t xml:space="preserve"> mental states </w:t>
      </w:r>
      <w:r w:rsidR="00741BF2">
        <w:fldChar w:fldCharType="begin">
          <w:fldData xml:space="preserve">PEVuZE5vdGU+PENpdGU+PEF1dGhvcj5Vbm9rYTwvQXV0aG9yPjxZZWFyPjIwMTE8L1llYXI+PFJl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0MTktMjU8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</w:fldData>
        </w:fldChar>
      </w:r>
      <w:r w:rsidR="00741BF2">
        <w:instrText xml:space="preserve"> ADDIN EN.CITE </w:instrText>
      </w:r>
      <w:r w:rsidR="00741BF2">
        <w:fldChar w:fldCharType="begin">
          <w:fldData xml:space="preserve">PEVuZE5vdGU+PENpdGU+PEF1dGhvcj5Vbm9rYTwvQXV0aG9yPjxZZWFyPjIwMTE8L1llYXI+PFJl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51" w:tooltip="Daros, 2014 #17209" w:history="1">
        <w:r w:rsidR="004156E4">
          <w:rPr>
            <w:noProof/>
          </w:rPr>
          <w:t>Daros et al., 2014</w:t>
        </w:r>
      </w:hyperlink>
      <w:r w:rsidR="00741BF2">
        <w:rPr>
          <w:noProof/>
        </w:rPr>
        <w:t xml:space="preserve">; </w:t>
      </w:r>
      <w:hyperlink w:anchor="_ENREF_125" w:tooltip="Matzke, 2014 #16741" w:history="1">
        <w:r w:rsidR="004156E4">
          <w:rPr>
            <w:noProof/>
          </w:rPr>
          <w:t>Matzke, Herpertz, Berger, Fleischer, &amp; Domes, 2014</w:t>
        </w:r>
      </w:hyperlink>
      <w:r w:rsidR="00741BF2">
        <w:rPr>
          <w:noProof/>
        </w:rPr>
        <w:t xml:space="preserve">; </w:t>
      </w:r>
      <w:hyperlink w:anchor="_ENREF_193" w:tooltip="Unoka, 2011 #17210" w:history="1">
        <w:r w:rsidR="004156E4">
          <w:rPr>
            <w:noProof/>
          </w:rPr>
          <w:t>Unoka, Fogd, Fuzy, &amp; Csukly, 2011</w:t>
        </w:r>
      </w:hyperlink>
      <w:r w:rsidR="00741BF2">
        <w:rPr>
          <w:noProof/>
        </w:rPr>
        <w:t xml:space="preserve">; </w:t>
      </w:r>
      <w:hyperlink w:anchor="_ENREF_194" w:tooltip="van den Heuvel, 2012 #17211" w:history="1">
        <w:r w:rsidR="004156E4">
          <w:rPr>
            <w:noProof/>
          </w:rPr>
          <w:t>van den Heuvel, Derksen, Eling, &amp; van der Staak, 2012</w:t>
        </w:r>
      </w:hyperlink>
      <w:r w:rsidR="00741BF2">
        <w:rPr>
          <w:noProof/>
        </w:rPr>
        <w:t>)</w:t>
      </w:r>
      <w:r w:rsidR="00741BF2">
        <w:fldChar w:fldCharType="end"/>
      </w:r>
      <w:r w:rsidR="00EB5AFA" w:rsidRPr="00CC7084">
        <w:t>. Mostly</w:t>
      </w:r>
      <w:r w:rsidR="00520689" w:rsidRPr="00CC7084">
        <w:t>,</w:t>
      </w:r>
      <w:r w:rsidR="00EB5AFA" w:rsidRPr="00CC7084">
        <w:t xml:space="preserve"> findings are consistent with the assumption of common misattribution of intention and seeing the reasons for someone’s actions as more likely to be malevolent and therefore</w:t>
      </w:r>
      <w:r w:rsidR="00520689" w:rsidRPr="00CC7084">
        <w:t>—</w:t>
      </w:r>
      <w:r w:rsidR="00EB5AFA" w:rsidRPr="00CC7084">
        <w:t>appropriately</w:t>
      </w:r>
      <w:r w:rsidR="00520689" w:rsidRPr="00CC7084">
        <w:t>—</w:t>
      </w:r>
      <w:r w:rsidR="00EB5AFA" w:rsidRPr="00CC7084">
        <w:t>treated with epistemic</w:t>
      </w:r>
      <w:r w:rsidR="00BA7178" w:rsidRPr="00CC7084">
        <w:t xml:space="preserve"> </w:t>
      </w:r>
      <w:r w:rsidR="00EB5AFA" w:rsidRPr="00CC7084">
        <w:t xml:space="preserve">hypervigilance. </w:t>
      </w:r>
      <w:r w:rsidR="00BA7178" w:rsidRPr="00CC7084">
        <w:t>T</w:t>
      </w:r>
      <w:r w:rsidR="00EB5AFA" w:rsidRPr="00CC7084">
        <w:t>he most important consequence of this</w:t>
      </w:r>
      <w:r w:rsidR="00BA7178" w:rsidRPr="00CC7084">
        <w:t xml:space="preserve"> for our argument</w:t>
      </w:r>
      <w:r w:rsidR="00EB5AFA" w:rsidRPr="00CC7084">
        <w:t xml:space="preserve"> </w:t>
      </w:r>
      <w:r w:rsidR="00BA7178" w:rsidRPr="00CC7084">
        <w:t xml:space="preserve">is </w:t>
      </w:r>
      <w:r w:rsidR="00EB5AFA" w:rsidRPr="00CC7084">
        <w:t>that the regular process of modifying stable beliefs about the world (</w:t>
      </w:r>
      <w:r w:rsidR="00520689" w:rsidRPr="00CC7084">
        <w:t xml:space="preserve">and </w:t>
      </w:r>
      <w:r w:rsidR="00EB5AFA" w:rsidRPr="00CC7084">
        <w:t xml:space="preserve">oneself in relation to others) </w:t>
      </w:r>
      <w:r w:rsidR="00BA7178" w:rsidRPr="00CC7084">
        <w:t>is unavailable</w:t>
      </w:r>
      <w:r w:rsidR="00EB5AFA" w:rsidRPr="00CC7084">
        <w:t xml:space="preserve">. </w:t>
      </w:r>
      <w:r w:rsidR="00BA7178" w:rsidRPr="00CC7084">
        <w:t xml:space="preserve">In the absence of epistemic trust, the loss of the </w:t>
      </w:r>
      <w:r w:rsidR="00EB5AFA" w:rsidRPr="00CC7084">
        <w:t xml:space="preserve">capacity for updating social knowledge generates an apparent rigidity. </w:t>
      </w:r>
    </w:p>
    <w:p w:rsidR="00883E6C" w:rsidRPr="00CC7084" w:rsidRDefault="00883E6C" w:rsidP="00395104">
      <w:r w:rsidRPr="00CC7084">
        <w:t xml:space="preserve">Of course, the </w:t>
      </w:r>
      <w:r w:rsidR="00BA7178" w:rsidRPr="00CC7084">
        <w:t xml:space="preserve">tendency to </w:t>
      </w:r>
      <w:r w:rsidRPr="00CC7084">
        <w:t>misattribut</w:t>
      </w:r>
      <w:r w:rsidR="00BA7178" w:rsidRPr="00CC7084">
        <w:t>e</w:t>
      </w:r>
      <w:r w:rsidRPr="00CC7084">
        <w:t xml:space="preserve"> intention</w:t>
      </w:r>
      <w:r w:rsidR="00BA7178" w:rsidRPr="00CC7084">
        <w:t>s</w:t>
      </w:r>
      <w:r w:rsidRPr="00CC7084">
        <w:t xml:space="preserve"> and</w:t>
      </w:r>
      <w:r w:rsidR="00CA5BD4" w:rsidRPr="00CC7084">
        <w:t xml:space="preserve"> assume</w:t>
      </w:r>
      <w:r w:rsidRPr="00CC7084">
        <w:t xml:space="preserve"> </w:t>
      </w:r>
      <w:r w:rsidR="00BA7178" w:rsidRPr="00CC7084">
        <w:t>others’</w:t>
      </w:r>
      <w:r w:rsidRPr="00CC7084">
        <w:t xml:space="preserve"> communicative intention</w:t>
      </w:r>
      <w:r w:rsidR="00CA5BD4" w:rsidRPr="00CC7084">
        <w:t>s</w:t>
      </w:r>
      <w:r w:rsidRPr="00CC7084">
        <w:t xml:space="preserve"> </w:t>
      </w:r>
      <w:r w:rsidR="00CA5BD4" w:rsidRPr="00CC7084">
        <w:t>are</w:t>
      </w:r>
      <w:r w:rsidRPr="00CC7084">
        <w:t xml:space="preserve"> fundamentally malevolent is </w:t>
      </w:r>
      <w:r w:rsidR="00BA7178" w:rsidRPr="00CC7084">
        <w:t>an aspect of paranoia, which</w:t>
      </w:r>
      <w:r w:rsidRPr="00CC7084">
        <w:t xml:space="preserve"> is common across a range of personality disorder diagnoses </w:t>
      </w:r>
      <w:r w:rsidR="00741BF2">
        <w:fldChar w:fldCharType="begin"/>
      </w:r>
      <w:r w:rsidR="00741BF2">
        <w:instrText xml:space="preserve"> ADDIN EN.CITE &lt;EndNote&gt;&lt;Cite&gt;&lt;Author&gt;Beck&lt;/Author&gt;&lt;Year&gt;2004&lt;/Year&gt;&lt;RecNum&gt;16843&lt;/RecNum&gt;&lt;DisplayText&gt;(Beck et al., 2004; Blatt, 2008)&lt;/DisplayText&gt;&lt;record&gt;&lt;rec-number&gt;16843&lt;/rec-number&gt;&lt;foreign-keys&gt;&lt;key app="EN" db-id="ptpa0v9a75zff6e9zptpdsruvvx9p0trdwa2"&gt;16843&lt;/key&gt;&lt;/foreign-keys&gt;&lt;ref-type name="Book"&gt;6&lt;/ref-type&gt;&lt;contributors&gt;&lt;authors&gt;&lt;author&gt;Beck, A. T.&lt;/author&gt;&lt;author&gt;Freeman, A.&lt;/author&gt;&lt;author&gt;Davis, D. D.&lt;/author&gt;&lt;/authors&gt;&lt;/contributors&gt;&lt;titles&gt;&lt;title&gt;Cognitive therapy of personality disorders&lt;/title&gt;&lt;/titles&gt;&lt;dates&gt;&lt;year&gt;2004&lt;/year&gt;&lt;/dates&gt;&lt;pub-location&gt;New York, NY&lt;/pub-location&gt;&lt;publisher&gt;Guilford Press&lt;/publisher&gt;&lt;urls&gt;&lt;/urls&gt;&lt;/record&gt;&lt;/Cite&gt;&lt;Cite&gt;&lt;Author&gt;Blatt&lt;/Author&gt;&lt;Year&gt;2008&lt;/Year&gt;&lt;RecNum&gt;12753&lt;/RecNum&gt;&lt;record&gt;&lt;rec-number&gt;12753&lt;/rec-number&gt;&lt;foreign-keys&gt;&lt;key app="EN" db-id="ptpa0v9a75zff6e9zptpdsruvvx9p0trdwa2"&gt;12753&lt;/key&gt;&lt;/foreign-keys&gt;&lt;ref-type name="Book"&gt;6&lt;/ref-type&gt;&lt;contributors&gt;&lt;authors&gt;&lt;author&gt;Blatt, S.J.&lt;/author&gt;&lt;/authors&gt;&lt;/contributors&gt;&lt;titles&gt;&lt;title&gt;Polarities of experience: Relatedness and self definition in personality development, psychopathology, and the therapeutic process.&lt;/title&gt;&lt;/titles&gt;&lt;dates&gt;&lt;year&gt;2008&lt;/year&gt;&lt;/dates&gt;&lt;pub-location&gt;Washington, DC&lt;/pub-location&gt;&lt;publisher&gt;American Psychological Association&lt;/publisher&gt;&lt;urls&gt;&lt;/urls&gt;&lt;/record&gt;&lt;/Cite&gt;&lt;/EndNote&gt;</w:instrText>
      </w:r>
      <w:r w:rsidR="00741BF2">
        <w:fldChar w:fldCharType="separate"/>
      </w:r>
      <w:r w:rsidR="00741BF2">
        <w:rPr>
          <w:noProof/>
        </w:rPr>
        <w:t>(</w:t>
      </w:r>
      <w:hyperlink w:anchor="_ENREF_17" w:tooltip="Beck, 2004 #16843" w:history="1">
        <w:r w:rsidR="004156E4">
          <w:rPr>
            <w:noProof/>
          </w:rPr>
          <w:t>Beck et al., 2004</w:t>
        </w:r>
      </w:hyperlink>
      <w:r w:rsidR="00741BF2">
        <w:rPr>
          <w:noProof/>
        </w:rPr>
        <w:t xml:space="preserve">; </w:t>
      </w:r>
      <w:hyperlink w:anchor="_ENREF_25" w:tooltip="Blatt, 2008 #12753" w:history="1">
        <w:r w:rsidR="004156E4">
          <w:rPr>
            <w:noProof/>
          </w:rPr>
          <w:t>Blatt, 2008</w:t>
        </w:r>
      </w:hyperlink>
      <w:r w:rsidR="00741BF2">
        <w:rPr>
          <w:noProof/>
        </w:rPr>
        <w:t>)</w:t>
      </w:r>
      <w:r w:rsidR="00741BF2">
        <w:fldChar w:fldCharType="end"/>
      </w:r>
      <w:r w:rsidRPr="00CC7084">
        <w:t xml:space="preserve">. While </w:t>
      </w:r>
      <w:r w:rsidR="00F70F3E">
        <w:t>epistemic vigilance</w:t>
      </w:r>
      <w:r w:rsidRPr="00CC7084">
        <w:t xml:space="preserve"> is explicit in paranoia, </w:t>
      </w:r>
      <w:r w:rsidR="00F70F3E">
        <w:t>it</w:t>
      </w:r>
      <w:r w:rsidRPr="00CC7084">
        <w:t xml:space="preserve"> is an appropriate and natural stance on all our parts and probably should not be considered the “marked” pole of this vector. Epistemic </w:t>
      </w:r>
      <w:r w:rsidRPr="004960F7">
        <w:rPr>
          <w:i/>
        </w:rPr>
        <w:t>trust</w:t>
      </w:r>
      <w:r w:rsidRPr="00CC7084">
        <w:t xml:space="preserve"> is probably the more evolutionarily unusual stance and may require a fair dose of neurochemical facilitation (oxytocin and dopamine) to become active </w:t>
      </w:r>
      <w:r w:rsidR="00741BF2">
        <w:fldChar w:fldCharType="begin"/>
      </w:r>
      <w:r w:rsidR="00741BF2">
        <w:instrText xml:space="preserve"> ADDIN EN.CITE &lt;EndNote&gt;&lt;Cite&gt;&lt;Author&gt;Bartz&lt;/Author&gt;&lt;Year&gt;2011&lt;/Year&gt;&lt;RecNum&gt;15148&lt;/RecNum&gt;&lt;DisplayText&gt;(Bartz, Zaki, Bolger, &amp;amp; Ochsner, 2011)&lt;/DisplayText&gt;&lt;record&gt;&lt;rec-number&gt;15148&lt;/rec-number&gt;&lt;foreign-keys&gt;&lt;key app="EN" db-id="ptpa0v9a75zff6e9zptpdsruvvx9p0trdwa2"&gt;15148&lt;/key&gt;&lt;/foreign-keys&gt;&lt;ref-type name="Journal Article"&gt;17&lt;/ref-type&gt;&lt;contributors&gt;&lt;authors&gt;&lt;author&gt;Bartz, J. A.&lt;/author&gt;&lt;author&gt;Zaki, J.&lt;/author&gt;&lt;author&gt;Bolger, N.&lt;/author&gt;&lt;author&gt;Ochsner, K. N.&lt;/author&gt;&lt;/authors&gt;&lt;/contributors&gt;&lt;auth-address&gt;Mount Sinai School of Medicine, Seaver Autism Center, Department of Psychiatry, New York, New York, 10029, USA. jennifer.bartz@mssm.edu&lt;/auth-address&gt;&lt;titles&gt;&lt;title&gt;Social effects of oxytocin in humans: Context and person matter&lt;/title&gt;&lt;secondary-title&gt;Trends in Cognitive Science&lt;/secondary-title&gt;&lt;alt-title&gt;Trends in cognitive sciences&lt;/alt-title&gt;&lt;/titles&gt;&lt;pages&gt;301-9&lt;/pages&gt;&lt;volume&gt;15&lt;/volume&gt;&lt;number&gt;7&lt;/number&gt;&lt;edition&gt;2011/06/24&lt;/edition&gt;&lt;keywords&gt;&lt;keyword&gt;Animals&lt;/keyword&gt;&lt;keyword&gt;Brain/*drug effects/*metabolism&lt;/keyword&gt;&lt;keyword&gt;Cognition Disorders/drug therapy&lt;/keyword&gt;&lt;keyword&gt;Humans&lt;/keyword&gt;&lt;keyword&gt;*Oxytocin/metabolism/pharmacology/therapeutic use&lt;/keyword&gt;&lt;keyword&gt;*Social Behavior&lt;/keyword&gt;&lt;/keywords&gt;&lt;dates&gt;&lt;year&gt;2011&lt;/year&gt;&lt;pub-dates&gt;&lt;date&gt;Jul&lt;/date&gt;&lt;/pub-dates&gt;&lt;/dates&gt;&lt;isbn&gt;1879-307X (Electronic)&amp;#xD;1364-6613 (Linking)&lt;/isbn&gt;&lt;accession-num&gt;21696997&lt;/accession-num&gt;&lt;work-type&gt;Research Support, N.I.H., Extramural&amp;#xD;Research Support, Non-U.S. Gov&amp;apos;t&amp;#xD;Review&lt;/work-type&gt;&lt;urls&gt;&lt;related-urls&gt;&lt;url&gt;http://www.ncbi.nlm.nih.gov/pubmed/21696997&lt;/url&gt;&lt;/related-urls&gt;&lt;/urls&gt;&lt;electronic-resource-num&gt;10.1016/j.tics.2011.05.002&lt;/electronic-resource-num&gt;&lt;language&gt;eng&lt;/language&gt;&lt;/record&gt;&lt;/Cite&gt;&lt;/EndNote&gt;</w:instrText>
      </w:r>
      <w:r w:rsidR="00741BF2">
        <w:fldChar w:fldCharType="separate"/>
      </w:r>
      <w:r w:rsidR="00741BF2">
        <w:rPr>
          <w:noProof/>
        </w:rPr>
        <w:t>(</w:t>
      </w:r>
      <w:hyperlink w:anchor="_ENREF_13" w:tooltip="Bartz, 2011 #15148" w:history="1">
        <w:r w:rsidR="004156E4">
          <w:rPr>
            <w:noProof/>
          </w:rPr>
          <w:t>Bartz, Zaki, Bolger, &amp; Ochsner, 2011</w:t>
        </w:r>
      </w:hyperlink>
      <w:r w:rsidR="00741BF2">
        <w:rPr>
          <w:noProof/>
        </w:rPr>
        <w:t>)</w:t>
      </w:r>
      <w:r w:rsidR="00741BF2">
        <w:fldChar w:fldCharType="end"/>
      </w:r>
      <w:r w:rsidRPr="00CC7084">
        <w:t xml:space="preserve">. But this is a tangential debate. The fundamental point here is that in some individuals, perhaps due to a biological predisposition to hypermentalize or adverse learning experiences or both, the primary avenue for modifying stable beliefs about the world has been closed. </w:t>
      </w:r>
    </w:p>
    <w:p w:rsidR="00157966" w:rsidRDefault="00157966" w:rsidP="00030A50">
      <w:r w:rsidRPr="00CC7084">
        <w:t>Thus, on the basis of extant data we feel that a lack of trust in communication on the part of patients with BPD is understandable and is in accordance with the principles of theoretical rationality. BPD should not then be seen as anything other than a failure of relationships.</w:t>
      </w:r>
      <w:r>
        <w:t xml:space="preserve"> </w:t>
      </w:r>
    </w:p>
    <w:p w:rsidR="00314DB2" w:rsidRDefault="00157966" w:rsidP="0054297C">
      <w:pPr>
        <w:pStyle w:val="Heading3"/>
      </w:pPr>
      <w:r>
        <w:t>Epistemic mistrust in the clinical context</w:t>
      </w:r>
      <w:r w:rsidR="00FC41BD">
        <w:t xml:space="preserve"> </w:t>
      </w:r>
    </w:p>
    <w:p w:rsidR="00953DCF" w:rsidRDefault="00E77C53" w:rsidP="00030A50">
      <w:r>
        <w:t xml:space="preserve">Clinicians ignore epistemic mistrust at their peril. </w:t>
      </w:r>
      <w:r w:rsidR="00501AAB">
        <w:t xml:space="preserve">The rigidity is in the eyes of the communicator </w:t>
      </w:r>
      <w:r w:rsidR="00346B08">
        <w:t>who</w:t>
      </w:r>
      <w:r w:rsidR="003C7891">
        <w:t>,</w:t>
      </w:r>
      <w:r w:rsidR="00346B08">
        <w:t xml:space="preserve"> </w:t>
      </w:r>
      <w:r w:rsidR="00346B08" w:rsidRPr="00346B08">
        <w:t>in accordance with the principles of theoretical rationality</w:t>
      </w:r>
      <w:r w:rsidR="003C7891">
        <w:t>,</w:t>
      </w:r>
      <w:r w:rsidR="00346B08">
        <w:t xml:space="preserve"> expects the person to modify their </w:t>
      </w:r>
      <w:r w:rsidR="00346B08">
        <w:lastRenderedPageBreak/>
        <w:t xml:space="preserve">behavior on the basis of the information they </w:t>
      </w:r>
      <w:r w:rsidR="007C3E50">
        <w:t xml:space="preserve">have </w:t>
      </w:r>
      <w:r w:rsidR="00346B08">
        <w:t xml:space="preserve">received and apparently understood. </w:t>
      </w:r>
      <w:r w:rsidR="00E0006F">
        <w:t xml:space="preserve">But in the absence of trust the capacity for change is absent. The information presented </w:t>
      </w:r>
      <w:r w:rsidR="003C7891">
        <w:t xml:space="preserve">by the communicator </w:t>
      </w:r>
      <w:r w:rsidR="00E0006F">
        <w:t xml:space="preserve">is not used </w:t>
      </w:r>
      <w:r w:rsidR="004729F1">
        <w:t xml:space="preserve">to update the individual’s social understanding. In terms of the </w:t>
      </w:r>
      <w:r w:rsidR="003C7891">
        <w:t>ToNP</w:t>
      </w:r>
      <w:r w:rsidR="00E62A3E">
        <w:t xml:space="preserve">, </w:t>
      </w:r>
      <w:r w:rsidR="00395104">
        <w:t xml:space="preserve">the person has </w:t>
      </w:r>
      <w:r w:rsidR="004704F9">
        <w:t xml:space="preserve">(temporarily) </w:t>
      </w:r>
      <w:r w:rsidR="00395104">
        <w:t>lost the capacity for</w:t>
      </w:r>
      <w:r w:rsidR="00B92968">
        <w:t xml:space="preserve"> </w:t>
      </w:r>
      <w:r w:rsidR="00395104">
        <w:t>learning.</w:t>
      </w:r>
      <w:r w:rsidR="00225D30">
        <w:t xml:space="preserve"> </w:t>
      </w:r>
      <w:r w:rsidR="00150177">
        <w:t>F</w:t>
      </w:r>
      <w:r w:rsidR="004704F9">
        <w:t>rom a therapist’s standpoint</w:t>
      </w:r>
      <w:r w:rsidR="003244FC">
        <w:t>,</w:t>
      </w:r>
      <w:r w:rsidR="004704F9">
        <w:t xml:space="preserve"> </w:t>
      </w:r>
      <w:r w:rsidR="003244FC">
        <w:t>he/she</w:t>
      </w:r>
      <w:r w:rsidR="00150177">
        <w:t xml:space="preserve"> </w:t>
      </w:r>
      <w:r w:rsidR="004704F9">
        <w:t>has become</w:t>
      </w:r>
      <w:r w:rsidR="00395104">
        <w:t xml:space="preserve"> </w:t>
      </w:r>
      <w:r w:rsidR="0054297C">
        <w:t>“</w:t>
      </w:r>
      <w:r w:rsidR="00395104">
        <w:t>hard to reach</w:t>
      </w:r>
      <w:r w:rsidR="0054297C">
        <w:t>”</w:t>
      </w:r>
      <w:r w:rsidR="00395104">
        <w:t xml:space="preserve"> and interpersonally inaccessible.</w:t>
      </w:r>
      <w:r w:rsidR="00225D30">
        <w:t xml:space="preserve"> </w:t>
      </w:r>
    </w:p>
    <w:p w:rsidR="00254692" w:rsidRDefault="00395104" w:rsidP="00254692">
      <w:r>
        <w:t xml:space="preserve">An individual in a state of epistemic mistrust </w:t>
      </w:r>
      <w:r w:rsidR="00953DCF">
        <w:t xml:space="preserve">(or at an extreme, epistemic petrification) </w:t>
      </w:r>
      <w:r>
        <w:t>cannot change</w:t>
      </w:r>
      <w:r w:rsidR="007C5B3C">
        <w:t xml:space="preserve"> through interpersonal experience</w:t>
      </w:r>
      <w:r>
        <w:t>.</w:t>
      </w:r>
      <w:r w:rsidR="00225D30">
        <w:t xml:space="preserve"> </w:t>
      </w:r>
      <w:r w:rsidR="00CC4191">
        <w:t>A</w:t>
      </w:r>
      <w:r w:rsidR="00953DCF">
        <w:t xml:space="preserve"> basic route for acquiring </w:t>
      </w:r>
      <w:r w:rsidR="00CC4191">
        <w:t xml:space="preserve">culturally relevant </w:t>
      </w:r>
      <w:r w:rsidR="00953DCF">
        <w:t xml:space="preserve">knowledge </w:t>
      </w:r>
      <w:r w:rsidR="00CC4191">
        <w:t xml:space="preserve">is functioning in </w:t>
      </w:r>
      <w:r w:rsidR="003244FC">
        <w:t xml:space="preserve">only </w:t>
      </w:r>
      <w:r w:rsidR="00CC4191">
        <w:t>a limited way</w:t>
      </w:r>
      <w:r w:rsidR="00953DCF">
        <w:t xml:space="preserve">. </w:t>
      </w:r>
      <w:r>
        <w:t>They cannot change because they cannot accept that the information they r</w:t>
      </w:r>
      <w:r w:rsidR="002B5FED">
        <w:t xml:space="preserve">eceive is </w:t>
      </w:r>
      <w:r w:rsidR="007C5B3C">
        <w:t xml:space="preserve">from a ‘trustworthy source’ and therefor e </w:t>
      </w:r>
      <w:r w:rsidR="003110D9">
        <w:t xml:space="preserve">it is not experienced as </w:t>
      </w:r>
      <w:r w:rsidR="002B5FED">
        <w:t xml:space="preserve">relevant to them </w:t>
      </w:r>
      <w:r w:rsidR="003110D9">
        <w:t xml:space="preserve">and </w:t>
      </w:r>
      <w:r w:rsidR="002C51AB">
        <w:t>that it can usefully</w:t>
      </w:r>
      <w:r>
        <w:t xml:space="preserve"> be generali</w:t>
      </w:r>
      <w:r w:rsidR="003244FC">
        <w:t>z</w:t>
      </w:r>
      <w:r>
        <w:t>ed to other social contexts.</w:t>
      </w:r>
      <w:r w:rsidR="00225D30">
        <w:t xml:space="preserve"> </w:t>
      </w:r>
      <w:r>
        <w:t>It is received episodically</w:t>
      </w:r>
      <w:r w:rsidR="002C51AB">
        <w:t xml:space="preserve"> and can be remembered as something that happened </w:t>
      </w:r>
      <w:r>
        <w:t>as part of</w:t>
      </w:r>
      <w:r w:rsidR="002C51AB">
        <w:t xml:space="preserve"> the process of</w:t>
      </w:r>
      <w:r>
        <w:t xml:space="preserve"> autobiographical recall</w:t>
      </w:r>
      <w:r w:rsidR="00AD0A49">
        <w:t>. B</w:t>
      </w:r>
      <w:r>
        <w:t>ut</w:t>
      </w:r>
      <w:r w:rsidR="00AD0A49">
        <w:t xml:space="preserve"> it</w:t>
      </w:r>
      <w:r>
        <w:t xml:space="preserve"> is not incorporated into </w:t>
      </w:r>
      <w:r w:rsidR="00AD0A49">
        <w:t>the</w:t>
      </w:r>
      <w:r>
        <w:t xml:space="preserve"> procedural and semantic system</w:t>
      </w:r>
      <w:r w:rsidR="00AD0A49">
        <w:t>s</w:t>
      </w:r>
      <w:r>
        <w:t xml:space="preserve"> </w:t>
      </w:r>
      <w:r w:rsidR="002C51AB">
        <w:t xml:space="preserve">that </w:t>
      </w:r>
      <w:r w:rsidR="00AD0A49">
        <w:t>govern</w:t>
      </w:r>
      <w:r>
        <w:t xml:space="preserve"> an individual’s </w:t>
      </w:r>
      <w:r w:rsidR="00FC160F">
        <w:t>behavior</w:t>
      </w:r>
      <w:r>
        <w:t xml:space="preserve"> across social situations.</w:t>
      </w:r>
      <w:r w:rsidR="00225D30">
        <w:t xml:space="preserve"> </w:t>
      </w:r>
      <w:r w:rsidR="00254692">
        <w:t xml:space="preserve">Epistemic mistrust is not a lack of interest. On the </w:t>
      </w:r>
      <w:r w:rsidR="00AD6527">
        <w:t>contrary,</w:t>
      </w:r>
      <w:r w:rsidR="00254692">
        <w:t xml:space="preserve"> we may anticipate epistemic </w:t>
      </w:r>
      <w:r w:rsidR="0054297C">
        <w:t>“</w:t>
      </w:r>
      <w:r w:rsidR="00254692">
        <w:t>hunger</w:t>
      </w:r>
      <w:r w:rsidR="0054297C">
        <w:t>”</w:t>
      </w:r>
      <w:r w:rsidR="00254692">
        <w:t xml:space="preserve"> </w:t>
      </w:r>
      <w:r w:rsidR="00584FBD">
        <w:t xml:space="preserve">(an urgent need to seek validation of one’s own experience) to be </w:t>
      </w:r>
      <w:r w:rsidR="00254692">
        <w:t>combined with mistrust</w:t>
      </w:r>
      <w:r w:rsidR="00AD6527">
        <w:t xml:space="preserve"> if an individual experiences uncertainty in relation to </w:t>
      </w:r>
      <w:r w:rsidR="0054297C">
        <w:t>his/her</w:t>
      </w:r>
      <w:r w:rsidR="00AD6527">
        <w:t xml:space="preserve"> personal experience</w:t>
      </w:r>
      <w:r w:rsidR="00584FBD">
        <w:t>.</w:t>
      </w:r>
      <w:r w:rsidR="00AD6527">
        <w:t xml:space="preserve"> </w:t>
      </w:r>
    </w:p>
    <w:p w:rsidR="00E44D5A" w:rsidRDefault="00E77C53" w:rsidP="00254692">
      <w:r>
        <w:t>B</w:t>
      </w:r>
      <w:r w:rsidR="0054297C">
        <w:t>PD,</w:t>
      </w:r>
      <w:r w:rsidR="00254692">
        <w:t xml:space="preserve"> </w:t>
      </w:r>
      <w:r>
        <w:t>then</w:t>
      </w:r>
      <w:r w:rsidR="0054297C">
        <w:t>,</w:t>
      </w:r>
      <w:r>
        <w:t xml:space="preserve"> </w:t>
      </w:r>
      <w:r w:rsidR="00254692">
        <w:t xml:space="preserve">is </w:t>
      </w:r>
      <w:r>
        <w:t xml:space="preserve">conceived by us as </w:t>
      </w:r>
      <w:r w:rsidR="00254692">
        <w:t>a failure of communication</w:t>
      </w:r>
      <w:r>
        <w:t xml:space="preserve">. </w:t>
      </w:r>
      <w:r w:rsidR="00254692">
        <w:t>It is not a failure of t</w:t>
      </w:r>
      <w:r w:rsidR="00EE3D68">
        <w:t xml:space="preserve">he individual </w:t>
      </w:r>
      <w:r w:rsidR="0054297C">
        <w:t xml:space="preserve">patient, </w:t>
      </w:r>
      <w:r w:rsidR="00EE3D68">
        <w:t xml:space="preserve">but a failure of </w:t>
      </w:r>
      <w:r w:rsidR="00254692">
        <w:t>learning relationships (</w:t>
      </w:r>
      <w:r w:rsidR="0054297C">
        <w:t xml:space="preserve">the </w:t>
      </w:r>
      <w:r w:rsidR="00254692">
        <w:t xml:space="preserve">patient is </w:t>
      </w:r>
      <w:r>
        <w:t xml:space="preserve">not </w:t>
      </w:r>
      <w:r w:rsidR="0054297C">
        <w:t>“</w:t>
      </w:r>
      <w:r w:rsidR="00254692">
        <w:t>hard to reach</w:t>
      </w:r>
      <w:r w:rsidR="0054297C">
        <w:t>”,</w:t>
      </w:r>
      <w:r w:rsidR="00CA058E">
        <w:t xml:space="preserve"> but we find it hard to reach </w:t>
      </w:r>
      <w:r w:rsidR="0054297C">
        <w:t>him/her</w:t>
      </w:r>
      <w:r w:rsidR="00254692">
        <w:t>)</w:t>
      </w:r>
      <w:r w:rsidR="00CA058E">
        <w:t>. From the patients’</w:t>
      </w:r>
      <w:r w:rsidR="00C33DFA">
        <w:t xml:space="preserve"> perspective, their situation </w:t>
      </w:r>
      <w:r w:rsidR="00254692">
        <w:t>is associated with an unbearable sense of isolation generated by epistemic mistrust</w:t>
      </w:r>
      <w:r w:rsidR="00C33DFA">
        <w:t xml:space="preserve">. </w:t>
      </w:r>
      <w:r w:rsidR="00254692">
        <w:t>Our inability to communicate with patient</w:t>
      </w:r>
      <w:r w:rsidR="00DA57BA">
        <w:t>s</w:t>
      </w:r>
      <w:r w:rsidR="00254692">
        <w:t xml:space="preserve"> causes frustration in us and a tendency to blame the</w:t>
      </w:r>
      <w:r w:rsidR="00C33DFA">
        <w:t xml:space="preserve">m for our failure to communicate. </w:t>
      </w:r>
      <w:r w:rsidR="000A670D">
        <w:t>We, as clinicians, feel they are not listening to us. But it may be more productive for us to think that they</w:t>
      </w:r>
      <w:r w:rsidR="00254692">
        <w:t xml:space="preserve"> find it hard to trust the truth</w:t>
      </w:r>
      <w:r w:rsidR="00B870B3">
        <w:t xml:space="preserve"> and relevance</w:t>
      </w:r>
      <w:r w:rsidR="00254692">
        <w:t xml:space="preserve"> of what they hear</w:t>
      </w:r>
      <w:r w:rsidR="00B2470B">
        <w:t xml:space="preserve">. </w:t>
      </w:r>
    </w:p>
    <w:p w:rsidR="00395104" w:rsidRDefault="00395104" w:rsidP="00B2470B">
      <w:r>
        <w:t xml:space="preserve">To put it bluntly, we are suggesting that </w:t>
      </w:r>
      <w:r w:rsidR="00C200CB">
        <w:t>BPD</w:t>
      </w:r>
      <w:r w:rsidR="00732A83">
        <w:t xml:space="preserve"> </w:t>
      </w:r>
      <w:r>
        <w:t>is not a disorder of personality</w:t>
      </w:r>
      <w:r w:rsidR="003244FC">
        <w:t>,</w:t>
      </w:r>
      <w:r>
        <w:t xml:space="preserve"> </w:t>
      </w:r>
      <w:r w:rsidR="002C51AB">
        <w:t>unless</w:t>
      </w:r>
      <w:r>
        <w:t xml:space="preserve"> </w:t>
      </w:r>
      <w:r w:rsidR="003244FC">
        <w:t>“</w:t>
      </w:r>
      <w:r>
        <w:t>personality</w:t>
      </w:r>
      <w:r w:rsidR="003244FC">
        <w:t>”</w:t>
      </w:r>
      <w:r>
        <w:t xml:space="preserve"> </w:t>
      </w:r>
      <w:r w:rsidR="002C51AB">
        <w:t>is being used as a synonym for</w:t>
      </w:r>
      <w:r>
        <w:t xml:space="preserve"> </w:t>
      </w:r>
      <w:r w:rsidR="003244FC">
        <w:t>“</w:t>
      </w:r>
      <w:r w:rsidR="00732A83">
        <w:t>slow changing</w:t>
      </w:r>
      <w:r w:rsidR="003244FC">
        <w:t>”</w:t>
      </w:r>
      <w:r>
        <w:t>.</w:t>
      </w:r>
      <w:r w:rsidR="00225D30">
        <w:t xml:space="preserve"> </w:t>
      </w:r>
      <w:r w:rsidR="002C51AB">
        <w:t xml:space="preserve">Rather, </w:t>
      </w:r>
      <w:r w:rsidR="00C200CB">
        <w:t>BPD</w:t>
      </w:r>
      <w:r>
        <w:t xml:space="preserve"> describes a state of </w:t>
      </w:r>
      <w:r w:rsidR="0092796A">
        <w:t xml:space="preserve">social </w:t>
      </w:r>
      <w:r>
        <w:t>inaccessibility</w:t>
      </w:r>
      <w:r w:rsidR="0092796A">
        <w:t>. It can be conceived of as a temporary state of incompatibility</w:t>
      </w:r>
      <w:r>
        <w:t xml:space="preserve"> with a grand evolutionary design of </w:t>
      </w:r>
      <w:r w:rsidR="0092796A">
        <w:t>intra-</w:t>
      </w:r>
      <w:r>
        <w:lastRenderedPageBreak/>
        <w:t>cultural communication in which we all play a part.</w:t>
      </w:r>
      <w:r w:rsidR="00225D30">
        <w:t xml:space="preserve"> </w:t>
      </w:r>
      <w:r>
        <w:t xml:space="preserve">It describes </w:t>
      </w:r>
      <w:r w:rsidR="00BE2CF4">
        <w:t xml:space="preserve">a state of </w:t>
      </w:r>
      <w:r w:rsidR="008C53BB">
        <w:t>isolation</w:t>
      </w:r>
      <w:r>
        <w:t xml:space="preserve"> </w:t>
      </w:r>
      <w:r w:rsidR="008C53BB">
        <w:t>from</w:t>
      </w:r>
      <w:r>
        <w:t xml:space="preserve"> communication </w:t>
      </w:r>
      <w:r w:rsidR="002C51AB">
        <w:t xml:space="preserve">with </w:t>
      </w:r>
      <w:r>
        <w:t>one</w:t>
      </w:r>
      <w:r w:rsidR="002C51AB">
        <w:t>’</w:t>
      </w:r>
      <w:r>
        <w:t>s partner, one</w:t>
      </w:r>
      <w:r w:rsidR="002C51AB">
        <w:t>’</w:t>
      </w:r>
      <w:r>
        <w:t>s therapist, one</w:t>
      </w:r>
      <w:r w:rsidR="002C51AB">
        <w:t>’</w:t>
      </w:r>
      <w:r>
        <w:t>s teacher, all created by epistemic mistrust.</w:t>
      </w:r>
      <w:r w:rsidR="00225D30">
        <w:t xml:space="preserve"> </w:t>
      </w:r>
    </w:p>
    <w:p w:rsidR="00D47A0B" w:rsidRDefault="00395104" w:rsidP="00485E00">
      <w:pPr>
        <w:pStyle w:val="Heading1"/>
      </w:pPr>
      <w:r>
        <w:t xml:space="preserve">Implications for </w:t>
      </w:r>
      <w:r w:rsidR="00B82FBF">
        <w:t>T</w:t>
      </w:r>
      <w:r w:rsidR="002061F1">
        <w:t>reatment</w:t>
      </w:r>
    </w:p>
    <w:p w:rsidR="00F547DA" w:rsidRDefault="00F547DA" w:rsidP="005B3170">
      <w:pPr>
        <w:pStyle w:val="Heading2"/>
      </w:pPr>
      <w:r w:rsidRPr="0006367E">
        <w:t xml:space="preserve">The </w:t>
      </w:r>
      <w:r w:rsidR="00B82FBF">
        <w:t>T</w:t>
      </w:r>
      <w:r w:rsidRPr="0006367E">
        <w:t xml:space="preserve">herapeutic </w:t>
      </w:r>
      <w:r w:rsidR="00B82FBF">
        <w:t>A</w:t>
      </w:r>
      <w:r w:rsidRPr="0006367E">
        <w:t xml:space="preserve">lliance and </w:t>
      </w:r>
      <w:r w:rsidR="00B82FBF">
        <w:t>M</w:t>
      </w:r>
      <w:r w:rsidR="00930104" w:rsidRPr="0006367E">
        <w:t>entalizing</w:t>
      </w:r>
    </w:p>
    <w:p w:rsidR="0035090E" w:rsidRDefault="002061F1" w:rsidP="00395104">
      <w:r>
        <w:t xml:space="preserve">The arguments advanced above lead us to consider a common factors approach to psychotherapy, at least with individuals with </w:t>
      </w:r>
      <w:r w:rsidR="00C200CB">
        <w:t>BPD</w:t>
      </w:r>
      <w:r>
        <w:t xml:space="preserve">. </w:t>
      </w:r>
      <w:r w:rsidR="001C4CC6">
        <w:t>Eight</w:t>
      </w:r>
      <w:r w:rsidR="00395104">
        <w:t xml:space="preserve"> different therapies </w:t>
      </w:r>
      <w:r w:rsidR="001C4CC6">
        <w:t xml:space="preserve">for BPD </w:t>
      </w:r>
      <w:r w:rsidR="00395104">
        <w:t>have been shown to be effective in ran</w:t>
      </w:r>
      <w:r w:rsidR="00D47A0B">
        <w:t>domi</w:t>
      </w:r>
      <w:r w:rsidR="00470D78">
        <w:t>z</w:t>
      </w:r>
      <w:r w:rsidR="00D47A0B">
        <w:t>ed controlled trials</w:t>
      </w:r>
      <w:r w:rsidR="00485E00">
        <w:t xml:space="preserve"> </w:t>
      </w:r>
      <w:r w:rsidR="00741BF2">
        <w:fldChar w:fldCharType="begin"/>
      </w:r>
      <w:r w:rsidR="00741BF2">
        <w:instrText xml:space="preserve"> ADDIN EN.CITE &lt;EndNote&gt;&lt;Cite&gt;&lt;Author&gt;Leichsenring&lt;/Author&gt;&lt;Year&gt;2011&lt;/Year&gt;&lt;RecNum&gt;14151&lt;/RecNum&gt;&lt;DisplayText&gt;(Leichsenring, Leibing, Kruse, New, &amp;amp; Leweke, 2011)&lt;/DisplayText&gt;&lt;record&gt;&lt;rec-number&gt;14151&lt;/rec-number&gt;&lt;foreign-keys&gt;&lt;key app="EN" db-id="ptpa0v9a75zff6e9zptpdsruvvx9p0trdwa2"&gt;14151&lt;/key&gt;&lt;/foreign-keys&gt;&lt;ref-type name="Journal Article"&gt;17&lt;/ref-type&gt;&lt;contributors&gt;&lt;authors&gt;&lt;author&gt;Leichsenring, F.&lt;/author&gt;&lt;author&gt;Leibing, E.&lt;/author&gt;&lt;author&gt;Kruse, J.&lt;/author&gt;&lt;author&gt;New, A. S.&lt;/author&gt;&lt;author&gt;Leweke, F.&lt;/author&gt;&lt;/authors&gt;&lt;/contributors&gt;&lt;auth-address&gt;Department of Psychosomatics and Psychotherapy, University of Giessen, Germany. falk.leichsenring@psycho.med.uni-giessen.de&lt;/auth-address&gt;&lt;titles&gt;&lt;title&gt;Borderline personality disorder&lt;/title&gt;&lt;secondary-title&gt;Lancet&lt;/secondary-title&gt;&lt;alt-title&gt;Lancet&lt;/alt-title&gt;&lt;/titles&gt;&lt;pages&gt;74-84&lt;/pages&gt;&lt;volume&gt;377&lt;/volume&gt;&lt;number&gt;9759&lt;/number&gt;&lt;edition&gt;2011/01/05&lt;/edition&gt;&lt;keywords&gt;&lt;keyword&gt;*Borderline Personality Disorder/diagnosis/epidemiology/etiology/therapy&lt;/keyword&gt;&lt;keyword&gt;Humans&lt;/keyword&gt;&lt;/keywords&gt;&lt;dates&gt;&lt;year&gt;2011&lt;/year&gt;&lt;pub-dates&gt;&lt;date&gt;Jan 1&lt;/date&gt;&lt;/pub-dates&gt;&lt;/dates&gt;&lt;isbn&gt;1474-547X (Electronic)&amp;#xD;0140-6736 (Linking)&lt;/isbn&gt;&lt;accession-num&gt;21195251&lt;/accession-num&gt;&lt;work-type&gt;Review&lt;/work-type&gt;&lt;urls&gt;&lt;related-urls&gt;&lt;url&gt;http://www.ncbi.nlm.nih.gov/pubmed/21195251&lt;/url&gt;&lt;/related-urls&gt;&lt;/urls&gt;&lt;electronic-resource-num&gt;10.1016/S0140-6736(10)61422-5&lt;/electronic-resource-num&gt;&lt;language&gt;eng&lt;/language&gt;&lt;/record&gt;&lt;/Cite&gt;&lt;/EndNote&gt;</w:instrText>
      </w:r>
      <w:r w:rsidR="00741BF2">
        <w:fldChar w:fldCharType="separate"/>
      </w:r>
      <w:r w:rsidR="00741BF2">
        <w:rPr>
          <w:noProof/>
        </w:rPr>
        <w:t>(</w:t>
      </w:r>
      <w:hyperlink w:anchor="_ENREF_117" w:tooltip="Leichsenring, 2011 #14151" w:history="1">
        <w:r w:rsidR="004156E4">
          <w:rPr>
            <w:noProof/>
          </w:rPr>
          <w:t>Leichsenring, Leibing, Kruse, New, &amp; Leweke, 2011</w:t>
        </w:r>
      </w:hyperlink>
      <w:r w:rsidR="00741BF2">
        <w:rPr>
          <w:noProof/>
        </w:rPr>
        <w:t>)</w:t>
      </w:r>
      <w:r w:rsidR="00741BF2">
        <w:fldChar w:fldCharType="end"/>
      </w:r>
      <w:r w:rsidR="00395104">
        <w:t>.</w:t>
      </w:r>
      <w:r w:rsidR="00225D30">
        <w:t xml:space="preserve"> </w:t>
      </w:r>
      <w:r w:rsidR="00395104">
        <w:t xml:space="preserve">We can legitimately ask </w:t>
      </w:r>
      <w:r w:rsidR="001C4CC6">
        <w:t xml:space="preserve">whether </w:t>
      </w:r>
      <w:r w:rsidR="00395104">
        <w:t>these therapies work for the reasons the developers suggested.</w:t>
      </w:r>
      <w:r w:rsidR="00225D30">
        <w:t xml:space="preserve"> </w:t>
      </w:r>
      <w:r>
        <w:t xml:space="preserve">The argument has raged for many years if the </w:t>
      </w:r>
      <w:r w:rsidR="00470D78">
        <w:t>“</w:t>
      </w:r>
      <w:r>
        <w:t>Do</w:t>
      </w:r>
      <w:r w:rsidR="00470D78">
        <w:t>d</w:t>
      </w:r>
      <w:r>
        <w:t>o</w:t>
      </w:r>
      <w:r w:rsidR="00470D78">
        <w:t>-</w:t>
      </w:r>
      <w:r>
        <w:t>Bird verdict</w:t>
      </w:r>
      <w:r w:rsidR="00470D78">
        <w:t>”</w:t>
      </w:r>
      <w:r>
        <w:t xml:space="preserve"> on the effectiveness of psychological therapies could not be most parsimoniously accounted for by contemplating a limited number of nonspecific factors common to all therapies and necessary for bringing abo</w:t>
      </w:r>
      <w:r w:rsidRPr="00BD4C73">
        <w:t xml:space="preserve">ut change </w:t>
      </w:r>
      <w:r w:rsidR="00741BF2">
        <w:fldChar w:fldCharType="begin">
          <w:fldData xml:space="preserve">PEVuZE5vdGU+PENpdGU+PEF1dGhvcj5NYW5zZWxsPC9BdXRob3I+PFllYXI+MjAxMTwvWWVhcj48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</w:fldData>
        </w:fldChar>
      </w:r>
      <w:r w:rsidR="00741BF2">
        <w:instrText xml:space="preserve"> ADDIN EN.CITE </w:instrText>
      </w:r>
      <w:r w:rsidR="00741BF2">
        <w:fldChar w:fldCharType="begin">
          <w:fldData xml:space="preserve">PEVuZE5vdGU+PENpdGU+PEF1dGhvcj5NYW5zZWxsPC9BdXRob3I+PFllYXI+MjAxMTwvWWVhcj48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</w:fldData>
        </w:fldChar>
      </w:r>
      <w:r w:rsidR="00741BF2">
        <w:instrText xml:space="preserve"> ADDIN EN.CITE.DATA </w:instrText>
      </w:r>
      <w:r w:rsidR="00741BF2">
        <w:fldChar w:fldCharType="end"/>
      </w:r>
      <w:r w:rsidR="00741BF2">
        <w:fldChar w:fldCharType="separate"/>
      </w:r>
      <w:r w:rsidR="00741BF2">
        <w:rPr>
          <w:noProof/>
        </w:rPr>
        <w:t xml:space="preserve">(e.g., </w:t>
      </w:r>
      <w:hyperlink w:anchor="_ENREF_33" w:tooltip="Budd, 2009 #16942" w:history="1">
        <w:r w:rsidR="004156E4">
          <w:rPr>
            <w:noProof/>
          </w:rPr>
          <w:t>Budd &amp; Hughes, 2009</w:t>
        </w:r>
      </w:hyperlink>
      <w:r w:rsidR="00741BF2">
        <w:rPr>
          <w:noProof/>
        </w:rPr>
        <w:t xml:space="preserve">; </w:t>
      </w:r>
      <w:hyperlink w:anchor="_ENREF_123" w:tooltip="Mansell, 2011 #16941" w:history="1">
        <w:r w:rsidR="004156E4">
          <w:rPr>
            <w:noProof/>
          </w:rPr>
          <w:t>Mansell, 2011</w:t>
        </w:r>
      </w:hyperlink>
      <w:r w:rsidR="00741BF2">
        <w:rPr>
          <w:noProof/>
        </w:rPr>
        <w:t>)</w:t>
      </w:r>
      <w:r w:rsidR="00741BF2">
        <w:fldChar w:fldCharType="end"/>
      </w:r>
      <w:r w:rsidRPr="00BD4C73">
        <w:t xml:space="preserve">. </w:t>
      </w:r>
      <w:r w:rsidR="00B26B10" w:rsidRPr="00EE6E16">
        <w:t>If there</w:t>
      </w:r>
      <w:r w:rsidR="00B26B10">
        <w:t xml:space="preserve"> are only a limited number of treatment mechanisms that account for the success of psychological therapies, what are these?</w:t>
      </w:r>
      <w:r w:rsidR="00225D30">
        <w:t xml:space="preserve"> </w:t>
      </w:r>
      <w:r w:rsidR="00B26B10">
        <w:t xml:space="preserve">In general, researchers have focused on </w:t>
      </w:r>
      <w:r w:rsidR="00EE6E16">
        <w:t>three</w:t>
      </w:r>
      <w:r w:rsidR="00B26B10">
        <w:t xml:space="preserve"> common factors </w:t>
      </w:r>
      <w:r w:rsidR="00741BF2">
        <w:fldChar w:fldCharType="begin">
          <w:fldData xml:space="preserve">PEVuZE5vdGU+PENpdGU+PEF1dGhvcj5DYXN0b25ndWF5PC9BdXRob3I+PFllYXI+MjAxMTwvWWVh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</w:fldData>
        </w:fldChar>
      </w:r>
      <w:r w:rsidR="00741BF2">
        <w:instrText xml:space="preserve"> ADDIN EN.CITE </w:instrText>
      </w:r>
      <w:r w:rsidR="00741BF2">
        <w:fldChar w:fldCharType="begin">
          <w:fldData xml:space="preserve">PEVuZE5vdGU+PENpdGU+PEF1dGhvcj5DYXN0b25ndWF5PC9BdXRob3I+PFllYXI+MjAxMTwvWWVh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37" w:tooltip="Castonguay, 2011 #16943" w:history="1">
        <w:r w:rsidR="004156E4">
          <w:rPr>
            <w:noProof/>
          </w:rPr>
          <w:t>Castonguay, 2011</w:t>
        </w:r>
      </w:hyperlink>
      <w:r w:rsidR="00741BF2">
        <w:rPr>
          <w:noProof/>
        </w:rPr>
        <w:t xml:space="preserve">; </w:t>
      </w:r>
      <w:hyperlink w:anchor="_ENREF_198" w:tooltip="Wampold, 2011 #16944" w:history="1">
        <w:r w:rsidR="004156E4">
          <w:rPr>
            <w:noProof/>
          </w:rPr>
          <w:t>Wampold et al., 2011</w:t>
        </w:r>
      </w:hyperlink>
      <w:r w:rsidR="00741BF2">
        <w:rPr>
          <w:noProof/>
        </w:rPr>
        <w:t>)</w:t>
      </w:r>
      <w:r w:rsidR="00741BF2">
        <w:fldChar w:fldCharType="end"/>
      </w:r>
      <w:r w:rsidR="00B26B10" w:rsidRPr="00262F93">
        <w:t>:</w:t>
      </w:r>
      <w:r w:rsidR="00B26B10">
        <w:t xml:space="preserve"> (1) the centrality of the therapeutic relationship</w:t>
      </w:r>
      <w:r w:rsidR="00262F93">
        <w:t>,</w:t>
      </w:r>
      <w:r w:rsidR="00B26B10">
        <w:t xml:space="preserve"> including the establishment of a strong working alliance, the therapist’s attitude of caring</w:t>
      </w:r>
      <w:r w:rsidR="00262F93">
        <w:t>,</w:t>
      </w:r>
      <w:r w:rsidR="00B26B10">
        <w:t xml:space="preserve"> and the agreement between patient and therapist on treatment roles; (2) a clear and credible treatment frame that promotes a sense that the therapeutic environment is safe and structured, and has clear principles for addressing dimensions of personality pathology</w:t>
      </w:r>
      <w:r w:rsidR="00EE6E16">
        <w:t>;</w:t>
      </w:r>
      <w:r w:rsidR="00B26B10">
        <w:t xml:space="preserve"> and (3) an intervention that increases the patient’s sense of competence, agentiveness</w:t>
      </w:r>
      <w:r w:rsidR="00EE6E16">
        <w:t>,</w:t>
      </w:r>
      <w:r w:rsidR="00B26B10">
        <w:t xml:space="preserve"> and self-efficacy. </w:t>
      </w:r>
      <w:r w:rsidR="00395104">
        <w:t xml:space="preserve">It is of some interest to note that the paradigmatic common factor, the centrality of the therapeutic relationship, has key components that include the therapist’s capacity for understanding, the patient feeling supported and cared about, </w:t>
      </w:r>
      <w:r w:rsidR="00DD08C4">
        <w:t>and the</w:t>
      </w:r>
      <w:r w:rsidR="00395104">
        <w:t xml:space="preserve"> establishment of a commonly adopted set of treatment goals, alongside an idea that the alliance is based on a high</w:t>
      </w:r>
      <w:r w:rsidR="00262F93">
        <w:t>-</w:t>
      </w:r>
      <w:r w:rsidR="00395104">
        <w:t>quality working relationship</w:t>
      </w:r>
      <w:r w:rsidR="00724885">
        <w:t>.</w:t>
      </w:r>
      <w:r w:rsidR="00225D30">
        <w:t xml:space="preserve"> </w:t>
      </w:r>
    </w:p>
    <w:p w:rsidR="00395104" w:rsidRDefault="00724885" w:rsidP="00395104">
      <w:r>
        <w:t>Two recent studies</w:t>
      </w:r>
      <w:r w:rsidR="00395104">
        <w:t xml:space="preserve"> have temporarily put paid to the controversy </w:t>
      </w:r>
      <w:r w:rsidR="001C4CC6">
        <w:t xml:space="preserve">about whether </w:t>
      </w:r>
      <w:r w:rsidR="00395104">
        <w:t xml:space="preserve">symptomatic improvement </w:t>
      </w:r>
      <w:r w:rsidR="001C4CC6">
        <w:t xml:space="preserve">is a </w:t>
      </w:r>
      <w:r w:rsidR="00395104">
        <w:t xml:space="preserve">cause </w:t>
      </w:r>
      <w:r w:rsidR="001C4CC6">
        <w:t xml:space="preserve">or consequence </w:t>
      </w:r>
      <w:r w:rsidR="00395104">
        <w:t xml:space="preserve">of </w:t>
      </w:r>
      <w:r w:rsidR="00262F93">
        <w:t xml:space="preserve">a </w:t>
      </w:r>
      <w:r w:rsidR="00395104">
        <w:t>strong therapeutic alliance</w:t>
      </w:r>
      <w:r w:rsidR="001C4CC6">
        <w:t xml:space="preserve"> </w:t>
      </w:r>
      <w:r w:rsidR="00741BF2">
        <w:fldChar w:fldCharType="begin">
          <w:fldData xml:space="preserve">PEVuZE5vdGU+PENpdGU+PEF1dGhvcj5GYWxrZW5zdHJvbTwvQXV0aG9yPjxZZWFyPjIwMTM8L1ll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</w:fldData>
        </w:fldChar>
      </w:r>
      <w:r w:rsidR="00741BF2">
        <w:instrText xml:space="preserve"> ADDIN EN.CITE </w:instrText>
      </w:r>
      <w:r w:rsidR="00741BF2">
        <w:fldChar w:fldCharType="begin">
          <w:fldData xml:space="preserve">PEVuZE5vdGU+PENpdGU+PEF1dGhvcj5GYWxrZW5zdHJvbTwvQXV0aG9yPjxZZWFyPjIwMTM8L1ll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</w:fldData>
        </w:fldChar>
      </w:r>
      <w:r w:rsidR="00741BF2">
        <w:instrText xml:space="preserve"> ADDIN EN.CITE.DATA </w:instrText>
      </w:r>
      <w:r w:rsidR="00741BF2">
        <w:fldChar w:fldCharType="end"/>
      </w:r>
      <w:r w:rsidR="00741BF2">
        <w:fldChar w:fldCharType="separate"/>
      </w:r>
      <w:r w:rsidR="00741BF2">
        <w:rPr>
          <w:noProof/>
        </w:rPr>
        <w:t>(</w:t>
      </w:r>
      <w:hyperlink w:anchor="_ENREF_58" w:tooltip="Falkenstrom, 2013 #16175" w:history="1">
        <w:r w:rsidR="004156E4">
          <w:rPr>
            <w:noProof/>
          </w:rPr>
          <w:t xml:space="preserve">Falkenstrom, Granstrom, &amp; </w:t>
        </w:r>
        <w:r w:rsidR="004156E4">
          <w:rPr>
            <w:noProof/>
          </w:rPr>
          <w:lastRenderedPageBreak/>
          <w:t>Holmqvist, 2013</w:t>
        </w:r>
      </w:hyperlink>
      <w:r w:rsidR="00741BF2">
        <w:rPr>
          <w:noProof/>
        </w:rPr>
        <w:t xml:space="preserve">; </w:t>
      </w:r>
      <w:hyperlink w:anchor="_ENREF_185" w:tooltip="Tasca, 2012 #16774" w:history="1">
        <w:r w:rsidR="004156E4">
          <w:rPr>
            <w:noProof/>
          </w:rPr>
          <w:t>Tasca &amp; Lampard, 2012</w:t>
        </w:r>
      </w:hyperlink>
      <w:r w:rsidR="00741BF2">
        <w:rPr>
          <w:noProof/>
        </w:rPr>
        <w:t>)</w:t>
      </w:r>
      <w:r w:rsidR="00741BF2">
        <w:fldChar w:fldCharType="end"/>
      </w:r>
      <w:r w:rsidR="00395104" w:rsidRPr="00262F93">
        <w:t>.</w:t>
      </w:r>
      <w:r w:rsidR="00225D30">
        <w:t xml:space="preserve"> </w:t>
      </w:r>
      <w:r w:rsidR="00F460E5" w:rsidRPr="00262F93">
        <w:t>The recurrent</w:t>
      </w:r>
      <w:r w:rsidR="00F460E5">
        <w:t xml:space="preserve"> objection to ascribing a causal role to the therapeutic relationship in the process of change has been the </w:t>
      </w:r>
      <w:r w:rsidR="00E8402C">
        <w:t xml:space="preserve">potential for symptomatic change </w:t>
      </w:r>
      <w:r w:rsidR="001C4CC6">
        <w:t>to improve</w:t>
      </w:r>
      <w:r w:rsidR="00E8402C">
        <w:t xml:space="preserve"> the treatment alliance </w:t>
      </w:r>
      <w:r w:rsidR="00741BF2">
        <w:fldChar w:fldCharType="begin">
          <w:fldData xml:space="preserve">PEVuZE5vdGU+PENpdGU+PEF1dGhvcj5CYWxkd2luPC9BdXRob3I+PFllYXI+MjAwNzwvWWVhcj48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==
</w:fldData>
        </w:fldChar>
      </w:r>
      <w:r w:rsidR="00741BF2">
        <w:instrText xml:space="preserve"> ADDIN EN.CITE </w:instrText>
      </w:r>
      <w:r w:rsidR="00741BF2">
        <w:fldChar w:fldCharType="begin">
          <w:fldData xml:space="preserve">PEVuZE5vdGU+PENpdGU+PEF1dGhvcj5CYWxkd2luPC9BdXRob3I+PFllYXI+MjAwNzwvWWVhcj48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==
</w:fldData>
        </w:fldChar>
      </w:r>
      <w:r w:rsidR="00741BF2">
        <w:instrText xml:space="preserve"> ADDIN EN.CITE.DATA </w:instrText>
      </w:r>
      <w:r w:rsidR="00741BF2">
        <w:fldChar w:fldCharType="end"/>
      </w:r>
      <w:r w:rsidR="00741BF2">
        <w:fldChar w:fldCharType="separate"/>
      </w:r>
      <w:r w:rsidR="00741BF2">
        <w:rPr>
          <w:noProof/>
        </w:rPr>
        <w:t>(</w:t>
      </w:r>
      <w:hyperlink w:anchor="_ENREF_10" w:tooltip="Baldwin, 2007 #16945" w:history="1">
        <w:r w:rsidR="004156E4">
          <w:rPr>
            <w:noProof/>
          </w:rPr>
          <w:t>Baldwin, Wampold, &amp; Imel, 2007</w:t>
        </w:r>
      </w:hyperlink>
      <w:r w:rsidR="00741BF2">
        <w:rPr>
          <w:noProof/>
        </w:rPr>
        <w:t xml:space="preserve">; </w:t>
      </w:r>
      <w:hyperlink w:anchor="_ENREF_106" w:tooltip="Kazdin, 2009 #16171" w:history="1">
        <w:r w:rsidR="004156E4">
          <w:rPr>
            <w:noProof/>
          </w:rPr>
          <w:t>Kazdin, 2009</w:t>
        </w:r>
      </w:hyperlink>
      <w:r w:rsidR="00741BF2">
        <w:rPr>
          <w:noProof/>
        </w:rPr>
        <w:t>)</w:t>
      </w:r>
      <w:r w:rsidR="00741BF2">
        <w:fldChar w:fldCharType="end"/>
      </w:r>
      <w:r w:rsidR="00A23558">
        <w:t xml:space="preserve">. </w:t>
      </w:r>
      <w:r w:rsidR="00395104">
        <w:t>Using session-by-session monitoring, both these studies found evidence that the therapeutic alliance by and large precedes symptomatic improvement.</w:t>
      </w:r>
      <w:r w:rsidR="00225D30">
        <w:t xml:space="preserve"> </w:t>
      </w:r>
    </w:p>
    <w:p w:rsidR="00395104" w:rsidRDefault="00C32843" w:rsidP="00395104">
      <w:r>
        <w:t xml:space="preserve">But </w:t>
      </w:r>
      <w:r w:rsidR="00395104">
        <w:t>why should therapeutic alliance bring symptomatic relief?</w:t>
      </w:r>
      <w:r w:rsidR="00225D30">
        <w:t xml:space="preserve"> </w:t>
      </w:r>
      <w:r>
        <w:t>T</w:t>
      </w:r>
      <w:r w:rsidR="00E52C0D">
        <w:t>he t</w:t>
      </w:r>
      <w:r>
        <w:t xml:space="preserve">reatment alliance literature defines the </w:t>
      </w:r>
      <w:r w:rsidRPr="0038373A">
        <w:rPr>
          <w:i/>
        </w:rPr>
        <w:t>location</w:t>
      </w:r>
      <w:r>
        <w:t xml:space="preserve"> of part of the change process but fails to specify the </w:t>
      </w:r>
      <w:r w:rsidRPr="0038373A">
        <w:rPr>
          <w:i/>
        </w:rPr>
        <w:t>mechanism</w:t>
      </w:r>
      <w:r>
        <w:t xml:space="preserve">. </w:t>
      </w:r>
      <w:r w:rsidR="00395104">
        <w:t>Improvement seems to occur between the end of one session and the beginning of the next.</w:t>
      </w:r>
      <w:r w:rsidR="00225D30">
        <w:t xml:space="preserve"> </w:t>
      </w:r>
      <w:r>
        <w:t>Do</w:t>
      </w:r>
      <w:r w:rsidR="00395104">
        <w:t xml:space="preserve"> patients </w:t>
      </w:r>
      <w:r>
        <w:t xml:space="preserve">somehow </w:t>
      </w:r>
      <w:r w:rsidR="00395104">
        <w:t>anticipate that they are going to improve and feel good about the relationship in anticipation?</w:t>
      </w:r>
      <w:r w:rsidR="00225D30">
        <w:t xml:space="preserve"> </w:t>
      </w:r>
      <w:r w:rsidR="00395104">
        <w:t>Is it to do with the attachment system, but if so</w:t>
      </w:r>
      <w:r w:rsidR="00E52C0D">
        <w:t>,</w:t>
      </w:r>
      <w:r w:rsidR="00395104">
        <w:t xml:space="preserve"> through what process?</w:t>
      </w:r>
      <w:r w:rsidR="00225D30">
        <w:t xml:space="preserve"> </w:t>
      </w:r>
    </w:p>
    <w:p w:rsidR="00024842" w:rsidRDefault="00A536DF" w:rsidP="0035090E">
      <w:pPr>
        <w:pStyle w:val="Heading2"/>
      </w:pPr>
      <w:r>
        <w:t>M</w:t>
      </w:r>
      <w:r w:rsidR="00024842">
        <w:t>entaliz</w:t>
      </w:r>
      <w:r>
        <w:t xml:space="preserve">ing in the </w:t>
      </w:r>
      <w:r w:rsidR="00B82FBF">
        <w:t>M</w:t>
      </w:r>
      <w:r>
        <w:t xml:space="preserve">ediation of the </w:t>
      </w:r>
      <w:r w:rsidR="00B82FBF">
        <w:t>E</w:t>
      </w:r>
      <w:r>
        <w:t xml:space="preserve">ffectiveness of </w:t>
      </w:r>
      <w:r w:rsidR="00B82FBF">
        <w:t>P</w:t>
      </w:r>
      <w:r>
        <w:t xml:space="preserve">sychotherapy </w:t>
      </w:r>
    </w:p>
    <w:p w:rsidR="00395104" w:rsidRDefault="00EB6ECE" w:rsidP="00024842">
      <w:pPr>
        <w:pStyle w:val="Heading3"/>
      </w:pPr>
      <w:r>
        <w:t>Mentalizing as a common factor in psychotherapy</w:t>
      </w:r>
    </w:p>
    <w:p w:rsidR="00CE0A2D" w:rsidRDefault="00BE770B" w:rsidP="001E4C4F">
      <w:r>
        <w:t xml:space="preserve">We have previously </w:t>
      </w:r>
      <w:r w:rsidR="00A8034D">
        <w:t>proposed t</w:t>
      </w:r>
      <w:r>
        <w:t>hat m</w:t>
      </w:r>
      <w:r w:rsidR="00024842">
        <w:t>entaliz</w:t>
      </w:r>
      <w:r>
        <w:t xml:space="preserve">ing </w:t>
      </w:r>
      <w:r w:rsidR="00A8034D">
        <w:t xml:space="preserve">could provide </w:t>
      </w:r>
      <w:r>
        <w:t>an integrative framework bring</w:t>
      </w:r>
      <w:r w:rsidR="00A8034D">
        <w:t>ing</w:t>
      </w:r>
      <w:r>
        <w:t xml:space="preserve"> together brain and mind within a singular discourse </w:t>
      </w:r>
      <w:r w:rsidR="008C30B2">
        <w:t xml:space="preserve">and that </w:t>
      </w:r>
      <w:r w:rsidR="00A8034D">
        <w:t xml:space="preserve">a range of therapeutic modalities could be </w:t>
      </w:r>
      <w:r w:rsidR="00FC160F">
        <w:t>conceptualized</w:t>
      </w:r>
      <w:r w:rsidR="00A8034D">
        <w:t xml:space="preserve"> in terms of mentalizing</w:t>
      </w:r>
      <w:r w:rsidR="008C30B2">
        <w:t xml:space="preserve"> </w:t>
      </w:r>
      <w:r w:rsidR="00741BF2">
        <w:fldChar w:fldCharType="begin"/>
      </w:r>
      <w:r w:rsidR="00741BF2">
        <w:instrText xml:space="preserve"> ADDIN EN.CITE &lt;EndNote&gt;&lt;Cite&gt;&lt;Author&gt;Bateman&lt;/Author&gt;&lt;Year&gt;2004&lt;/Year&gt;&lt;RecNum&gt;10916&lt;/RecNum&gt;&lt;DisplayText&gt;(Bateman &amp;amp; Fonagy, 2004)&lt;/DisplayText&gt;&lt;record&gt;&lt;rec-number&gt;10916&lt;/rec-number&gt;&lt;foreign-keys&gt;&lt;key app="EN" db-id="ptpa0v9a75zff6e9zptpdsruvvx9p0trdwa2"&gt;10916&lt;/key&gt;&lt;/foreign-keys&gt;&lt;ref-type name="Journal Article"&gt;17&lt;/ref-type&gt;&lt;contributors&gt;&lt;authors&gt;&lt;author&gt;Bateman, A. W.&lt;/author&gt;&lt;author&gt;Fonagy, P.&lt;/author&gt;&lt;/authors&gt;&lt;/contributors&gt;&lt;auth-address&gt;Hallickwick Day Unit, St. Ann&amp;apos;s Hospital, London. anthony@abate.org&lt;/auth-address&gt;&lt;titles&gt;&lt;title&gt;Mentalization-based treatment of BPD&lt;/title&gt;&lt;secondary-title&gt;Journal of Personality Disorders&lt;/secondary-title&gt;&lt;/titles&gt;&lt;periodical&gt;&lt;full-title&gt;J Pers Disord&lt;/full-title&gt;&lt;abbr-1&gt;Journal of personality disorders&lt;/abbr-1&gt;&lt;/periodical&gt;&lt;pages&gt;36-51&lt;/pages&gt;&lt;volume&gt;18&lt;/volume&gt;&lt;number&gt;1&lt;/number&gt;&lt;keywords&gt;&lt;keyword&gt;Borderline Personality Disorder/*therapy&lt;/keyword&gt;&lt;keyword&gt;Clinical Trials&lt;/keyword&gt;&lt;keyword&gt;Cognition&lt;/keyword&gt;&lt;keyword&gt;Human&lt;/keyword&gt;&lt;keyword&gt;*Mental Processes&lt;/keyword&gt;&lt;keyword&gt;Professional-Patient Relations&lt;/keyword&gt;&lt;keyword&gt;Psychoanalytic Therapy/methods&lt;/keyword&gt;&lt;keyword&gt;Psychotherapy/*methods&lt;/keyword&gt;&lt;keyword&gt;Research Design&lt;/keyword&gt;&lt;keyword&gt;*Self Concept&lt;/keyword&gt;&lt;keyword&gt;Treatment Outcome&lt;/keyword&gt;&lt;/keywords&gt;&lt;dates&gt;&lt;year&gt;2004&lt;/year&gt;&lt;pub-dates&gt;&lt;date&gt;Feb&lt;/date&gt;&lt;/pub-dates&gt;&lt;/dates&gt;&lt;accession-num&gt;15061343&lt;/accession-num&gt;&lt;urls&gt;&lt;related-urls&gt;&lt;url&gt;http://www.ncbi.nlm.nih.gov/entrez/query.fcgi?cmd=Retrieve&amp;amp;db=PubMed&amp;amp;dopt=Citation&amp;amp;list_uids=15061343&lt;/url&gt;&lt;/related-urls&gt;&lt;/urls&gt;&lt;/record&gt;&lt;/Cite&gt;&lt;/EndNote&gt;</w:instrText>
      </w:r>
      <w:r w:rsidR="00741BF2">
        <w:fldChar w:fldCharType="separate"/>
      </w:r>
      <w:r w:rsidR="00741BF2">
        <w:rPr>
          <w:noProof/>
        </w:rPr>
        <w:t>(</w:t>
      </w:r>
      <w:hyperlink w:anchor="_ENREF_14" w:tooltip="Bateman, 2004 #10916" w:history="1">
        <w:r w:rsidR="004156E4">
          <w:rPr>
            <w:noProof/>
          </w:rPr>
          <w:t>Bateman &amp; Fonagy, 2004</w:t>
        </w:r>
      </w:hyperlink>
      <w:r w:rsidR="00741BF2">
        <w:rPr>
          <w:noProof/>
        </w:rPr>
        <w:t>)</w:t>
      </w:r>
      <w:r w:rsidR="00741BF2">
        <w:fldChar w:fldCharType="end"/>
      </w:r>
      <w:r>
        <w:t>.</w:t>
      </w:r>
      <w:r w:rsidR="00225D30">
        <w:t xml:space="preserve"> </w:t>
      </w:r>
      <w:r w:rsidR="00636DE1">
        <w:t>Goodm</w:t>
      </w:r>
      <w:r w:rsidR="00636DE1" w:rsidRPr="00CB655A">
        <w:t xml:space="preserve">an </w:t>
      </w:r>
      <w:r w:rsidR="00741BF2">
        <w:fldChar w:fldCharType="begin"/>
      </w:r>
      <w:r w:rsidR="00741BF2">
        <w:instrText xml:space="preserve"> ADDIN EN.CITE &lt;EndNote&gt;&lt;Cite ExcludeAuth="1"&gt;&lt;Year&gt;2013&lt;/Year&gt;&lt;RecNum&gt;16831&lt;/RecNum&gt;&lt;DisplayText&gt;(2013)&lt;/DisplayText&gt;&lt;record&gt;&lt;rec-number&gt;16831&lt;/rec-number&gt;&lt;foreign-keys&gt;&lt;key app="EN" db-id="ptpa0v9a75zff6e9zptpdsruvvx9p0trdwa2"&gt;16831&lt;/key&gt;&lt;/foreign-keys&gt;&lt;ref-type name="Journal Article"&gt;17&lt;/ref-type&gt;&lt;contributors&gt;&lt;authors&gt;&lt;author&gt;Goodman, G.&lt;/author&gt;&lt;/authors&gt;&lt;/contributors&gt;&lt;titles&gt;&lt;title&gt;Is mentalization a common process factor in transference-focused psychotherapy and dialectical behavior therapy sessions?&lt;/title&gt;&lt;secondary-title&gt;Journal of Psychotherapy Integration&lt;/secondary-title&gt;&lt;/titles&gt;&lt;pages&gt;179-192&lt;/pages&gt;&lt;volume&gt;23&lt;/volume&gt;&lt;number&gt;2&lt;/number&gt;&lt;dates&gt;&lt;year&gt;2013&lt;/year&gt;&lt;/dates&gt;&lt;isbn&gt;1573-3696&amp;#xD;1053-0479&lt;/isbn&gt;&lt;urls&gt;&lt;/urls&gt;&lt;electronic-resource-num&gt;10.1037/a0032354&lt;/electronic-resource-num&gt;&lt;/record&gt;&lt;/Cite&gt;&lt;/EndNote&gt;</w:instrText>
      </w:r>
      <w:r w:rsidR="00741BF2">
        <w:fldChar w:fldCharType="separate"/>
      </w:r>
      <w:r w:rsidR="00741BF2">
        <w:rPr>
          <w:noProof/>
        </w:rPr>
        <w:t>(</w:t>
      </w:r>
      <w:hyperlink w:anchor="_ENREF_81" w:tooltip="Goodman, 2013 #16831" w:history="1">
        <w:r w:rsidR="004156E4">
          <w:rPr>
            <w:noProof/>
          </w:rPr>
          <w:t>2013</w:t>
        </w:r>
      </w:hyperlink>
      <w:r w:rsidR="00741BF2">
        <w:rPr>
          <w:noProof/>
        </w:rPr>
        <w:t>)</w:t>
      </w:r>
      <w:r w:rsidR="00741BF2">
        <w:fldChar w:fldCharType="end"/>
      </w:r>
      <w:r w:rsidR="00251966">
        <w:t xml:space="preserve"> wrote: </w:t>
      </w:r>
      <w:r w:rsidR="00395104">
        <w:t xml:space="preserve">“Bateman and Fonagy </w:t>
      </w:r>
      <w:r w:rsidR="00BE543D">
        <w:t>[2004]</w:t>
      </w:r>
      <w:r w:rsidR="00395104">
        <w:t xml:space="preserve"> </w:t>
      </w:r>
      <w:r w:rsidR="00FC160F">
        <w:t>hypothesize</w:t>
      </w:r>
      <w:r w:rsidR="00251966">
        <w:t xml:space="preserve"> that enhancing mentaliz</w:t>
      </w:r>
      <w:r w:rsidR="00395104">
        <w:t xml:space="preserve">ation is the common process factor inherent to all treatment models designed to treat BPD patients” </w:t>
      </w:r>
      <w:r w:rsidR="00251966">
        <w:t>(</w:t>
      </w:r>
      <w:r w:rsidR="00395104">
        <w:t>p. 179</w:t>
      </w:r>
      <w:r w:rsidR="00251966">
        <w:t>)</w:t>
      </w:r>
      <w:r w:rsidR="00395104">
        <w:t>.</w:t>
      </w:r>
      <w:r w:rsidR="00225D30">
        <w:t xml:space="preserve"> </w:t>
      </w:r>
      <w:r w:rsidR="00395104">
        <w:t xml:space="preserve">To be fair, we have suggested “the potential effectiveness of all treatments depends not so much on their frame but on their ability to increase </w:t>
      </w:r>
      <w:r w:rsidR="004B45B3">
        <w:t xml:space="preserve">a </w:t>
      </w:r>
      <w:r w:rsidR="00B74325">
        <w:t>patient’s capacity to mentaliz</w:t>
      </w:r>
      <w:r w:rsidR="00395104">
        <w:t xml:space="preserve">e” </w:t>
      </w:r>
      <w:r w:rsidR="00741BF2">
        <w:fldChar w:fldCharType="begin"/>
      </w:r>
      <w:r w:rsidR="00741BF2">
        <w:instrText xml:space="preserve"> ADDIN EN.CITE &lt;EndNote&gt;&lt;Cite&gt;&lt;Author&gt;Bateman&lt;/Author&gt;&lt;Year&gt;2004&lt;/Year&gt;&lt;RecNum&gt;10916&lt;/RecNum&gt;&lt;Suffix&gt;`, p. 46&lt;/Suffix&gt;&lt;DisplayText&gt;(Bateman &amp;amp; Fonagy, 2004, p. 46)&lt;/DisplayText&gt;&lt;record&gt;&lt;rec-number&gt;10916&lt;/rec-number&gt;&lt;foreign-keys&gt;&lt;key app="EN" db-id="ptpa0v9a75zff6e9zptpdsruvvx9p0trdwa2"&gt;10916&lt;/key&gt;&lt;/foreign-keys&gt;&lt;ref-type name="Journal Article"&gt;17&lt;/ref-type&gt;&lt;contributors&gt;&lt;authors&gt;&lt;author&gt;Bateman, A. W.&lt;/author&gt;&lt;author&gt;Fonagy, P.&lt;/author&gt;&lt;/authors&gt;&lt;/contributors&gt;&lt;auth-address&gt;Hallickwick Day Unit, St. Ann&amp;apos;s Hospital, London. anthony@abate.org&lt;/auth-address&gt;&lt;titles&gt;&lt;title&gt;Mentalization-based treatment of BPD&lt;/title&gt;&lt;secondary-title&gt;Journal of Personality Disorders&lt;/secondary-title&gt;&lt;/titles&gt;&lt;periodical&gt;&lt;full-title&gt;J Pers Disord&lt;/full-title&gt;&lt;abbr-1&gt;Journal of personality disorders&lt;/abbr-1&gt;&lt;/periodical&gt;&lt;pages&gt;36-51&lt;/pages&gt;&lt;volume&gt;18&lt;/volume&gt;&lt;number&gt;1&lt;/number&gt;&lt;keywords&gt;&lt;keyword&gt;Borderline Personality Disorder/*therapy&lt;/keyword&gt;&lt;keyword&gt;Clinical Trials&lt;/keyword&gt;&lt;keyword&gt;Cognition&lt;/keyword&gt;&lt;keyword&gt;Human&lt;/keyword&gt;&lt;keyword&gt;*Mental Processes&lt;/keyword&gt;&lt;keyword&gt;Professional-Patient Relations&lt;/keyword&gt;&lt;keyword&gt;Psychoanalytic Therapy/methods&lt;/keyword&gt;&lt;keyword&gt;Psychotherapy/*methods&lt;/keyword&gt;&lt;keyword&gt;Research Design&lt;/keyword&gt;&lt;keyword&gt;*Self Concept&lt;/keyword&gt;&lt;keyword&gt;Treatment Outcome&lt;/keyword&gt;&lt;/keywords&gt;&lt;dates&gt;&lt;year&gt;2004&lt;/year&gt;&lt;pub-dates&gt;&lt;date&gt;Feb&lt;/date&gt;&lt;/pub-dates&gt;&lt;/dates&gt;&lt;accession-num&gt;15061343&lt;/accession-num&gt;&lt;urls&gt;&lt;related-urls&gt;&lt;url&gt;http://www.ncbi.nlm.nih.gov/entrez/query.fcgi?cmd=Retrieve&amp;amp;db=PubMed&amp;amp;dopt=Citation&amp;amp;list_uids=15061343&lt;/url&gt;&lt;/related-urls&gt;&lt;/urls&gt;&lt;/record&gt;&lt;/Cite&gt;&lt;/EndNote&gt;</w:instrText>
      </w:r>
      <w:r w:rsidR="00741BF2">
        <w:fldChar w:fldCharType="separate"/>
      </w:r>
      <w:r w:rsidR="00741BF2">
        <w:rPr>
          <w:noProof/>
        </w:rPr>
        <w:t>(</w:t>
      </w:r>
      <w:hyperlink w:anchor="_ENREF_14" w:tooltip="Bateman, 2004 #10916" w:history="1">
        <w:r w:rsidR="004156E4">
          <w:rPr>
            <w:noProof/>
          </w:rPr>
          <w:t>Bateman &amp; Fonagy, 2004, p. 46</w:t>
        </w:r>
      </w:hyperlink>
      <w:r w:rsidR="00741BF2">
        <w:rPr>
          <w:noProof/>
        </w:rPr>
        <w:t>)</w:t>
      </w:r>
      <w:r w:rsidR="00741BF2">
        <w:fldChar w:fldCharType="end"/>
      </w:r>
      <w:r w:rsidR="00395104">
        <w:t>.</w:t>
      </w:r>
      <w:r w:rsidR="00225D30">
        <w:t xml:space="preserve"> </w:t>
      </w:r>
    </w:p>
    <w:p w:rsidR="00DE35F7" w:rsidRDefault="00395104" w:rsidP="00395104">
      <w:r>
        <w:t>In an intriguing and unique study</w:t>
      </w:r>
      <w:r w:rsidR="00082717">
        <w:t>,</w:t>
      </w:r>
      <w:r>
        <w:t xml:space="preserve"> Goldman and </w:t>
      </w:r>
      <w:r w:rsidRPr="00631876">
        <w:t xml:space="preserve">Gregory </w:t>
      </w:r>
      <w:r w:rsidR="00741BF2">
        <w:fldChar w:fldCharType="begin"/>
      </w:r>
      <w:r w:rsidR="00741BF2">
        <w:instrText xml:space="preserve"> ADDIN EN.CITE &lt;EndNote&gt;&lt;Cite ExcludeAuth="1"&gt;&lt;Year&gt;2010&lt;/Year&gt;&lt;RecNum&gt;16830&lt;/RecNum&gt;&lt;DisplayText&gt;(2010)&lt;/DisplayText&gt;&lt;record&gt;&lt;rec-number&gt;16830&lt;/rec-number&gt;&lt;foreign-keys&gt;&lt;key app="EN" db-id="ptpa0v9a75zff6e9zptpdsruvvx9p0trdwa2"&gt;16830&lt;/key&gt;&lt;/foreign-keys&gt;&lt;ref-type name="Journal Article"&gt;17&lt;/ref-type&gt;&lt;contributors&gt;&lt;authors&gt;&lt;author&gt;Goldman, G. A.&lt;/author&gt;&lt;author&gt;Gregory, R. J.&lt;/author&gt;&lt;/authors&gt;&lt;/contributors&gt;&lt;auth-address&gt;West County Psychological Associates, 12125 Woodcrest Executive Drive, Suite 110, St. Louis, Mo 63141, USA. greggoldman@gmail.com&lt;/auth-address&gt;&lt;titles&gt;&lt;title&gt;Relationships between techniques and outcomes for borderline personality disorder&lt;/title&gt;&lt;secondary-title&gt;American Journal of Psychotherapy&lt;/secondary-title&gt;&lt;alt-title&gt;American journal of psychotherapy&lt;/alt-title&gt;&lt;/titles&gt;&lt;pages&gt;359-71&lt;/pages&gt;&lt;volume&gt;64&lt;/volume&gt;&lt;number&gt;4&lt;/number&gt;&lt;edition&gt;2011/02/09&lt;/edition&gt;&lt;keywords&gt;&lt;keyword&gt;Borderline Personality Disorder/diagnosis/psychology/*therapy&lt;/keyword&gt;&lt;keyword&gt;Comorbidity&lt;/keyword&gt;&lt;keyword&gt;Humans&lt;/keyword&gt;&lt;keyword&gt;Interpersonal Relations&lt;/keyword&gt;&lt;keyword&gt;*Outcome and Process Assessment (Health Care)&lt;/keyword&gt;&lt;keyword&gt;Psychoanalytic Theory&lt;/keyword&gt;&lt;keyword&gt;Psychoanalytic Therapy/*methods&lt;/keyword&gt;&lt;keyword&gt;Psychopathology&lt;/keyword&gt;&lt;keyword&gt;Randomized Controlled Trials as Topic&lt;/keyword&gt;&lt;keyword&gt;Video Recording&lt;/keyword&gt;&lt;/keywords&gt;&lt;dates&gt;&lt;year&gt;2010&lt;/year&gt;&lt;/dates&gt;&lt;isbn&gt;0002-9564 (Print)&amp;#xD;0002-9564 (Linking)&lt;/isbn&gt;&lt;accession-num&gt;21299173&lt;/accession-num&gt;&lt;urls&gt;&lt;related-urls&gt;&lt;url&gt;http://www.ncbi.nlm.nih.gov/pubmed/21299173&lt;/url&gt;&lt;/related-urls&gt;&lt;/urls&gt;&lt;language&gt;eng&lt;/language&gt;&lt;/record&gt;&lt;/Cite&gt;&lt;/EndNote&gt;</w:instrText>
      </w:r>
      <w:r w:rsidR="00741BF2">
        <w:fldChar w:fldCharType="separate"/>
      </w:r>
      <w:r w:rsidR="00741BF2">
        <w:rPr>
          <w:noProof/>
        </w:rPr>
        <w:t>(</w:t>
      </w:r>
      <w:hyperlink w:anchor="_ENREF_80" w:tooltip="Goldman, 2010 #16830" w:history="1">
        <w:r w:rsidR="004156E4">
          <w:rPr>
            <w:noProof/>
          </w:rPr>
          <w:t>2010</w:t>
        </w:r>
      </w:hyperlink>
      <w:r w:rsidR="00741BF2">
        <w:rPr>
          <w:noProof/>
        </w:rPr>
        <w:t>)</w:t>
      </w:r>
      <w:r w:rsidR="00741BF2">
        <w:fldChar w:fldCharType="end"/>
      </w:r>
      <w:r w:rsidRPr="00631876">
        <w:t xml:space="preserve"> demonstrated </w:t>
      </w:r>
      <w:r>
        <w:t>that the therapeutic process of identifying, acknowledging</w:t>
      </w:r>
      <w:r w:rsidR="00631876">
        <w:t>,</w:t>
      </w:r>
      <w:r>
        <w:t xml:space="preserve"> and sequencing emotional experiences correlated highly with the reduction of BPD symptoms in outpatients.</w:t>
      </w:r>
      <w:r w:rsidR="00225D30">
        <w:t xml:space="preserve"> </w:t>
      </w:r>
      <w:r>
        <w:t xml:space="preserve">This is in line with </w:t>
      </w:r>
      <w:r w:rsidR="00802A3A">
        <w:t xml:space="preserve">Fonagy and </w:t>
      </w:r>
      <w:r>
        <w:t>Bateman’s</w:t>
      </w:r>
      <w:r w:rsidRPr="00802A3A">
        <w:t xml:space="preserve"> </w:t>
      </w:r>
      <w:r w:rsidR="00741BF2">
        <w:fldChar w:fldCharType="begin"/>
      </w:r>
      <w:r w:rsidR="00741BF2">
        <w:instrText xml:space="preserve"> ADDIN EN.CITE &lt;EndNote&gt;&lt;Cite&gt;&lt;Author&gt;Fonagy&lt;/Author&gt;&lt;Year&gt;2006&lt;/Year&gt;&lt;RecNum&gt;10689&lt;/RecNum&gt;&lt;DisplayText&gt;(Fonagy &amp;amp; Bateman, 2006)&lt;/DisplayText&gt;&lt;record&gt;&lt;rec-number&gt;10689&lt;/rec-number&gt;&lt;foreign-keys&gt;&lt;key app="EN" db-id="ptpa0v9a75zff6e9zptpdsruvvx9p0trdwa2"&gt;10689&lt;/key&gt;&lt;/foreign-keys&gt;&lt;ref-type name="Journal Article"&gt;17&lt;/ref-type&gt;&lt;contributors&gt;&lt;authors&gt;&lt;author&gt;Fonagy, P.&lt;/author&gt;&lt;author&gt;Bateman, A. W.&lt;/author&gt;&lt;/authors&gt;&lt;/contributors&gt;&lt;auth-address&gt;Sub-Department of Clinical Health Psychology, University College London, UK. p.fonagy@ucl.ac.uk&lt;/auth-address&gt;&lt;titles&gt;&lt;title&gt;Mechanisms of change in mentalization-based treatment of BPD&lt;/title&gt;&lt;secondary-title&gt;Journal of Clinical Psychology&lt;/secondary-title&gt;&lt;alt-title&gt;Journal of clinical psychology&lt;/alt-title&gt;&lt;/titles&gt;&lt;pages&gt;411-30&lt;/pages&gt;&lt;volume&gt;62&lt;/volume&gt;&lt;number&gt;4&lt;/number&gt;&lt;edition&gt;2006/02/14&lt;/edition&gt;&lt;keywords&gt;&lt;keyword&gt;Borderline Personality Disorder/*psychology/*therapy&lt;/keyword&gt;&lt;keyword&gt;*Cognition&lt;/keyword&gt;&lt;keyword&gt;Humans&lt;/keyword&gt;&lt;keyword&gt;Object Attachment&lt;/keyword&gt;&lt;keyword&gt;Psychological Theory&lt;/keyword&gt;&lt;keyword&gt;Psychotherapy/*methods&lt;/keyword&gt;&lt;keyword&gt;Reward&lt;/keyword&gt;&lt;/keywords&gt;&lt;dates&gt;&lt;year&gt;2006&lt;/year&gt;&lt;pub-dates&gt;&lt;date&gt;Apr&lt;/date&gt;&lt;/pub-dates&gt;&lt;/dates&gt;&lt;isbn&gt;0021-9762 (Print)&amp;#xD;0021-9762 (Linking)&lt;/isbn&gt;&lt;accession-num&gt;16470710&lt;/accession-num&gt;&lt;work-type&gt;Review&lt;/work-type&gt;&lt;urls&gt;&lt;related-urls&gt;&lt;url&gt;http://www.ncbi.nlm.nih.gov/pubmed/16470710&lt;/url&gt;&lt;/related-urls&gt;&lt;/urls&gt;&lt;electronic-resource-num&gt;10.1002/jclp.20241&lt;/electronic-resource-num&gt;&lt;language&gt;eng&lt;/language&gt;&lt;/record&gt;&lt;/Cite&gt;&lt;/EndNote&gt;</w:instrText>
      </w:r>
      <w:r w:rsidR="00741BF2">
        <w:fldChar w:fldCharType="separate"/>
      </w:r>
      <w:r w:rsidR="00741BF2">
        <w:rPr>
          <w:noProof/>
        </w:rPr>
        <w:t>(</w:t>
      </w:r>
      <w:hyperlink w:anchor="_ENREF_65" w:tooltip="Fonagy, 2006 #10689" w:history="1">
        <w:r w:rsidR="004156E4">
          <w:rPr>
            <w:noProof/>
          </w:rPr>
          <w:t>Fonagy &amp; Bateman, 2006</w:t>
        </w:r>
      </w:hyperlink>
      <w:r w:rsidR="00741BF2">
        <w:rPr>
          <w:noProof/>
        </w:rPr>
        <w:t>)</w:t>
      </w:r>
      <w:r w:rsidR="00741BF2">
        <w:fldChar w:fldCharType="end"/>
      </w:r>
      <w:r w:rsidR="00E228BE" w:rsidRPr="00802A3A">
        <w:t xml:space="preserve"> </w:t>
      </w:r>
      <w:r>
        <w:t>suggestion that the crux of the value of psychotherapy with BPD is the experience of another human being having the patient’s mind in mind</w:t>
      </w:r>
      <w:r w:rsidR="00A74ACA">
        <w:t>,</w:t>
      </w:r>
      <w:r>
        <w:t xml:space="preserve"> and that therapy works by reviving the patient’s capacity to interpret behavior as motivated by mental states, both in themselves and in others.</w:t>
      </w:r>
      <w:r w:rsidR="00225D30">
        <w:t xml:space="preserve"> </w:t>
      </w:r>
    </w:p>
    <w:p w:rsidR="00395104" w:rsidRDefault="00DE35F7" w:rsidP="00395104">
      <w:r>
        <w:lastRenderedPageBreak/>
        <w:t>In a study using the P</w:t>
      </w:r>
      <w:r w:rsidR="00395104">
        <w:t xml:space="preserve">sychotherapy </w:t>
      </w:r>
      <w:r>
        <w:t>P</w:t>
      </w:r>
      <w:r w:rsidR="00395104">
        <w:t>rocess Q-set</w:t>
      </w:r>
      <w:r>
        <w:t xml:space="preserve"> </w:t>
      </w:r>
      <w:r w:rsidR="00741BF2">
        <w:fldChar w:fldCharType="begin">
          <w:fldData xml:space="preserve">PEVuZE5vdGU+PENpdGU+PEF1dGhvcj5BYmxvbjwvQXV0aG9yPjxZZWFyPjIwMDI8L1llYXI+PFJl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</w:fldData>
        </w:fldChar>
      </w:r>
      <w:r w:rsidR="00741BF2">
        <w:instrText xml:space="preserve"> ADDIN EN.CITE </w:instrText>
      </w:r>
      <w:r w:rsidR="00741BF2">
        <w:fldChar w:fldCharType="begin">
          <w:fldData xml:space="preserve">PEVuZE5vdGU+PENpdGU+PEF1dGhvcj5BYmxvbjwvQXV0aG9yPjxZZWFyPjIwMDI8L1llYXI+PFJl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</w:fldData>
        </w:fldChar>
      </w:r>
      <w:r w:rsidR="00741BF2">
        <w:instrText xml:space="preserve"> ADDIN EN.CITE.DATA </w:instrText>
      </w:r>
      <w:r w:rsidR="00741BF2">
        <w:fldChar w:fldCharType="end"/>
      </w:r>
      <w:r w:rsidR="00741BF2">
        <w:fldChar w:fldCharType="separate"/>
      </w:r>
      <w:r w:rsidR="00741BF2">
        <w:rPr>
          <w:noProof/>
        </w:rPr>
        <w:t>(</w:t>
      </w:r>
      <w:hyperlink w:anchor="_ENREF_2" w:tooltip="Ablon, 2002 #16833" w:history="1">
        <w:r w:rsidR="004156E4">
          <w:rPr>
            <w:noProof/>
          </w:rPr>
          <w:t>Ablon &amp; Jones, 2002</w:t>
        </w:r>
      </w:hyperlink>
      <w:r w:rsidR="00741BF2">
        <w:rPr>
          <w:noProof/>
        </w:rPr>
        <w:t>)</w:t>
      </w:r>
      <w:r w:rsidR="00741BF2">
        <w:fldChar w:fldCharType="end"/>
      </w:r>
      <w:r w:rsidR="00395104">
        <w:t xml:space="preserve">, </w:t>
      </w:r>
      <w:r w:rsidR="00395104" w:rsidRPr="00A74ACA">
        <w:t xml:space="preserve">Goodman </w:t>
      </w:r>
      <w:r w:rsidR="00741BF2">
        <w:fldChar w:fldCharType="begin"/>
      </w:r>
      <w:r w:rsidR="00741BF2">
        <w:instrText xml:space="preserve"> ADDIN EN.CITE &lt;EndNote&gt;&lt;Cite ExcludeAuth="1"&gt;&lt;Year&gt;2013&lt;/Year&gt;&lt;RecNum&gt;16831&lt;/RecNum&gt;&lt;DisplayText&gt;(2013)&lt;/DisplayText&gt;&lt;record&gt;&lt;rec-number&gt;16831&lt;/rec-number&gt;&lt;foreign-keys&gt;&lt;key app="EN" db-id="ptpa0v9a75zff6e9zptpdsruvvx9p0trdwa2"&gt;16831&lt;/key&gt;&lt;/foreign-keys&gt;&lt;ref-type name="Journal Article"&gt;17&lt;/ref-type&gt;&lt;contributors&gt;&lt;authors&gt;&lt;author&gt;Goodman, G.&lt;/author&gt;&lt;/authors&gt;&lt;/contributors&gt;&lt;titles&gt;&lt;title&gt;Is mentalization a common process factor in transference-focused psychotherapy and dialectical behavior therapy sessions?&lt;/title&gt;&lt;secondary-title&gt;Journal of Psychotherapy Integration&lt;/secondary-title&gt;&lt;/titles&gt;&lt;pages&gt;179-192&lt;/pages&gt;&lt;volume&gt;23&lt;/volume&gt;&lt;number&gt;2&lt;/number&gt;&lt;dates&gt;&lt;year&gt;2013&lt;/year&gt;&lt;/dates&gt;&lt;isbn&gt;1573-3696&amp;#xD;1053-0479&lt;/isbn&gt;&lt;urls&gt;&lt;/urls&gt;&lt;electronic-resource-num&gt;10.1037/a0032354&lt;/electronic-resource-num&gt;&lt;/record&gt;&lt;/Cite&gt;&lt;/EndNote&gt;</w:instrText>
      </w:r>
      <w:r w:rsidR="00741BF2">
        <w:fldChar w:fldCharType="separate"/>
      </w:r>
      <w:r w:rsidR="00741BF2">
        <w:rPr>
          <w:noProof/>
        </w:rPr>
        <w:t>(</w:t>
      </w:r>
      <w:hyperlink w:anchor="_ENREF_81" w:tooltip="Goodman, 2013 #16831" w:history="1">
        <w:r w:rsidR="004156E4">
          <w:rPr>
            <w:noProof/>
          </w:rPr>
          <w:t>2013</w:t>
        </w:r>
      </w:hyperlink>
      <w:r w:rsidR="00741BF2">
        <w:rPr>
          <w:noProof/>
        </w:rPr>
        <w:t>)</w:t>
      </w:r>
      <w:r w:rsidR="00741BF2">
        <w:fldChar w:fldCharType="end"/>
      </w:r>
      <w:r w:rsidR="00395104">
        <w:t xml:space="preserve"> showed that the prototypes for T</w:t>
      </w:r>
      <w:r w:rsidR="00827141">
        <w:t>ransference</w:t>
      </w:r>
      <w:r w:rsidR="00580E1C">
        <w:t>-</w:t>
      </w:r>
      <w:r w:rsidR="00395104">
        <w:t>F</w:t>
      </w:r>
      <w:r w:rsidR="00827141">
        <w:t xml:space="preserve">ocused </w:t>
      </w:r>
      <w:r w:rsidR="00395104">
        <w:t>P</w:t>
      </w:r>
      <w:r w:rsidR="00827141">
        <w:t>sychotherapy (TFP)</w:t>
      </w:r>
      <w:r w:rsidR="00395104">
        <w:t xml:space="preserve"> correlated with </w:t>
      </w:r>
      <w:r w:rsidR="00827141">
        <w:t xml:space="preserve">the </w:t>
      </w:r>
      <w:r w:rsidR="00395104">
        <w:t xml:space="preserve">psychodynamic psychotherapy prototype; the prototype for </w:t>
      </w:r>
      <w:r w:rsidR="00580E1C">
        <w:t>D</w:t>
      </w:r>
      <w:r w:rsidR="00580E1C" w:rsidRPr="00580E1C">
        <w:t>ialectical</w:t>
      </w:r>
      <w:r w:rsidR="00580E1C">
        <w:t xml:space="preserve"> B</w:t>
      </w:r>
      <w:r w:rsidR="00580E1C" w:rsidRPr="00580E1C">
        <w:t xml:space="preserve">ehavior </w:t>
      </w:r>
      <w:r w:rsidR="00580E1C">
        <w:t>T</w:t>
      </w:r>
      <w:r w:rsidR="00580E1C" w:rsidRPr="00580E1C">
        <w:t>herapy</w:t>
      </w:r>
      <w:r w:rsidR="00580E1C">
        <w:t xml:space="preserve"> (</w:t>
      </w:r>
      <w:r w:rsidR="00395104">
        <w:t>DBT</w:t>
      </w:r>
      <w:r w:rsidR="00580E1C">
        <w:t>)</w:t>
      </w:r>
      <w:r w:rsidR="00395104">
        <w:t xml:space="preserve"> correlated with the CBT prototype</w:t>
      </w:r>
      <w:r w:rsidR="00580E1C">
        <w:t>,</w:t>
      </w:r>
      <w:r w:rsidR="00395104">
        <w:t xml:space="preserve"> and an MBT (reflecti</w:t>
      </w:r>
      <w:r w:rsidR="00580E1C">
        <w:t>ve</w:t>
      </w:r>
      <w:r w:rsidR="00395104">
        <w:t xml:space="preserve"> function</w:t>
      </w:r>
      <w:r w:rsidR="00580E1C">
        <w:t>ing</w:t>
      </w:r>
      <w:r w:rsidR="00395104">
        <w:t xml:space="preserve"> process) prototype loaded on both TFP and DBT prototypes.</w:t>
      </w:r>
      <w:r w:rsidR="00225D30">
        <w:t xml:space="preserve"> </w:t>
      </w:r>
      <w:r w:rsidR="00842B7F">
        <w:t>Notably</w:t>
      </w:r>
      <w:r w:rsidR="00395104">
        <w:t xml:space="preserve">, the </w:t>
      </w:r>
      <w:r w:rsidR="00EE1DF9">
        <w:t>TFP prototype contained mentaliz</w:t>
      </w:r>
      <w:r w:rsidR="00395104">
        <w:t>ing items fo</w:t>
      </w:r>
      <w:r w:rsidR="00EE1DF9">
        <w:t>cused on the patient’s mentaliz</w:t>
      </w:r>
      <w:r w:rsidR="00395104">
        <w:t xml:space="preserve">ation of the therapist or other relationships, whilst the </w:t>
      </w:r>
      <w:r w:rsidR="00EE1DF9">
        <w:t xml:space="preserve">mentalizing elements of the </w:t>
      </w:r>
      <w:r w:rsidR="00395104">
        <w:t>DBT prototype focused</w:t>
      </w:r>
      <w:r w:rsidR="00855D4B">
        <w:t xml:space="preserve"> on the patient</w:t>
      </w:r>
      <w:r w:rsidR="00EE1DF9">
        <w:t>s</w:t>
      </w:r>
      <w:r w:rsidR="00855D4B">
        <w:t>’</w:t>
      </w:r>
      <w:r w:rsidR="00EE1DF9">
        <w:t xml:space="preserve"> mentaliz</w:t>
      </w:r>
      <w:r w:rsidR="00395104">
        <w:t xml:space="preserve">ation of </w:t>
      </w:r>
      <w:r w:rsidR="00855D4B">
        <w:t>themselves,</w:t>
      </w:r>
      <w:r w:rsidR="00395104">
        <w:t xml:space="preserve"> perhaps in line with DBT’s use of mindfulness practice.</w:t>
      </w:r>
      <w:r w:rsidR="00225D30">
        <w:t xml:space="preserve"> </w:t>
      </w:r>
      <w:r w:rsidR="00395104">
        <w:t>G</w:t>
      </w:r>
      <w:r w:rsidR="00EE1DF9">
        <w:t xml:space="preserve">oodman argues that the </w:t>
      </w:r>
      <w:r w:rsidR="00580E1C">
        <w:t xml:space="preserve">reflective functioning </w:t>
      </w:r>
      <w:r w:rsidR="00EE1DF9">
        <w:t>proces</w:t>
      </w:r>
      <w:r w:rsidR="00395104">
        <w:t>s prototype encompasses the assertion that enhancing m</w:t>
      </w:r>
      <w:r w:rsidR="00024842">
        <w:t>entaliz</w:t>
      </w:r>
      <w:r w:rsidR="00395104">
        <w:t xml:space="preserve">ation is central to therapy with </w:t>
      </w:r>
      <w:r w:rsidR="00580E1C">
        <w:t xml:space="preserve">BPD </w:t>
      </w:r>
      <w:r w:rsidR="00395104">
        <w:t>patients and may unify effective approaches.</w:t>
      </w:r>
      <w:r w:rsidR="00225D30">
        <w:t xml:space="preserve"> </w:t>
      </w:r>
    </w:p>
    <w:p w:rsidR="00395104" w:rsidRDefault="00395104" w:rsidP="00395104">
      <w:r>
        <w:t>Whil</w:t>
      </w:r>
      <w:r w:rsidR="00693380">
        <w:t>e</w:t>
      </w:r>
      <w:r>
        <w:t xml:space="preserve"> reinterpreting and identifying the sam</w:t>
      </w:r>
      <w:r w:rsidR="00A601A3">
        <w:t>e m</w:t>
      </w:r>
      <w:r w:rsidR="00024842">
        <w:t>entaliz</w:t>
      </w:r>
      <w:r w:rsidR="00A601A3">
        <w:t>ing process in all treatment</w:t>
      </w:r>
      <w:r>
        <w:t xml:space="preserve"> approaches m</w:t>
      </w:r>
      <w:r w:rsidR="002E6B5D">
        <w:t>a</w:t>
      </w:r>
      <w:r>
        <w:t>y bring narcissistic gratification, it brings little or nothing to the therapist’s table in terms of genuine food for clinical thought.</w:t>
      </w:r>
      <w:r w:rsidR="00225D30">
        <w:t xml:space="preserve"> </w:t>
      </w:r>
      <w:r w:rsidR="005A0002">
        <w:t xml:space="preserve">As with the </w:t>
      </w:r>
      <w:r w:rsidR="00580E1C">
        <w:t xml:space="preserve">therapeutic </w:t>
      </w:r>
      <w:r w:rsidR="005A0002">
        <w:t>alliance literature, w</w:t>
      </w:r>
      <w:r w:rsidR="0004595B">
        <w:t xml:space="preserve">hat is needed is greater specificity </w:t>
      </w:r>
      <w:r w:rsidR="00C17BC0">
        <w:t>about</w:t>
      </w:r>
      <w:r w:rsidR="0004595B">
        <w:t xml:space="preserve"> the role </w:t>
      </w:r>
      <w:r w:rsidR="00C17BC0">
        <w:t xml:space="preserve">of </w:t>
      </w:r>
      <w:r w:rsidR="0004595B">
        <w:t>mentalizing in bringing about therapeutic change</w:t>
      </w:r>
      <w:r w:rsidR="005A0002">
        <w:t>.</w:t>
      </w:r>
    </w:p>
    <w:p w:rsidR="00395104" w:rsidRDefault="00395104" w:rsidP="00024842">
      <w:pPr>
        <w:pStyle w:val="Heading3"/>
      </w:pPr>
      <w:r>
        <w:t>Mentali</w:t>
      </w:r>
      <w:r w:rsidR="00024842">
        <w:t>z</w:t>
      </w:r>
      <w:r>
        <w:t xml:space="preserve">ing </w:t>
      </w:r>
      <w:r w:rsidR="005E0C63">
        <w:t>as a way epistemic trust is established</w:t>
      </w:r>
    </w:p>
    <w:p w:rsidR="00072CB4" w:rsidRDefault="00A536DF" w:rsidP="00395104">
      <w:r>
        <w:t>M</w:t>
      </w:r>
      <w:r w:rsidR="00024842">
        <w:t>entaliz</w:t>
      </w:r>
      <w:r w:rsidR="00395104">
        <w:t xml:space="preserve">ing </w:t>
      </w:r>
      <w:r w:rsidR="00276F58">
        <w:t xml:space="preserve">in therapy must be distinguished from mentalizing in the social world. To </w:t>
      </w:r>
      <w:r w:rsidR="00580E1C">
        <w:t>“</w:t>
      </w:r>
      <w:r w:rsidR="00276F58">
        <w:t>learn</w:t>
      </w:r>
      <w:r w:rsidR="00580E1C">
        <w:t>”</w:t>
      </w:r>
      <w:r w:rsidR="00276F58">
        <w:t xml:space="preserve"> to mentalize in treatment is not in our view an appropriate therapeutic aim. </w:t>
      </w:r>
      <w:r w:rsidR="00A8034D">
        <w:t>We cannot assume that</w:t>
      </w:r>
      <w:r w:rsidR="00395104">
        <w:t xml:space="preserve"> </w:t>
      </w:r>
      <w:r w:rsidR="00072CB4">
        <w:t xml:space="preserve">what we learn about mental states in treatment will </w:t>
      </w:r>
      <w:r w:rsidR="00C17BC0">
        <w:t xml:space="preserve">somehow </w:t>
      </w:r>
      <w:r w:rsidR="00072CB4">
        <w:t>generali</w:t>
      </w:r>
      <w:r w:rsidR="00580E1C">
        <w:t>z</w:t>
      </w:r>
      <w:r w:rsidR="00072CB4">
        <w:t>e to the world outside</w:t>
      </w:r>
      <w:r w:rsidR="00C17BC0">
        <w:t>, allowing us to</w:t>
      </w:r>
      <w:r w:rsidR="00072CB4">
        <w:t xml:space="preserve"> achieve better interpersonal relationships. </w:t>
      </w:r>
      <w:r w:rsidR="00A8034D">
        <w:t>Making this claim</w:t>
      </w:r>
      <w:r w:rsidR="00072CB4">
        <w:t>, even implicitly</w:t>
      </w:r>
      <w:r w:rsidR="00580E1C">
        <w:t>,</w:t>
      </w:r>
      <w:r w:rsidR="00072CB4">
        <w:t xml:space="preserve"> as we believe we have been guilty of, omits the actual critical stage in the therapeutic change process. </w:t>
      </w:r>
    </w:p>
    <w:p w:rsidR="00395104" w:rsidRDefault="00F745FB" w:rsidP="00580E1C">
      <w:r>
        <w:t xml:space="preserve">Mentalizing </w:t>
      </w:r>
      <w:r w:rsidR="00A8034D">
        <w:t xml:space="preserve">is a key </w:t>
      </w:r>
      <w:r>
        <w:t xml:space="preserve">part of the therapeutic process </w:t>
      </w:r>
      <w:r w:rsidR="00B31A8F">
        <w:t xml:space="preserve">because it </w:t>
      </w:r>
      <w:r w:rsidR="00C17BC0">
        <w:t>enhances our ability to learn</w:t>
      </w:r>
      <w:r w:rsidR="00B31A8F">
        <w:t>.</w:t>
      </w:r>
      <w:r w:rsidR="001A72E5">
        <w:t xml:space="preserve"> </w:t>
      </w:r>
      <w:r w:rsidR="00395104">
        <w:t>M</w:t>
      </w:r>
      <w:r w:rsidR="00024842">
        <w:t>entaliz</w:t>
      </w:r>
      <w:r w:rsidR="00395104">
        <w:t xml:space="preserve">ing is a generic way of establishing epistemic trust </w:t>
      </w:r>
      <w:r w:rsidR="00A6118D">
        <w:t xml:space="preserve">with the aim of freeing the person from rigidity, </w:t>
      </w:r>
      <w:r w:rsidR="00C17BC0">
        <w:t>so that they can begin to learn</w:t>
      </w:r>
      <w:r w:rsidR="000919D6">
        <w:t xml:space="preserve"> from experience and </w:t>
      </w:r>
      <w:r w:rsidR="00C17BC0">
        <w:t xml:space="preserve">achieve </w:t>
      </w:r>
      <w:r w:rsidR="000919D6">
        <w:t xml:space="preserve">change in their understanding of </w:t>
      </w:r>
      <w:r w:rsidR="006534EC">
        <w:t xml:space="preserve">the social </w:t>
      </w:r>
      <w:r w:rsidR="000919D6">
        <w:t>relati</w:t>
      </w:r>
      <w:r w:rsidR="006534EC">
        <w:t>o</w:t>
      </w:r>
      <w:r w:rsidR="000919D6">
        <w:t xml:space="preserve">nships </w:t>
      </w:r>
      <w:r w:rsidR="006534EC">
        <w:t xml:space="preserve">they are part of </w:t>
      </w:r>
      <w:r w:rsidR="000919D6">
        <w:t>and their understanding of their own behavior and action.</w:t>
      </w:r>
      <w:r w:rsidR="00225D30">
        <w:t xml:space="preserve"> </w:t>
      </w:r>
      <w:r w:rsidR="00C17BC0">
        <w:t xml:space="preserve">Having the experience of our </w:t>
      </w:r>
      <w:r w:rsidR="00395104">
        <w:t>subjectivity being understood is the necessary key to open us up to learning</w:t>
      </w:r>
      <w:r w:rsidR="00580E1C">
        <w:t>—</w:t>
      </w:r>
      <w:r w:rsidR="00395104">
        <w:t>learning</w:t>
      </w:r>
      <w:r w:rsidR="00225D30">
        <w:t xml:space="preserve"> </w:t>
      </w:r>
      <w:r w:rsidR="00395104">
        <w:lastRenderedPageBreak/>
        <w:t xml:space="preserve">that </w:t>
      </w:r>
      <w:r w:rsidR="00C17BC0">
        <w:t xml:space="preserve">has the potential to </w:t>
      </w:r>
      <w:r w:rsidR="00395104">
        <w:t>change our perception of our social world.</w:t>
      </w:r>
      <w:r w:rsidR="00225D30">
        <w:t xml:space="preserve"> </w:t>
      </w:r>
      <w:r w:rsidR="00395104">
        <w:t>M</w:t>
      </w:r>
      <w:r w:rsidR="00024842">
        <w:t>entaliz</w:t>
      </w:r>
      <w:r w:rsidR="00395104">
        <w:t xml:space="preserve">ing is not psychotherapy; it is a key </w:t>
      </w:r>
      <w:r w:rsidR="001226FB">
        <w:t xml:space="preserve">to </w:t>
      </w:r>
      <w:r w:rsidR="00C17BC0">
        <w:t>access</w:t>
      </w:r>
      <w:r w:rsidR="00580E1C">
        <w:t>ing</w:t>
      </w:r>
      <w:r w:rsidR="00C17BC0">
        <w:t xml:space="preserve"> </w:t>
      </w:r>
      <w:r w:rsidR="001226FB">
        <w:t xml:space="preserve">a </w:t>
      </w:r>
      <w:r w:rsidR="00395104">
        <w:t xml:space="preserve">biologically </w:t>
      </w:r>
      <w:r w:rsidR="001226FB">
        <w:t>laid down</w:t>
      </w:r>
      <w:r w:rsidR="00395104">
        <w:t xml:space="preserve"> </w:t>
      </w:r>
      <w:r w:rsidR="00070BAC">
        <w:t>method</w:t>
      </w:r>
      <w:r w:rsidR="00395104">
        <w:t xml:space="preserve"> </w:t>
      </w:r>
      <w:r w:rsidR="00C17BC0">
        <w:t xml:space="preserve">of </w:t>
      </w:r>
      <w:r w:rsidR="00395104">
        <w:t>modifying lasting structures of knowledge about the world</w:t>
      </w:r>
      <w:r w:rsidR="001226FB">
        <w:t>.</w:t>
      </w:r>
      <w:r w:rsidR="00395104">
        <w:t xml:space="preserve"> </w:t>
      </w:r>
      <w:r w:rsidR="007A6ED8">
        <w:t>As such, it</w:t>
      </w:r>
      <w:r w:rsidR="00070BAC">
        <w:t xml:space="preserve"> is part of the central process</w:t>
      </w:r>
      <w:r w:rsidR="00873895">
        <w:t xml:space="preserve"> </w:t>
      </w:r>
      <w:r w:rsidR="00395104">
        <w:t xml:space="preserve">that underpins information transmission </w:t>
      </w:r>
      <w:r w:rsidR="00580E1C">
        <w:t>from generation to generation</w:t>
      </w:r>
      <w:r w:rsidR="00395104">
        <w:t>.</w:t>
      </w:r>
      <w:r w:rsidR="00225D30">
        <w:t xml:space="preserve"> </w:t>
      </w:r>
      <w:r w:rsidR="00395104">
        <w:t xml:space="preserve">It </w:t>
      </w:r>
      <w:r w:rsidR="00D21989">
        <w:t>enables us</w:t>
      </w:r>
      <w:r w:rsidR="00395104">
        <w:t xml:space="preserve"> to garner knowledge </w:t>
      </w:r>
      <w:r w:rsidR="004A7301">
        <w:t xml:space="preserve">relevant to us </w:t>
      </w:r>
      <w:r w:rsidR="00842B7F">
        <w:t xml:space="preserve">and </w:t>
      </w:r>
      <w:r w:rsidR="004A7301">
        <w:t xml:space="preserve">to use </w:t>
      </w:r>
      <w:r w:rsidR="00842B7F">
        <w:t xml:space="preserve">it </w:t>
      </w:r>
      <w:r w:rsidR="004A7301">
        <w:t xml:space="preserve">across contexts, independently </w:t>
      </w:r>
      <w:r w:rsidR="00CB6549">
        <w:t>of the learning experience</w:t>
      </w:r>
      <w:r w:rsidR="00395104">
        <w:t>.</w:t>
      </w:r>
      <w:r w:rsidR="00225D30">
        <w:t xml:space="preserve"> </w:t>
      </w:r>
      <w:r w:rsidR="00395104">
        <w:t xml:space="preserve">Again, to simplify and demystify, the experience of feeling thought about in therapy makes us feel safe enough to think about ourselves in relation to our world. </w:t>
      </w:r>
    </w:p>
    <w:p w:rsidR="00395104" w:rsidRDefault="009F7F9B" w:rsidP="00395104">
      <w:r>
        <w:t>As we have established already, w</w:t>
      </w:r>
      <w:r w:rsidR="00395104">
        <w:t xml:space="preserve">hat we </w:t>
      </w:r>
      <w:r>
        <w:t>as clinicians see</w:t>
      </w:r>
      <w:r w:rsidR="00395104">
        <w:t xml:space="preserve"> is mostly the product of developmental adversity, </w:t>
      </w:r>
      <w:r w:rsidR="00C17BC0">
        <w:t xml:space="preserve">whether this is </w:t>
      </w:r>
      <w:r w:rsidR="00395104">
        <w:t>genetic or environmental</w:t>
      </w:r>
      <w:r w:rsidR="00842B7F">
        <w:t xml:space="preserve"> in origin</w:t>
      </w:r>
      <w:r w:rsidR="00395104">
        <w:t>.</w:t>
      </w:r>
      <w:r w:rsidR="00225D30">
        <w:t xml:space="preserve"> </w:t>
      </w:r>
      <w:r w:rsidR="00395104">
        <w:t xml:space="preserve">There </w:t>
      </w:r>
      <w:r w:rsidR="008D5AD7">
        <w:t>should be</w:t>
      </w:r>
      <w:r w:rsidR="00395104">
        <w:t xml:space="preserve"> no competition for misfortune.</w:t>
      </w:r>
      <w:r w:rsidR="00225D30">
        <w:t xml:space="preserve"> </w:t>
      </w:r>
      <w:r w:rsidR="00395104">
        <w:t xml:space="preserve">Attempts to attribute hardship </w:t>
      </w:r>
      <w:r w:rsidR="008D5AD7">
        <w:t xml:space="preserve">in line with </w:t>
      </w:r>
      <w:r w:rsidR="00395104">
        <w:t xml:space="preserve">etiological ideology </w:t>
      </w:r>
      <w:r w:rsidR="00C17BC0">
        <w:t xml:space="preserve">are </w:t>
      </w:r>
      <w:r w:rsidR="00395104">
        <w:t xml:space="preserve">not only misplaced, </w:t>
      </w:r>
      <w:r w:rsidR="00C17BC0">
        <w:t xml:space="preserve">but </w:t>
      </w:r>
      <w:r w:rsidR="00395104">
        <w:t>downright unethical.</w:t>
      </w:r>
      <w:r w:rsidR="00225D30">
        <w:t xml:space="preserve"> </w:t>
      </w:r>
      <w:r w:rsidR="00395104">
        <w:t xml:space="preserve">But psychotherapy, </w:t>
      </w:r>
      <w:r w:rsidR="00C17BC0">
        <w:t>and perhaps</w:t>
      </w:r>
      <w:r w:rsidR="00395104">
        <w:t xml:space="preserve"> even the sensitive administration of biological therapies </w:t>
      </w:r>
      <w:r w:rsidR="00741BF2">
        <w:fldChar w:fldCharType="begin">
          <w:fldData xml:space="preserve">PEVuZE5vdGU+PENpdGU+PEF1dGhvcj5TeWx2aWE8L0F1dGhvcj48WWVhcj4yMDEzPC9ZZWFyPjxS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</w:fldData>
        </w:fldChar>
      </w:r>
      <w:r w:rsidR="00741BF2">
        <w:instrText xml:space="preserve"> ADDIN EN.CITE </w:instrText>
      </w:r>
      <w:r w:rsidR="00741BF2">
        <w:fldChar w:fldCharType="begin">
          <w:fldData xml:space="preserve">PEVuZE5vdGU+PENpdGU+PEF1dGhvcj5TeWx2aWE8L0F1dGhvcj48WWVhcj4yMDEzPC9ZZWFyPjxS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181" w:tooltip="Sylvia, 2013 #17212" w:history="1">
        <w:r w:rsidR="004156E4">
          <w:rPr>
            <w:noProof/>
          </w:rPr>
          <w:t>e.g. Sylvia et al., 2013</w:t>
        </w:r>
      </w:hyperlink>
      <w:r w:rsidR="00741BF2">
        <w:rPr>
          <w:noProof/>
        </w:rPr>
        <w:t>)</w:t>
      </w:r>
      <w:r w:rsidR="00741BF2">
        <w:fldChar w:fldCharType="end"/>
      </w:r>
      <w:r w:rsidR="008D5AD7" w:rsidRPr="00DA57BA">
        <w:t>,</w:t>
      </w:r>
      <w:r w:rsidR="00395104">
        <w:t xml:space="preserve"> is </w:t>
      </w:r>
      <w:r w:rsidR="00D91467">
        <w:t xml:space="preserve">primarily </w:t>
      </w:r>
      <w:r w:rsidR="00C17BC0">
        <w:t xml:space="preserve">concerned </w:t>
      </w:r>
      <w:r w:rsidR="00842B7F">
        <w:t xml:space="preserve">not </w:t>
      </w:r>
      <w:r w:rsidR="00C17BC0">
        <w:t xml:space="preserve">with </w:t>
      </w:r>
      <w:r w:rsidR="00395104">
        <w:t xml:space="preserve">the </w:t>
      </w:r>
      <w:r w:rsidR="00395104" w:rsidRPr="00687FDB">
        <w:rPr>
          <w:i/>
        </w:rPr>
        <w:t>what</w:t>
      </w:r>
      <w:r w:rsidR="00395104">
        <w:t xml:space="preserve"> but the </w:t>
      </w:r>
      <w:r w:rsidR="00395104" w:rsidRPr="00687FDB">
        <w:rPr>
          <w:i/>
        </w:rPr>
        <w:t>how</w:t>
      </w:r>
      <w:r w:rsidR="00395104">
        <w:t xml:space="preserve"> of learning.</w:t>
      </w:r>
      <w:r w:rsidR="00225D30">
        <w:t xml:space="preserve"> </w:t>
      </w:r>
      <w:r w:rsidR="00395104">
        <w:t>M</w:t>
      </w:r>
      <w:r w:rsidR="00024842">
        <w:t>entaliz</w:t>
      </w:r>
      <w:r w:rsidR="00395104">
        <w:t>ing establishes a view of the person as an agent.</w:t>
      </w:r>
      <w:r w:rsidR="00225D30">
        <w:t xml:space="preserve"> </w:t>
      </w:r>
      <w:r w:rsidR="00395104">
        <w:t xml:space="preserve">Seeing the world from the patient’s standpoint opens the </w:t>
      </w:r>
      <w:r w:rsidR="00842B7F">
        <w:t xml:space="preserve">patient’s </w:t>
      </w:r>
      <w:r w:rsidR="00395104">
        <w:t>mind by establishing epistemic trust in creating a collaboration.</w:t>
      </w:r>
      <w:r w:rsidR="00225D30">
        <w:t xml:space="preserve"> </w:t>
      </w:r>
      <w:r w:rsidR="00395104">
        <w:t xml:space="preserve">The patient </w:t>
      </w:r>
      <w:r w:rsidR="00842B7F">
        <w:t xml:space="preserve">becomes able </w:t>
      </w:r>
      <w:r w:rsidR="00395104">
        <w:t xml:space="preserve">once again </w:t>
      </w:r>
      <w:r w:rsidR="00842B7F">
        <w:t xml:space="preserve">to </w:t>
      </w:r>
      <w:r w:rsidR="00395104">
        <w:t xml:space="preserve">trust </w:t>
      </w:r>
      <w:r w:rsidR="00395104" w:rsidRPr="004960F7">
        <w:rPr>
          <w:i/>
        </w:rPr>
        <w:t>the social world as a learning environment</w:t>
      </w:r>
      <w:r w:rsidR="00395104">
        <w:t>.</w:t>
      </w:r>
      <w:r w:rsidR="00225D30">
        <w:t xml:space="preserve"> </w:t>
      </w:r>
      <w:r w:rsidR="00395104">
        <w:t>But perhaps it is not what we then teach patients in therapy that matters.</w:t>
      </w:r>
      <w:r w:rsidR="00225D30">
        <w:t xml:space="preserve"> </w:t>
      </w:r>
      <w:r w:rsidR="00395104">
        <w:t xml:space="preserve">Perhaps the rekindling of the evolutionarily protected capacity for learning from social situations is what </w:t>
      </w:r>
      <w:r w:rsidR="004666E6">
        <w:t>generates</w:t>
      </w:r>
      <w:r w:rsidR="0021713F">
        <w:t xml:space="preserve"> </w:t>
      </w:r>
      <w:r w:rsidR="00395104">
        <w:t>most</w:t>
      </w:r>
      <w:r w:rsidR="004666E6">
        <w:t xml:space="preserve"> change</w:t>
      </w:r>
      <w:r w:rsidR="00395104">
        <w:t>.</w:t>
      </w:r>
      <w:r w:rsidR="00225D30">
        <w:t xml:space="preserve"> </w:t>
      </w:r>
      <w:r w:rsidR="00395104">
        <w:t>Therapeutic interventions are effective because they open the person to social learning experience</w:t>
      </w:r>
      <w:r w:rsidR="00842B7F">
        <w:t>s</w:t>
      </w:r>
      <w:r w:rsidR="00DA57BA">
        <w:t>,</w:t>
      </w:r>
      <w:r w:rsidR="00395104">
        <w:t xml:space="preserve"> which then </w:t>
      </w:r>
      <w:r w:rsidR="00F13734">
        <w:t>feed</w:t>
      </w:r>
      <w:r w:rsidR="00DA57BA">
        <w:t xml:space="preserve"> </w:t>
      </w:r>
      <w:r w:rsidR="00F13734">
        <w:t>back</w:t>
      </w:r>
      <w:r w:rsidR="00DA57BA">
        <w:t xml:space="preserve"> </w:t>
      </w:r>
      <w:r w:rsidR="00741BF2">
        <w:fldChar w:fldCharType="begin">
          <w:fldData xml:space="preserve">PEVuZE5vdGU+PENpdGU+PEF1dGhvcj5CZW5pc2g8L0F1dGhvcj48WWVhcj4yMDExPC9ZZWFyPjxS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</w:fldData>
        </w:fldChar>
      </w:r>
      <w:r w:rsidR="00741BF2">
        <w:instrText xml:space="preserve"> ADDIN EN.CITE </w:instrText>
      </w:r>
      <w:r w:rsidR="00741BF2">
        <w:fldChar w:fldCharType="begin">
          <w:fldData xml:space="preserve">PEVuZE5vdGU+PENpdGU+PEF1dGhvcj5CZW5pc2g8L0F1dGhvcj48WWVhcj4yMDExPC9ZZWFyPjxS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</w:fldData>
        </w:fldChar>
      </w:r>
      <w:r w:rsidR="00741BF2">
        <w:instrText xml:space="preserve"> ADDIN EN.CITE.DATA </w:instrText>
      </w:r>
      <w:r w:rsidR="00741BF2">
        <w:fldChar w:fldCharType="end"/>
      </w:r>
      <w:r w:rsidR="00741BF2">
        <w:fldChar w:fldCharType="separate"/>
      </w:r>
      <w:r w:rsidR="00741BF2">
        <w:rPr>
          <w:noProof/>
        </w:rPr>
        <w:t>(</w:t>
      </w:r>
      <w:hyperlink w:anchor="_ENREF_22" w:tooltip="Benish, 2011 #17213" w:history="1">
        <w:r w:rsidR="004156E4">
          <w:rPr>
            <w:noProof/>
          </w:rPr>
          <w:t>Benish, Quintana, &amp; Wampold, 2011</w:t>
        </w:r>
      </w:hyperlink>
      <w:r w:rsidR="00741BF2">
        <w:rPr>
          <w:noProof/>
        </w:rPr>
        <w:t>)</w:t>
      </w:r>
      <w:r w:rsidR="00741BF2">
        <w:fldChar w:fldCharType="end"/>
      </w:r>
      <w:r w:rsidR="00395104">
        <w:t xml:space="preserve"> in a virtuous cycle.</w:t>
      </w:r>
    </w:p>
    <w:p w:rsidR="00395104" w:rsidRDefault="00395104" w:rsidP="00395104">
      <w:pPr>
        <w:pStyle w:val="Heading1"/>
      </w:pPr>
      <w:r>
        <w:t xml:space="preserve">Why is </w:t>
      </w:r>
      <w:r w:rsidR="003F3811">
        <w:t>P</w:t>
      </w:r>
      <w:r>
        <w:t xml:space="preserve">sychotherapy </w:t>
      </w:r>
      <w:r w:rsidR="003F3811">
        <w:t>E</w:t>
      </w:r>
      <w:r>
        <w:t xml:space="preserve">ffective for </w:t>
      </w:r>
      <w:r w:rsidR="009553EA">
        <w:t>B</w:t>
      </w:r>
      <w:r w:rsidR="003F3811">
        <w:t xml:space="preserve">orderline </w:t>
      </w:r>
      <w:r>
        <w:t>P</w:t>
      </w:r>
      <w:r w:rsidR="003F3811">
        <w:t xml:space="preserve">ersonality </w:t>
      </w:r>
      <w:r>
        <w:t>D</w:t>
      </w:r>
      <w:r w:rsidR="003F3811">
        <w:t>isorder</w:t>
      </w:r>
      <w:r>
        <w:t>?</w:t>
      </w:r>
    </w:p>
    <w:p w:rsidR="00721E4F" w:rsidRDefault="00395104" w:rsidP="00395104">
      <w:r>
        <w:t xml:space="preserve">We </w:t>
      </w:r>
      <w:r w:rsidR="00D21989">
        <w:t xml:space="preserve">propose </w:t>
      </w:r>
      <w:r>
        <w:t xml:space="preserve">that </w:t>
      </w:r>
      <w:r w:rsidR="009553EA">
        <w:t>in effect three</w:t>
      </w:r>
      <w:r>
        <w:t xml:space="preserve"> </w:t>
      </w:r>
      <w:r w:rsidR="000F7FA0">
        <w:t xml:space="preserve">sets of processes, which we will label </w:t>
      </w:r>
      <w:r w:rsidR="00DF4F50">
        <w:t>“</w:t>
      </w:r>
      <w:r w:rsidR="000F7FA0">
        <w:t>systems</w:t>
      </w:r>
      <w:r w:rsidR="00DF4F50">
        <w:t>”</w:t>
      </w:r>
      <w:r w:rsidR="000F7FA0">
        <w:t xml:space="preserve">, underpin the mechanism of change </w:t>
      </w:r>
      <w:r>
        <w:t xml:space="preserve">in the </w:t>
      </w:r>
      <w:r w:rsidR="00721E4F">
        <w:t>psychosocial treatment of</w:t>
      </w:r>
      <w:r>
        <w:t xml:space="preserve"> BPD patients.</w:t>
      </w:r>
      <w:r w:rsidR="00225D30">
        <w:t xml:space="preserve"> </w:t>
      </w:r>
      <w:r w:rsidR="000F7FA0">
        <w:t>We suggest that the three systems relate to each other cumulatively to make change possible</w:t>
      </w:r>
      <w:r w:rsidR="0038373A">
        <w:t xml:space="preserve"> </w:t>
      </w:r>
      <w:r w:rsidR="00741BF2">
        <w:fldChar w:fldCharType="begin"/>
      </w:r>
      <w:r w:rsidR="00741BF2">
        <w:instrText xml:space="preserve"> ADDIN EN.CITE &lt;EndNote&gt;&lt;Cite&gt;&lt;Author&gt;Fonagy&lt;/Author&gt;&lt;Year&gt;2014&lt;/Year&gt;&lt;RecNum&gt;16768&lt;/RecNum&gt;&lt;DisplayText&gt;(Fonagy et al., 2014)&lt;/DisplayText&gt;&lt;record&gt;&lt;rec-number&gt;16768&lt;/rec-number&gt;&lt;foreign-keys&gt;&lt;key app="EN" db-id="ptpa0v9a75zff6e9zptpdsruvvx9p0trdwa2"&gt;16768&lt;/key&gt;&lt;/foreign-keys&gt;&lt;ref-type name="Journal Article"&gt;17&lt;/ref-type&gt;&lt;contributors&gt;&lt;authors&gt;&lt;author&gt;Fonagy, P.&lt;/author&gt;&lt;author&gt;Luyten, P.&lt;/author&gt;&lt;author&gt;Allison, E.&lt;/author&gt;&lt;/authors&gt;&lt;/contributors&gt;&lt;titles&gt;&lt;title&gt;Teaching to learn from experience: Epistemic mistrust at the heart of BPD and its psychosocial treatment&lt;/title&gt;&lt;secondary-title&gt;Manuscript in preparation&lt;/secondary-title&gt;&lt;/titles&gt;&lt;dates&gt;&lt;year&gt;2014&lt;/year&gt;&lt;/dates&gt;&lt;urls&gt;&lt;/urls&gt;&lt;/record&gt;&lt;/Cite&gt;&lt;/EndNote&gt;</w:instrText>
      </w:r>
      <w:r w:rsidR="00741BF2">
        <w:fldChar w:fldCharType="separate"/>
      </w:r>
      <w:r w:rsidR="00741BF2">
        <w:rPr>
          <w:noProof/>
        </w:rPr>
        <w:t>(</w:t>
      </w:r>
      <w:hyperlink w:anchor="_ENREF_70" w:tooltip="Fonagy, 2014 #16768" w:history="1">
        <w:r w:rsidR="004156E4">
          <w:rPr>
            <w:noProof/>
          </w:rPr>
          <w:t>Fonagy et al., 2014</w:t>
        </w:r>
      </w:hyperlink>
      <w:r w:rsidR="00741BF2">
        <w:rPr>
          <w:noProof/>
        </w:rPr>
        <w:t>)</w:t>
      </w:r>
      <w:r w:rsidR="00741BF2">
        <w:fldChar w:fldCharType="end"/>
      </w:r>
      <w:r w:rsidR="000F7FA0">
        <w:t xml:space="preserve">. </w:t>
      </w:r>
    </w:p>
    <w:p w:rsidR="00721E4F" w:rsidRDefault="00492EA3" w:rsidP="00721E4F">
      <w:pPr>
        <w:pStyle w:val="Heading2"/>
      </w:pPr>
      <w:r w:rsidRPr="00422CA5">
        <w:lastRenderedPageBreak/>
        <w:t xml:space="preserve">Communication </w:t>
      </w:r>
      <w:r w:rsidR="00721E4F" w:rsidRPr="00422CA5">
        <w:t xml:space="preserve">System </w:t>
      </w:r>
      <w:r w:rsidRPr="00422CA5">
        <w:t>1</w:t>
      </w:r>
      <w:r w:rsidR="000F7FA0" w:rsidRPr="00422CA5">
        <w:t xml:space="preserve">: The </w:t>
      </w:r>
      <w:r w:rsidR="003F3811" w:rsidRPr="00422CA5">
        <w:t>T</w:t>
      </w:r>
      <w:r w:rsidR="000F7FA0" w:rsidRPr="00422CA5">
        <w:t xml:space="preserve">eaching and </w:t>
      </w:r>
      <w:r w:rsidR="003F3811" w:rsidRPr="00422CA5">
        <w:t>L</w:t>
      </w:r>
      <w:r w:rsidR="000F7FA0" w:rsidRPr="00422CA5">
        <w:t xml:space="preserve">earning of </w:t>
      </w:r>
      <w:r w:rsidR="003F3811" w:rsidRPr="00422CA5">
        <w:t>C</w:t>
      </w:r>
      <w:r w:rsidR="000F7FA0" w:rsidRPr="00422CA5">
        <w:t>ontent</w:t>
      </w:r>
    </w:p>
    <w:p w:rsidR="00EF2983" w:rsidRDefault="00D813DA" w:rsidP="00FF1A96">
      <w:r>
        <w:t>A</w:t>
      </w:r>
      <w:r w:rsidRPr="00D813DA">
        <w:t xml:space="preserve">ll evidence-based treatments of BPD provide a coherent, consistent and continuous framework </w:t>
      </w:r>
      <w:r>
        <w:t xml:space="preserve">that </w:t>
      </w:r>
      <w:r w:rsidRPr="00D813DA">
        <w:t>enabl</w:t>
      </w:r>
      <w:r>
        <w:t>es</w:t>
      </w:r>
      <w:r w:rsidRPr="00D813DA">
        <w:t xml:space="preserve"> the patient to examine the issues deemed to be central according to th</w:t>
      </w:r>
      <w:r>
        <w:t>at</w:t>
      </w:r>
      <w:r w:rsidRPr="00D813DA">
        <w:t xml:space="preserve"> particular </w:t>
      </w:r>
      <w:r w:rsidR="004B3A6F">
        <w:t>model</w:t>
      </w:r>
      <w:r w:rsidRPr="00D813DA">
        <w:t xml:space="preserve"> (e.g., early schemas, invalidating experiences, object relations, and current attachment experiences)</w:t>
      </w:r>
      <w:r>
        <w:t xml:space="preserve"> </w:t>
      </w:r>
      <w:r w:rsidRPr="00D813DA">
        <w:t>in a safe and low-arousal context.</w:t>
      </w:r>
      <w:r w:rsidR="00225D30">
        <w:t xml:space="preserve"> </w:t>
      </w:r>
      <w:r>
        <w:t xml:space="preserve">Thus, all </w:t>
      </w:r>
      <w:r w:rsidRPr="00D813DA">
        <w:t xml:space="preserve">evidence-based psychotherapies provide </w:t>
      </w:r>
      <w:r w:rsidR="00355BF4">
        <w:t xml:space="preserve">the patient with </w:t>
      </w:r>
      <w:r w:rsidR="003F3C00">
        <w:t xml:space="preserve">useful </w:t>
      </w:r>
      <w:r w:rsidRPr="00D813DA">
        <w:t>skills or knowledge,</w:t>
      </w:r>
      <w:r w:rsidR="00355BF4">
        <w:t xml:space="preserve"> </w:t>
      </w:r>
      <w:r>
        <w:t xml:space="preserve">such as </w:t>
      </w:r>
      <w:r w:rsidRPr="00D813DA">
        <w:t>acquiring strategies to deal with emotional dysregulation or restructuring interpersonal relationship schemata from the past or in the present as part of imparting such content.</w:t>
      </w:r>
      <w:r w:rsidR="00225D30">
        <w:t xml:space="preserve"> </w:t>
      </w:r>
      <w:r>
        <w:t>Perhaps more importantly, however, a</w:t>
      </w:r>
      <w:r w:rsidRPr="00D813DA">
        <w:t xml:space="preserve">ll evidence-based therapies deliver to the patient a model of mind, of disorder, and a hypothetical process of change </w:t>
      </w:r>
      <w:r w:rsidRPr="004960F7">
        <w:rPr>
          <w:i/>
        </w:rPr>
        <w:t>that are convincing and accurate enough to enable the patient to feel recognized as an agent</w:t>
      </w:r>
      <w:r w:rsidRPr="00D813DA">
        <w:t>.</w:t>
      </w:r>
      <w:r w:rsidR="00225D30">
        <w:t xml:space="preserve"> </w:t>
      </w:r>
      <w:r w:rsidRPr="00D813DA">
        <w:t xml:space="preserve">The model contains sufficient </w:t>
      </w:r>
      <w:r w:rsidR="003F3C00">
        <w:t xml:space="preserve">personally relevant </w:t>
      </w:r>
      <w:r w:rsidRPr="00D813DA">
        <w:t xml:space="preserve">information for the patient to </w:t>
      </w:r>
      <w:r w:rsidR="004B3A6F">
        <w:t>feel</w:t>
      </w:r>
      <w:r w:rsidRPr="00D813DA">
        <w:t xml:space="preserve"> markedly mirrored or “understood”</w:t>
      </w:r>
      <w:r w:rsidR="00A725BC">
        <w:t xml:space="preserve"> and </w:t>
      </w:r>
      <w:r w:rsidR="00350B7D">
        <w:t xml:space="preserve">increase </w:t>
      </w:r>
      <w:r w:rsidR="00A725BC">
        <w:t xml:space="preserve">the patient’s </w:t>
      </w:r>
      <w:r w:rsidR="00350B7D">
        <w:t>capacity for understanding</w:t>
      </w:r>
      <w:r w:rsidR="00864CC5">
        <w:t>,</w:t>
      </w:r>
      <w:r w:rsidR="00350B7D">
        <w:t xml:space="preserve"> </w:t>
      </w:r>
      <w:r w:rsidR="00A725BC">
        <w:t xml:space="preserve">be </w:t>
      </w:r>
      <w:r w:rsidR="00864CC5">
        <w:t>it</w:t>
      </w:r>
      <w:r w:rsidR="00A725BC">
        <w:t xml:space="preserve"> a</w:t>
      </w:r>
      <w:r w:rsidR="00350B7D">
        <w:t xml:space="preserve"> dynamic formulation of internal conflicts</w:t>
      </w:r>
      <w:r w:rsidR="00864CC5">
        <w:t>,</w:t>
      </w:r>
      <w:r w:rsidR="00A725BC">
        <w:t xml:space="preserve"> as in TFP</w:t>
      </w:r>
      <w:r w:rsidR="00864CC5">
        <w:t>,</w:t>
      </w:r>
      <w:r w:rsidR="00A725BC">
        <w:t xml:space="preserve"> or the </w:t>
      </w:r>
      <w:r w:rsidR="00F3735D">
        <w:t xml:space="preserve">offering of essential self-management skills </w:t>
      </w:r>
      <w:r w:rsidR="00350B7D">
        <w:t>such as DEARMAN</w:t>
      </w:r>
      <w:r w:rsidR="00945850">
        <w:rPr>
          <w:rStyle w:val="FootnoteReference"/>
        </w:rPr>
        <w:footnoteReference w:id="2"/>
      </w:r>
      <w:r w:rsidR="00F3735D">
        <w:t xml:space="preserve"> in DBT</w:t>
      </w:r>
      <w:r w:rsidR="00864CC5">
        <w:t>,</w:t>
      </w:r>
      <w:r w:rsidR="00F3735D">
        <w:t xml:space="preserve"> or indeed</w:t>
      </w:r>
      <w:r w:rsidR="00350B7D">
        <w:t xml:space="preserve"> formulations of interpersonal relationships </w:t>
      </w:r>
      <w:r w:rsidR="00F3735D">
        <w:t>as presented in C</w:t>
      </w:r>
      <w:r w:rsidR="00B403F9">
        <w:t xml:space="preserve">ognitive </w:t>
      </w:r>
      <w:r w:rsidR="00F3735D">
        <w:t>A</w:t>
      </w:r>
      <w:r w:rsidR="00B403F9">
        <w:t xml:space="preserve">nalytic </w:t>
      </w:r>
      <w:r w:rsidR="00F3735D">
        <w:t>T</w:t>
      </w:r>
      <w:r w:rsidR="00B403F9">
        <w:t>herapy</w:t>
      </w:r>
      <w:r w:rsidR="00F3735D">
        <w:t xml:space="preserve">. </w:t>
      </w:r>
      <w:r w:rsidR="00FF1A96">
        <w:t>These model</w:t>
      </w:r>
      <w:r w:rsidR="00422CA5">
        <w:t>-</w:t>
      </w:r>
      <w:r w:rsidR="00FF1A96">
        <w:t>specific interventions help because they relate to the patient’s specific needs, for example</w:t>
      </w:r>
      <w:r w:rsidR="00B403F9">
        <w:t>,</w:t>
      </w:r>
      <w:r w:rsidR="00FF1A96">
        <w:t xml:space="preserve"> their problems with emotion regulation, their inadequate knowledge about the</w:t>
      </w:r>
      <w:r w:rsidR="00802643">
        <w:t>mselves</w:t>
      </w:r>
      <w:r w:rsidR="00B403F9">
        <w:t>,</w:t>
      </w:r>
      <w:r w:rsidR="00802643">
        <w:t xml:space="preserve"> or other specific deficits. It is therefore </w:t>
      </w:r>
      <w:r w:rsidR="00F33D8F">
        <w:t xml:space="preserve">natural for </w:t>
      </w:r>
      <w:r w:rsidR="00802643">
        <w:t>u</w:t>
      </w:r>
      <w:r w:rsidR="004842DB">
        <w:t xml:space="preserve">s to assume that the interventions with specific aims have their impact on the specific </w:t>
      </w:r>
      <w:r w:rsidR="00FD6934">
        <w:t xml:space="preserve">capacities they are intended to address. The evidence for </w:t>
      </w:r>
      <w:r w:rsidR="00614EFD">
        <w:t>such</w:t>
      </w:r>
      <w:r w:rsidR="00FD6934">
        <w:t xml:space="preserve"> assumption</w:t>
      </w:r>
      <w:r w:rsidR="00614EFD">
        <w:t>s</w:t>
      </w:r>
      <w:r w:rsidR="00FD6934">
        <w:t xml:space="preserve"> is</w:t>
      </w:r>
      <w:r w:rsidR="00D10B71">
        <w:t>, however,</w:t>
      </w:r>
      <w:r w:rsidR="00FD6934">
        <w:t xml:space="preserve"> not</w:t>
      </w:r>
      <w:r w:rsidR="000B5A1F">
        <w:t xml:space="preserve"> compelling</w:t>
      </w:r>
      <w:r w:rsidR="00614EFD">
        <w:t xml:space="preserve"> </w:t>
      </w:r>
      <w:r w:rsidR="00741BF2">
        <w:fldChar w:fldCharType="begin"/>
      </w:r>
      <w:r w:rsidR="00741BF2">
        <w:instrText xml:space="preserve"> ADDIN EN.CITE &lt;EndNote&gt;&lt;Cite&gt;&lt;Author&gt;Forster&lt;/Author&gt;&lt;Year&gt;2014&lt;/Year&gt;&lt;RecNum&gt;17214&lt;/RecNum&gt;&lt;DisplayText&gt;(Forster, Berthollier, &amp;amp; Rawlinson, 2014)&lt;/DisplayText&gt;&lt;record&gt;&lt;rec-number&gt;17214&lt;/rec-number&gt;&lt;foreign-keys&gt;&lt;key app="EN" db-id="ptpa0v9a75zff6e9zptpdsruvvx9p0trdwa2"&gt;17214&lt;/key&gt;&lt;/foreign-keys&gt;&lt;ref-type name="Journal Article"&gt;17&lt;/ref-type&gt;&lt;contributors&gt;&lt;authors&gt;&lt;author&gt;Forster, C.&lt;/author&gt;&lt;author&gt;Berthollier, N.&lt;/author&gt;&lt;author&gt;Rawlinson, D.&lt;/author&gt;&lt;/authors&gt;&lt;/contributors&gt;&lt;titles&gt;&lt;title&gt;A systematic review of potential mechanisms of change in psychotherapeutic interventions for personality disorder&lt;/title&gt;&lt;secondary-title&gt;Journal of Psychology and Psychotherapy&lt;/secondary-title&gt;&lt;/titles&gt;&lt;periodical&gt;&lt;full-title&gt;Journal of Psychology and Psychotherapy&lt;/full-title&gt;&lt;/periodical&gt;&lt;pages&gt;doi: 10.4172/2161-0487.1000133&lt;/pages&gt;&lt;volume&gt;4&lt;/volume&gt;&lt;number&gt;133&lt;/number&gt;&lt;dates&gt;&lt;year&gt;2014&lt;/year&gt;&lt;/dates&gt;&lt;isbn&gt;2161-0487&lt;/isbn&gt;&lt;urls&gt;&lt;/urls&gt;&lt;electronic-resource-num&gt;10.4172/2161-0487.1000133&lt;/electronic-resource-num&gt;&lt;/record&gt;&lt;/Cite&gt;&lt;/EndNote&gt;</w:instrText>
      </w:r>
      <w:r w:rsidR="00741BF2">
        <w:fldChar w:fldCharType="separate"/>
      </w:r>
      <w:r w:rsidR="00741BF2">
        <w:rPr>
          <w:noProof/>
        </w:rPr>
        <w:t>(</w:t>
      </w:r>
      <w:hyperlink w:anchor="_ENREF_76" w:tooltip="Forster, 2014 #17214" w:history="1">
        <w:r w:rsidR="004156E4">
          <w:rPr>
            <w:noProof/>
          </w:rPr>
          <w:t>Forster, Berthollier, &amp; Rawlinson, 2014</w:t>
        </w:r>
      </w:hyperlink>
      <w:r w:rsidR="00741BF2">
        <w:rPr>
          <w:noProof/>
        </w:rPr>
        <w:t>)</w:t>
      </w:r>
      <w:r w:rsidR="00741BF2">
        <w:fldChar w:fldCharType="end"/>
      </w:r>
      <w:r w:rsidR="00614EFD" w:rsidRPr="00B403F9">
        <w:t>.</w:t>
      </w:r>
      <w:r w:rsidR="000B5A1F">
        <w:t xml:space="preserve"> </w:t>
      </w:r>
    </w:p>
    <w:p w:rsidR="00355BF4" w:rsidRDefault="00D813DA" w:rsidP="00FF1A96">
      <w:r>
        <w:t>In essence t</w:t>
      </w:r>
      <w:r w:rsidRPr="00D813DA">
        <w:t xml:space="preserve">he </w:t>
      </w:r>
      <w:r w:rsidR="00A16197">
        <w:t xml:space="preserve">impact of these </w:t>
      </w:r>
      <w:r w:rsidRPr="00D813DA">
        <w:t>implicit or explicit explanations</w:t>
      </w:r>
      <w:r w:rsidR="00A16197">
        <w:t xml:space="preserve"> and suggestions</w:t>
      </w:r>
      <w:r w:rsidRPr="00D813DA">
        <w:t xml:space="preserve"> </w:t>
      </w:r>
      <w:r w:rsidR="00A16197">
        <w:t>serve</w:t>
      </w:r>
      <w:r w:rsidRPr="00D813DA">
        <w:t xml:space="preserve"> ostensive cues; they signal to the patient the relevance of the information that is conveyed by triggering personal recognition in </w:t>
      </w:r>
      <w:r w:rsidR="00492EA3">
        <w:t>him/her</w:t>
      </w:r>
      <w:r w:rsidRPr="00D813DA">
        <w:t>.</w:t>
      </w:r>
      <w:r w:rsidR="00225D30">
        <w:t xml:space="preserve"> </w:t>
      </w:r>
      <w:r w:rsidRPr="00D813DA">
        <w:t>This process is important because it leads the patient to reduce his/her epistemic hypervigilance as he/she increasingly sees the relevance</w:t>
      </w:r>
      <w:r w:rsidR="00492EA3">
        <w:t xml:space="preserve"> of the model</w:t>
      </w:r>
      <w:r w:rsidRPr="00D813DA">
        <w:t xml:space="preserve"> to his/her own state of mind.</w:t>
      </w:r>
      <w:r w:rsidR="00225D30">
        <w:t xml:space="preserve"> </w:t>
      </w:r>
      <w:r w:rsidRPr="00D813DA">
        <w:t xml:space="preserve">Thus, </w:t>
      </w:r>
      <w:r w:rsidRPr="00D813DA">
        <w:lastRenderedPageBreak/>
        <w:t xml:space="preserve">acquiring new skills </w:t>
      </w:r>
      <w:r w:rsidR="00492EA3">
        <w:t>that</w:t>
      </w:r>
      <w:r w:rsidRPr="00D813DA">
        <w:t xml:space="preserve"> had been lacking and </w:t>
      </w:r>
      <w:r w:rsidR="00355BF4">
        <w:t xml:space="preserve">learning </w:t>
      </w:r>
      <w:r w:rsidRPr="00D813DA">
        <w:t>new (useful) information about oneself has a nonspecific effect of creating openness that</w:t>
      </w:r>
      <w:r w:rsidR="00355BF4">
        <w:t xml:space="preserve"> makes it easier for the patient to learn </w:t>
      </w:r>
      <w:r w:rsidRPr="00D813DA">
        <w:t>the specific content conveyed within the model.</w:t>
      </w:r>
      <w:r w:rsidR="00225D30">
        <w:t xml:space="preserve"> </w:t>
      </w:r>
      <w:r w:rsidR="00355BF4">
        <w:t>A</w:t>
      </w:r>
      <w:r w:rsidRPr="00D813DA">
        <w:t xml:space="preserve"> virtuous cycle </w:t>
      </w:r>
      <w:r w:rsidR="00355BF4">
        <w:t xml:space="preserve">is created: the patient feels the truth of the evidence-based content conveyed, which creates </w:t>
      </w:r>
      <w:r w:rsidRPr="00D813DA">
        <w:t>increasing epistemic openness</w:t>
      </w:r>
      <w:r w:rsidR="00355BF4">
        <w:t>; this</w:t>
      </w:r>
      <w:r w:rsidRPr="00D813DA">
        <w:t xml:space="preserve"> in turn allows the patient to take in further information that naturally also serves to reassure and validate.</w:t>
      </w:r>
      <w:r w:rsidR="00225D30">
        <w:t xml:space="preserve"> </w:t>
      </w:r>
      <w:r w:rsidR="003F3C00">
        <w:t>When the patient feels</w:t>
      </w:r>
      <w:r w:rsidRPr="00D813DA">
        <w:t xml:space="preserve"> mentalized by the “felt truth” of the content being communicated</w:t>
      </w:r>
      <w:r w:rsidR="003F3C00">
        <w:t>, this facilitates further learning</w:t>
      </w:r>
      <w:r w:rsidRPr="00D813DA">
        <w:t>.</w:t>
      </w:r>
      <w:r w:rsidR="00225D30">
        <w:t xml:space="preserve"> </w:t>
      </w:r>
    </w:p>
    <w:p w:rsidR="00395104" w:rsidRDefault="00355BF4" w:rsidP="00395104">
      <w:r>
        <w:t>We know that without a coherent body of knowledge based on a systematically established set of principles, psychological therapy is but an empty shell.</w:t>
      </w:r>
      <w:r w:rsidR="00225D30">
        <w:t xml:space="preserve"> </w:t>
      </w:r>
      <w:r>
        <w:t>It does not meet Wampold</w:t>
      </w:r>
      <w:r w:rsidR="00492EA3">
        <w:t xml:space="preserve"> et al</w:t>
      </w:r>
      <w:r w:rsidR="00225D30">
        <w:t>.</w:t>
      </w:r>
      <w:r>
        <w:t>’s</w:t>
      </w:r>
      <w:r w:rsidR="003123E0">
        <w:t xml:space="preserve"> </w:t>
      </w:r>
      <w:r w:rsidR="00741BF2">
        <w:fldChar w:fldCharType="begin"/>
      </w:r>
      <w:r w:rsidR="00741BF2">
        <w:instrText xml:space="preserve"> ADDIN EN.CITE &lt;EndNote&gt;&lt;Cite ExcludeAuth="1"&gt;&lt;Year&gt;1997&lt;/Year&gt;&lt;RecNum&gt;5728&lt;/RecNum&gt;&lt;DisplayText&gt;(1997)&lt;/DisplayText&gt;&lt;record&gt;&lt;rec-number&gt;5728&lt;/rec-number&gt;&lt;foreign-keys&gt;&lt;key app="EN" db-id="ptpa0v9a75zff6e9zptpdsruvvx9p0trdwa2"&gt;5728&lt;/key&gt;&lt;/foreign-keys&gt;&lt;ref-type name="Journal Article"&gt;17&lt;/ref-type&gt;&lt;contributors&gt;&lt;authors&gt;&lt;author&gt;Wampold, B. E.&lt;/author&gt;&lt;author&gt;Mondin, G. W.&lt;/author&gt;&lt;author&gt;Moody, M.&lt;/author&gt;&lt;author&gt;Stich, F.&lt;/author&gt;&lt;author&gt;Benson, K.&lt;/author&gt;&lt;author&gt;Ahn, H. N.&lt;/author&gt;&lt;/authors&gt;&lt;/contributors&gt;&lt;auth-address&gt;Wampold, BE&amp;#xD;Univ Wisconsin,Sch Educ,Dept Counseling Psychol,321 Educ Bldg,1000 Bascom Mall,Madison,Wi 53706, USA&amp;#xD;Univ Wisconsin,Sch Educ,Dept Counseling Psychol,321 Educ Bldg,1000 Bascom Mall,Madison,Wi 53706, USA&lt;/auth-address&gt;&lt;titles&gt;&lt;title&gt;A meta-analysis of outcome studies comparing bona fide psychotherapies: Empirically, &amp;apos;&amp;apos;all must have prizes&amp;apos;&amp;apos;&lt;/title&gt;&lt;secondary-title&gt;Psychological Bulletin&lt;/secondary-title&gt;&lt;alt-title&gt;Psychol Bull&lt;/alt-title&gt;&lt;/titles&gt;&lt;pages&gt;203-215&lt;/pages&gt;&lt;volume&gt;122&lt;/volume&gt;&lt;number&gt;3&lt;/number&gt;&lt;keywords&gt;&lt;keyword&gt;cognitive-behavioral treatment&lt;/keyword&gt;&lt;keyword&gt;generalized anxiety disorder&lt;/keyword&gt;&lt;keyword&gt;individual-response patterns&lt;/keyword&gt;&lt;keyword&gt;obsessive-compulsive disorder&lt;/keyword&gt;&lt;keyword&gt;musical-performance anxiety&lt;/keyword&gt;&lt;keyword&gt;2 psychological treatments&lt;/keyword&gt;&lt;keyword&gt;cue-controlled relaxation&lt;/keyword&gt;&lt;keyword&gt;oriented marital-therapy&lt;/keyword&gt;&lt;keyword&gt;test-anxious students&lt;/keyword&gt;&lt;keyword&gt;low-back-pain&lt;/keyword&gt;&lt;/keywords&gt;&lt;dates&gt;&lt;year&gt;1997&lt;/year&gt;&lt;pub-dates&gt;&lt;date&gt;Nov&lt;/date&gt;&lt;/pub-dates&gt;&lt;/dates&gt;&lt;isbn&gt;0033-2909&lt;/isbn&gt;&lt;accession-num&gt;ISI:A1997YC73800001&lt;/accession-num&gt;&lt;urls&gt;&lt;related-urls&gt;&lt;url&gt;&amp;lt;Go to ISI&amp;gt;://A1997YC73800001&lt;/url&gt;&lt;/related-urls&gt;&lt;/urls&gt;&lt;electronic-resource-num&gt;Doi 10.1037/0033-2909.122.3.203&lt;/electronic-resource-num&gt;&lt;language&gt;English&lt;/language&gt;&lt;/record&gt;&lt;/Cite&gt;&lt;/EndNote&gt;</w:instrText>
      </w:r>
      <w:r w:rsidR="00741BF2">
        <w:fldChar w:fldCharType="separate"/>
      </w:r>
      <w:r w:rsidR="00741BF2">
        <w:rPr>
          <w:noProof/>
        </w:rPr>
        <w:t>(</w:t>
      </w:r>
      <w:hyperlink w:anchor="_ENREF_199" w:tooltip="Wampold, 1997 #5728" w:history="1">
        <w:r w:rsidR="004156E4">
          <w:rPr>
            <w:noProof/>
          </w:rPr>
          <w:t>1997</w:t>
        </w:r>
      </w:hyperlink>
      <w:r w:rsidR="00741BF2">
        <w:rPr>
          <w:noProof/>
        </w:rPr>
        <w:t>)</w:t>
      </w:r>
      <w:r w:rsidR="00741BF2">
        <w:fldChar w:fldCharType="end"/>
      </w:r>
      <w:r>
        <w:t xml:space="preserve"> criteria for a </w:t>
      </w:r>
      <w:r w:rsidR="00492EA3">
        <w:t>“</w:t>
      </w:r>
      <w:r>
        <w:t>bona fide</w:t>
      </w:r>
      <w:r w:rsidR="00492EA3">
        <w:t>”</w:t>
      </w:r>
      <w:r>
        <w:t xml:space="preserve"> treatment.</w:t>
      </w:r>
      <w:r w:rsidR="00225D30">
        <w:t xml:space="preserve"> </w:t>
      </w:r>
      <w:r>
        <w:t xml:space="preserve">Even in </w:t>
      </w:r>
      <w:r w:rsidR="00492EA3">
        <w:t xml:space="preserve">meta-analyses of </w:t>
      </w:r>
      <w:r>
        <w:t>large cohort stud</w:t>
      </w:r>
      <w:r w:rsidR="00492EA3">
        <w:t>i</w:t>
      </w:r>
      <w:r>
        <w:t xml:space="preserve">es, therapies without a credible tight intellectual frame are observed to fail </w:t>
      </w:r>
      <w:r w:rsidR="00741BF2">
        <w:fldChar w:fldCharType="begin">
          <w:fldData xml:space="preserve">PEVuZE5vdGU+PENpdGU+PEF1dGhvcj5CZW5pc2g8L0F1dGhvcj48WWVhcj4yMDExPC9ZZWFyPjxS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</w:fldData>
        </w:fldChar>
      </w:r>
      <w:r w:rsidR="00741BF2">
        <w:instrText xml:space="preserve"> ADDIN EN.CITE </w:instrText>
      </w:r>
      <w:r w:rsidR="00741BF2">
        <w:fldChar w:fldCharType="begin">
          <w:fldData xml:space="preserve">PEVuZE5vdGU+PENpdGU+PEF1dGhvcj5CZW5pc2g8L0F1dGhvcj48WWVhcj4yMDExPC9ZZWFyPjxS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22" w:tooltip="Benish, 2011 #17213" w:history="1">
        <w:r w:rsidR="004156E4">
          <w:rPr>
            <w:noProof/>
          </w:rPr>
          <w:t>Benish et al., 2011</w:t>
        </w:r>
      </w:hyperlink>
      <w:r w:rsidR="00741BF2">
        <w:rPr>
          <w:noProof/>
        </w:rPr>
        <w:t>)</w:t>
      </w:r>
      <w:r w:rsidR="00741BF2">
        <w:fldChar w:fldCharType="end"/>
      </w:r>
      <w:r w:rsidRPr="00D81C55">
        <w:t>.</w:t>
      </w:r>
      <w:r w:rsidRPr="00355BF4">
        <w:t xml:space="preserve"> </w:t>
      </w:r>
      <w:r>
        <w:t xml:space="preserve">However, there are probably </w:t>
      </w:r>
      <w:r w:rsidR="00B949C9">
        <w:t>more than a thousand</w:t>
      </w:r>
      <w:r>
        <w:t xml:space="preserve"> different models of psychotherapy</w:t>
      </w:r>
      <w:r w:rsidR="00925148">
        <w:t xml:space="preserve"> </w:t>
      </w:r>
      <w:r w:rsidR="00741BF2">
        <w:fldChar w:fldCharType="begin"/>
      </w:r>
      <w:r w:rsidR="00741BF2">
        <w:instrText xml:space="preserve"> ADDIN EN.CITE &lt;EndNote&gt;&lt;Cite&gt;&lt;Author&gt;Lambert&lt;/Author&gt;&lt;Year&gt;2013&lt;/Year&gt;&lt;RecNum&gt;16968&lt;/RecNum&gt;&lt;DisplayText&gt;(Lambert, 2013)&lt;/DisplayText&gt;&lt;record&gt;&lt;rec-number&gt;16968&lt;/rec-number&gt;&lt;foreign-keys&gt;&lt;key app="EN" db-id="ptpa0v9a75zff6e9zptpdsruvvx9p0trdwa2"&gt;16968&lt;/key&gt;&lt;/foreign-keys&gt;&lt;ref-type name="Book Section"&gt;5&lt;/ref-type&gt;&lt;contributors&gt;&lt;authors&gt;&lt;author&gt;Lambert, M.&lt;/author&gt;&lt;/authors&gt;&lt;secondary-authors&gt;&lt;author&gt;M. Lambert&lt;/author&gt;&lt;/secondary-authors&gt;&lt;/contributors&gt;&lt;titles&gt;&lt;title&gt;The efficacy and effectiveness of psychotherapy&lt;/title&gt;&lt;secondary-title&gt;Bergin and Garfield&amp;apos;s Handbook of Psychotherapy and Behavior Change&lt;/secondary-title&gt;&lt;/titles&gt;&lt;pages&gt;169-218&lt;/pages&gt;&lt;edition&gt;6th&lt;/edition&gt;&lt;dates&gt;&lt;year&gt;2013&lt;/year&gt;&lt;/dates&gt;&lt;pub-location&gt;Hoboken, NJ&lt;/pub-location&gt;&lt;publisher&gt;Wiley&lt;/publisher&gt;&lt;isbn&gt;1118418689&lt;/isbn&gt;&lt;urls&gt;&lt;/urls&gt;&lt;/record&gt;&lt;/Cite&gt;&lt;/EndNote&gt;</w:instrText>
      </w:r>
      <w:r w:rsidR="00741BF2">
        <w:fldChar w:fldCharType="separate"/>
      </w:r>
      <w:r w:rsidR="00741BF2">
        <w:rPr>
          <w:noProof/>
        </w:rPr>
        <w:t>(</w:t>
      </w:r>
      <w:hyperlink w:anchor="_ENREF_114" w:tooltip="Lambert, 2013 #16968" w:history="1">
        <w:r w:rsidR="004156E4">
          <w:rPr>
            <w:noProof/>
          </w:rPr>
          <w:t>Lambert, 2013</w:t>
        </w:r>
      </w:hyperlink>
      <w:r w:rsidR="00741BF2">
        <w:rPr>
          <w:noProof/>
        </w:rPr>
        <w:t>)</w:t>
      </w:r>
      <w:r w:rsidR="00741BF2">
        <w:fldChar w:fldCharType="end"/>
      </w:r>
      <w:r w:rsidR="00492EA3">
        <w:t>,</w:t>
      </w:r>
      <w:r>
        <w:t xml:space="preserve"> with more being added each day. </w:t>
      </w:r>
      <w:r w:rsidR="00D813DA" w:rsidRPr="00D813DA">
        <w:t xml:space="preserve">The fact that there are so many different therapies, using so many different theoretical models that have been found to have some beneficial effect, indicates that the significance of </w:t>
      </w:r>
      <w:r w:rsidR="00492EA3">
        <w:t xml:space="preserve">Communication </w:t>
      </w:r>
      <w:r w:rsidR="00D813DA" w:rsidRPr="00D813DA">
        <w:t xml:space="preserve">System 1 lies perhaps not in the essential truth of the “wisdom” of the specific approach, </w:t>
      </w:r>
      <w:r w:rsidR="00492EA3">
        <w:t xml:space="preserve">to </w:t>
      </w:r>
      <w:r w:rsidR="00D813DA" w:rsidRPr="00D813DA">
        <w:t xml:space="preserve">which the patient is increasingly open in the course of their treatment, but in the fact that it causes </w:t>
      </w:r>
      <w:r w:rsidR="00492EA3">
        <w:t xml:space="preserve">him/her </w:t>
      </w:r>
      <w:r w:rsidR="00D813DA" w:rsidRPr="00D813DA">
        <w:t>to give some weight to a piece of communication from the social world</w:t>
      </w:r>
      <w:r w:rsidR="009C2BA2">
        <w:t>.</w:t>
      </w:r>
      <w:r w:rsidR="00225D30">
        <w:t xml:space="preserve"> </w:t>
      </w:r>
      <w:r w:rsidR="009C2BA2">
        <w:t xml:space="preserve">This </w:t>
      </w:r>
      <w:r w:rsidR="00D813DA" w:rsidRPr="00D813DA">
        <w:t>brings us to System 2.</w:t>
      </w:r>
    </w:p>
    <w:p w:rsidR="00395104" w:rsidRDefault="00492EA3" w:rsidP="00787E4A">
      <w:pPr>
        <w:pStyle w:val="Heading2"/>
      </w:pPr>
      <w:r>
        <w:t>Communication</w:t>
      </w:r>
      <w:r w:rsidR="002D0D21">
        <w:t xml:space="preserve"> System </w:t>
      </w:r>
      <w:r>
        <w:t>2</w:t>
      </w:r>
      <w:r w:rsidR="00355BF4">
        <w:t xml:space="preserve">: The </w:t>
      </w:r>
      <w:r w:rsidR="003F3811">
        <w:t>R</w:t>
      </w:r>
      <w:r w:rsidR="00355BF4">
        <w:t xml:space="preserve">e-emergence of </w:t>
      </w:r>
      <w:r w:rsidR="003F3811">
        <w:t>R</w:t>
      </w:r>
      <w:r w:rsidR="00355BF4">
        <w:t xml:space="preserve">obust </w:t>
      </w:r>
      <w:r w:rsidR="003F3811">
        <w:t>M</w:t>
      </w:r>
      <w:r w:rsidR="00355BF4">
        <w:t>entalizing</w:t>
      </w:r>
    </w:p>
    <w:p w:rsidR="00FA5F2B" w:rsidRDefault="00B949C9" w:rsidP="00FA5F2B">
      <w:r>
        <w:t>T</w:t>
      </w:r>
      <w:r w:rsidR="0090040E">
        <w:t>hrough the process of passing on knowledge and skills, the therapist implicitly recognize</w:t>
      </w:r>
      <w:r w:rsidR="00302DC0">
        <w:t>s</w:t>
      </w:r>
      <w:r w:rsidR="0090040E">
        <w:t xml:space="preserve"> the agentiveness of the patient.</w:t>
      </w:r>
      <w:r w:rsidR="00225D30">
        <w:t xml:space="preserve"> </w:t>
      </w:r>
      <w:r w:rsidR="0090040E">
        <w:t>The therapist’s presentation to the patient of information that is personally relevant to them (which we can see as a form of marked mirroring) serves as a form of ostensive cueing that conveys that the therapist is seeking to understand the patient’s perspective.</w:t>
      </w:r>
      <w:r w:rsidR="00225D30">
        <w:t xml:space="preserve"> </w:t>
      </w:r>
      <w:r w:rsidR="0090040E">
        <w:t xml:space="preserve">This in turn enables the patient to hear and to listen. In effect, the therapist is </w:t>
      </w:r>
      <w:r w:rsidR="00A60B5F">
        <w:t>modelling</w:t>
      </w:r>
      <w:r w:rsidR="0090040E">
        <w:t xml:space="preserve"> how he/she engages in mentalizing in relation to the patient.</w:t>
      </w:r>
      <w:r w:rsidR="00225D30">
        <w:t xml:space="preserve"> </w:t>
      </w:r>
      <w:r w:rsidR="00B3370E">
        <w:t>It is important that in this process both patient and therapist come to see each other more clearly as intentional agents.</w:t>
      </w:r>
      <w:r w:rsidR="00225D30">
        <w:t xml:space="preserve"> </w:t>
      </w:r>
      <w:r w:rsidR="00B3370E">
        <w:t xml:space="preserve">It is not sufficient for the therapist to present their </w:t>
      </w:r>
      <w:r w:rsidR="00C42F4B">
        <w:t>“</w:t>
      </w:r>
      <w:r w:rsidR="00B3370E">
        <w:t>mentalizing wisdom</w:t>
      </w:r>
      <w:r w:rsidR="00C42F4B">
        <w:t>”</w:t>
      </w:r>
      <w:r w:rsidR="00B3370E">
        <w:t xml:space="preserve"> to the patient if they are not themselves clearly seen as agentive actors whose actions are </w:t>
      </w:r>
      <w:r w:rsidR="00B3370E">
        <w:lastRenderedPageBreak/>
        <w:t xml:space="preserve">predictable given </w:t>
      </w:r>
      <w:r w:rsidR="00B3370E" w:rsidRPr="00465EC7">
        <w:t>the princi</w:t>
      </w:r>
      <w:r w:rsidR="00B3370E">
        <w:t xml:space="preserve">ples of theoretical rationality. </w:t>
      </w:r>
      <w:r w:rsidR="0090040E">
        <w:t>In the facilitating context of an open and trustworthy social situation, a better understanding of the beliefs, wishes</w:t>
      </w:r>
      <w:r w:rsidR="00C42F4B">
        <w:t>,</w:t>
      </w:r>
      <w:r w:rsidR="0090040E">
        <w:t xml:space="preserve"> and desires underpinning the actions of others and of the self can be achieved.</w:t>
      </w:r>
      <w:r w:rsidR="00225D30">
        <w:t xml:space="preserve"> </w:t>
      </w:r>
      <w:r w:rsidR="0090040E">
        <w:t>This in turn allows for a more trusting</w:t>
      </w:r>
      <w:r w:rsidR="00C42F4B">
        <w:t xml:space="preserve"> and</w:t>
      </w:r>
      <w:r w:rsidR="0090040E">
        <w:t xml:space="preserve"> less paranoid interpersonal relationship in the consulting room.</w:t>
      </w:r>
      <w:r w:rsidR="00225D30">
        <w:t xml:space="preserve"> </w:t>
      </w:r>
    </w:p>
    <w:p w:rsidR="0090040E" w:rsidRDefault="00FA5F2B" w:rsidP="00FA5F2B">
      <w:r>
        <w:t xml:space="preserve">In brief, mentalizing interventions demand collaboration (working together), seeing from </w:t>
      </w:r>
      <w:r w:rsidR="00D60D86">
        <w:t xml:space="preserve">the </w:t>
      </w:r>
      <w:r>
        <w:t>other’s perspective, treating the other as a person, recognizing them as an agent, assuming they have things to teach us</w:t>
      </w:r>
      <w:r w:rsidR="00D60D86">
        <w:t>—</w:t>
      </w:r>
      <w:r>
        <w:t>since mental states are opaque</w:t>
      </w:r>
      <w:r w:rsidR="00D60D86">
        <w:t>—</w:t>
      </w:r>
      <w:r w:rsidR="00235507">
        <w:t>and</w:t>
      </w:r>
      <w:r w:rsidR="00D60D86">
        <w:t>,</w:t>
      </w:r>
      <w:r w:rsidR="00235507">
        <w:t xml:space="preserve"> of course</w:t>
      </w:r>
      <w:r w:rsidR="00D60D86">
        <w:t>,</w:t>
      </w:r>
      <w:r w:rsidR="00235507">
        <w:t xml:space="preserve"> r</w:t>
      </w:r>
      <w:r>
        <w:t xml:space="preserve">esponding contingently to </w:t>
      </w:r>
      <w:r w:rsidR="00235507">
        <w:t>them</w:t>
      </w:r>
      <w:r w:rsidR="00D60D86">
        <w:t>,</w:t>
      </w:r>
      <w:r>
        <w:t xml:space="preserve"> </w:t>
      </w:r>
      <w:r w:rsidR="00235507">
        <w:t>so that i</w:t>
      </w:r>
      <w:r w:rsidR="0090040E">
        <w:t xml:space="preserve">deally, the patient’s feeling of having been sensitively responded to opens a second virtuous cycle in interpersonal communication </w:t>
      </w:r>
      <w:r w:rsidR="0090040E" w:rsidRPr="00D60D86">
        <w:rPr>
          <w:i/>
        </w:rPr>
        <w:t xml:space="preserve">in which </w:t>
      </w:r>
      <w:r w:rsidR="00302DC0" w:rsidRPr="00D60D86">
        <w:rPr>
          <w:i/>
        </w:rPr>
        <w:t>the patient’s</w:t>
      </w:r>
      <w:r w:rsidR="0090040E" w:rsidRPr="00D60D86">
        <w:rPr>
          <w:i/>
        </w:rPr>
        <w:t xml:space="preserve"> own capacity to mentalize is regenerated</w:t>
      </w:r>
      <w:r w:rsidR="0090040E">
        <w:t>.</w:t>
      </w:r>
    </w:p>
    <w:p w:rsidR="00B3370E" w:rsidRDefault="00302DC0" w:rsidP="00B3370E">
      <w:r>
        <w:t xml:space="preserve">However, the </w:t>
      </w:r>
      <w:r w:rsidR="0090040E">
        <w:t>mentalizing of patients</w:t>
      </w:r>
      <w:r w:rsidR="00C42F4B">
        <w:t>—</w:t>
      </w:r>
      <w:r w:rsidR="0090040E">
        <w:t>that is, acting in accordance with the patient’s perspective</w:t>
      </w:r>
      <w:r w:rsidR="00C42F4B">
        <w:t>—</w:t>
      </w:r>
      <w:r w:rsidR="0090040E">
        <w:t xml:space="preserve">may be a common factor across psychotherapies not because patients need to learn about </w:t>
      </w:r>
      <w:r>
        <w:t xml:space="preserve">the contents of </w:t>
      </w:r>
      <w:r w:rsidR="0090040E">
        <w:t>their minds or those of others</w:t>
      </w:r>
      <w:r w:rsidR="00C42F4B">
        <w:t>;,</w:t>
      </w:r>
      <w:r w:rsidR="0090040E">
        <w:t xml:space="preserve"> </w:t>
      </w:r>
      <w:r w:rsidR="00C42F4B">
        <w:t>r</w:t>
      </w:r>
      <w:r w:rsidR="0090040E">
        <w:t xml:space="preserve">ather, mentalizing may be a generic way of establishing </w:t>
      </w:r>
      <w:r w:rsidR="00C42F4B">
        <w:t xml:space="preserve">an </w:t>
      </w:r>
      <w:r w:rsidR="0090040E">
        <w:t xml:space="preserve">increased level of epistemic trust and therefore achieving change in mental </w:t>
      </w:r>
      <w:r w:rsidR="0090040E" w:rsidRPr="00D60D86">
        <w:rPr>
          <w:i/>
        </w:rPr>
        <w:t>function</w:t>
      </w:r>
      <w:r w:rsidR="0090040E">
        <w:t>.</w:t>
      </w:r>
      <w:r w:rsidR="00225D30">
        <w:t xml:space="preserve"> </w:t>
      </w:r>
      <w:r w:rsidR="00C42F4B">
        <w:t>We would maintain that t</w:t>
      </w:r>
      <w:r w:rsidR="0090040E">
        <w:t>he patient’s capacity to mentalize improves in all therapies.</w:t>
      </w:r>
      <w:r w:rsidR="00225D30">
        <w:t xml:space="preserve"> </w:t>
      </w:r>
      <w:r w:rsidR="0090040E">
        <w:t xml:space="preserve">This </w:t>
      </w:r>
      <w:r w:rsidR="00C42F4B">
        <w:t>serves to</w:t>
      </w:r>
      <w:r w:rsidR="0090040E">
        <w:t xml:space="preserve"> increase self-control, reduce the</w:t>
      </w:r>
      <w:r w:rsidR="00B949C9">
        <w:t xml:space="preserve"> </w:t>
      </w:r>
      <w:r w:rsidR="00C42F4B">
        <w:t>patient’s</w:t>
      </w:r>
      <w:r w:rsidR="0090040E">
        <w:t xml:space="preserve"> experience of mental pain, and improve the</w:t>
      </w:r>
      <w:r w:rsidR="00C42F4B">
        <w:t>ir</w:t>
      </w:r>
      <w:r w:rsidR="0090040E">
        <w:t xml:space="preserve"> ability to think in the content of intense attachment relationships.</w:t>
      </w:r>
      <w:r w:rsidR="00225D30">
        <w:t xml:space="preserve"> </w:t>
      </w:r>
      <w:r w:rsidR="0090040E">
        <w:t>This has been a key part of our understanding of the mechanisms of change since the MBT model</w:t>
      </w:r>
      <w:r w:rsidR="00C42F4B">
        <w:t xml:space="preserve"> was first developed</w:t>
      </w:r>
      <w:r w:rsidR="0090040E">
        <w:t xml:space="preserve"> </w:t>
      </w:r>
      <w:r w:rsidR="00741BF2">
        <w:fldChar w:fldCharType="begin"/>
      </w:r>
      <w:r w:rsidR="00741BF2">
        <w:instrText xml:space="preserve"> ADDIN EN.CITE &lt;EndNote&gt;&lt;Cite&gt;&lt;Author&gt;Fonagy&lt;/Author&gt;&lt;Year&gt;2006&lt;/Year&gt;&lt;RecNum&gt;10689&lt;/RecNum&gt;&lt;DisplayText&gt;(Fonagy &amp;amp; Bateman, 2006)&lt;/DisplayText&gt;&lt;record&gt;&lt;rec-number&gt;10689&lt;/rec-number&gt;&lt;foreign-keys&gt;&lt;key app="EN" db-id="ptpa0v9a75zff6e9zptpdsruvvx9p0trdwa2"&gt;10689&lt;/key&gt;&lt;/foreign-keys&gt;&lt;ref-type name="Journal Article"&gt;17&lt;/ref-type&gt;&lt;contributors&gt;&lt;authors&gt;&lt;author&gt;Fonagy, P.&lt;/author&gt;&lt;author&gt;Bateman, A. W.&lt;/author&gt;&lt;/authors&gt;&lt;/contributors&gt;&lt;auth-address&gt;Sub-Department of Clinical Health Psychology, University College London, UK. p.fonagy@ucl.ac.uk&lt;/auth-address&gt;&lt;titles&gt;&lt;title&gt;Mechanisms of change in mentalization-based treatment of BPD&lt;/title&gt;&lt;secondary-title&gt;Journal of Clinical Psychology&lt;/secondary-title&gt;&lt;alt-title&gt;Journal of clinical psychology&lt;/alt-title&gt;&lt;/titles&gt;&lt;pages&gt;411-30&lt;/pages&gt;&lt;volume&gt;62&lt;/volume&gt;&lt;number&gt;4&lt;/number&gt;&lt;edition&gt;2006/02/14&lt;/edition&gt;&lt;keywords&gt;&lt;keyword&gt;Borderline Personality Disorder/*psychology/*therapy&lt;/keyword&gt;&lt;keyword&gt;*Cognition&lt;/keyword&gt;&lt;keyword&gt;Humans&lt;/keyword&gt;&lt;keyword&gt;Object Attachment&lt;/keyword&gt;&lt;keyword&gt;Psychological Theory&lt;/keyword&gt;&lt;keyword&gt;Psychotherapy/*methods&lt;/keyword&gt;&lt;keyword&gt;Reward&lt;/keyword&gt;&lt;/keywords&gt;&lt;dates&gt;&lt;year&gt;2006&lt;/year&gt;&lt;pub-dates&gt;&lt;date&gt;Apr&lt;/date&gt;&lt;/pub-dates&gt;&lt;/dates&gt;&lt;isbn&gt;0021-9762 (Print)&amp;#xD;0021-9762 (Linking)&lt;/isbn&gt;&lt;accession-num&gt;16470710&lt;/accession-num&gt;&lt;work-type&gt;Review&lt;/work-type&gt;&lt;urls&gt;&lt;related-urls&gt;&lt;url&gt;http://www.ncbi.nlm.nih.gov/pubmed/16470710&lt;/url&gt;&lt;/related-urls&gt;&lt;/urls&gt;&lt;electronic-resource-num&gt;10.1002/jclp.20241&lt;/electronic-resource-num&gt;&lt;language&gt;eng&lt;/language&gt;&lt;/record&gt;&lt;/Cite&gt;&lt;/EndNote&gt;</w:instrText>
      </w:r>
      <w:r w:rsidR="00741BF2">
        <w:fldChar w:fldCharType="separate"/>
      </w:r>
      <w:r w:rsidR="00741BF2">
        <w:rPr>
          <w:noProof/>
        </w:rPr>
        <w:t>(</w:t>
      </w:r>
      <w:hyperlink w:anchor="_ENREF_65" w:tooltip="Fonagy, 2006 #10689" w:history="1">
        <w:r w:rsidR="004156E4">
          <w:rPr>
            <w:noProof/>
          </w:rPr>
          <w:t>Fonagy &amp; Bateman, 2006</w:t>
        </w:r>
      </w:hyperlink>
      <w:r w:rsidR="00741BF2">
        <w:rPr>
          <w:noProof/>
        </w:rPr>
        <w:t>)</w:t>
      </w:r>
      <w:r w:rsidR="00741BF2">
        <w:fldChar w:fldCharType="end"/>
      </w:r>
      <w:r w:rsidR="0090040E">
        <w:t>.</w:t>
      </w:r>
      <w:r w:rsidR="00225D30">
        <w:t xml:space="preserve"> </w:t>
      </w:r>
      <w:r w:rsidR="00C42F4B">
        <w:t>A vital part of this process is t</w:t>
      </w:r>
      <w:r w:rsidR="0090040E">
        <w:t>he patient’s subjectivity being understood.</w:t>
      </w:r>
      <w:r w:rsidR="00225D30">
        <w:t xml:space="preserve"> </w:t>
      </w:r>
      <w:r w:rsidR="0090040E">
        <w:t>It is also vital to a further function of therapy, which we wish to recognize separately, namely the re</w:t>
      </w:r>
      <w:r w:rsidR="00946036">
        <w:t>kindling</w:t>
      </w:r>
      <w:r w:rsidR="0090040E">
        <w:t xml:space="preserve"> of his/her </w:t>
      </w:r>
      <w:r w:rsidR="00946036">
        <w:t>desire</w:t>
      </w:r>
      <w:r w:rsidR="0090040E">
        <w:t xml:space="preserve"> to learn about the world, including the social world.</w:t>
      </w:r>
      <w:r w:rsidR="00225D30">
        <w:t xml:space="preserve"> </w:t>
      </w:r>
      <w:r w:rsidR="00B3370E">
        <w:t xml:space="preserve">In brief, and to simplify what is probably a complex nonlinear process, the insight obtained in therapy, whatever its content, creates or recreates the potential for a learning experience, which in turn makes other similar learning experiences more productive and </w:t>
      </w:r>
      <w:r w:rsidR="00B3370E" w:rsidRPr="00E93393">
        <w:rPr>
          <w:i/>
        </w:rPr>
        <w:t>enables a stance of learning from experience</w:t>
      </w:r>
      <w:r w:rsidR="00B3370E">
        <w:t>.</w:t>
      </w:r>
      <w:r w:rsidR="00B3370E">
        <w:rPr>
          <w:rStyle w:val="FootnoteReference"/>
        </w:rPr>
        <w:footnoteReference w:id="3"/>
      </w:r>
    </w:p>
    <w:p w:rsidR="00754142" w:rsidRDefault="00B3370E" w:rsidP="00A538C8">
      <w:r>
        <w:lastRenderedPageBreak/>
        <w:t xml:space="preserve">We would like to underline a point that </w:t>
      </w:r>
      <w:r w:rsidR="00754142">
        <w:t>may seem initially puzzling given our declared commitment to m</w:t>
      </w:r>
      <w:r w:rsidR="00024842">
        <w:t>entaliz</w:t>
      </w:r>
      <w:r w:rsidR="00754142">
        <w:t>ation</w:t>
      </w:r>
      <w:r w:rsidR="00C42F4B">
        <w:t>-</w:t>
      </w:r>
      <w:r w:rsidR="00754142">
        <w:t xml:space="preserve">based psychotherapy: </w:t>
      </w:r>
      <w:r w:rsidR="00754142" w:rsidRPr="003A39DB">
        <w:rPr>
          <w:i/>
        </w:rPr>
        <w:t>m</w:t>
      </w:r>
      <w:r w:rsidR="00024842" w:rsidRPr="003A39DB">
        <w:rPr>
          <w:i/>
        </w:rPr>
        <w:t>entaliz</w:t>
      </w:r>
      <w:r w:rsidR="00754142" w:rsidRPr="003A39DB">
        <w:rPr>
          <w:i/>
        </w:rPr>
        <w:t xml:space="preserve">ing </w:t>
      </w:r>
      <w:r w:rsidR="009064D0">
        <w:rPr>
          <w:i/>
        </w:rPr>
        <w:t>in</w:t>
      </w:r>
      <w:r w:rsidR="009064D0" w:rsidRPr="003A39DB">
        <w:rPr>
          <w:i/>
        </w:rPr>
        <w:t xml:space="preserve"> </w:t>
      </w:r>
      <w:r w:rsidR="00754142" w:rsidRPr="003A39DB">
        <w:rPr>
          <w:i/>
        </w:rPr>
        <w:t xml:space="preserve">itself is not </w:t>
      </w:r>
      <w:r w:rsidR="009064D0">
        <w:rPr>
          <w:i/>
        </w:rPr>
        <w:t>the objective of</w:t>
      </w:r>
      <w:r w:rsidR="00754142" w:rsidRPr="003A39DB">
        <w:rPr>
          <w:i/>
        </w:rPr>
        <w:t xml:space="preserve"> therapy</w:t>
      </w:r>
      <w:r w:rsidR="00754142">
        <w:t>.</w:t>
      </w:r>
      <w:r w:rsidR="00225D30">
        <w:t xml:space="preserve"> </w:t>
      </w:r>
      <w:r w:rsidR="00754142" w:rsidRPr="00687FDB">
        <w:t>I</w:t>
      </w:r>
      <w:r w:rsidR="00754142">
        <w:t>nstructing the therapist to focus the patient on their own thoughts and feelings, or indeed the thoughts and feelings of those around them will not achieve change.</w:t>
      </w:r>
      <w:r w:rsidR="00225D30">
        <w:t xml:space="preserve"> </w:t>
      </w:r>
      <w:r w:rsidR="00754142">
        <w:t xml:space="preserve">It will initiate change </w:t>
      </w:r>
      <w:r w:rsidR="009064D0">
        <w:t xml:space="preserve">by </w:t>
      </w:r>
      <w:r w:rsidR="00754142">
        <w:t>changing the mindset of the individual undergoi</w:t>
      </w:r>
      <w:r w:rsidR="006E2762">
        <w:t>ng treatment.</w:t>
      </w:r>
      <w:r w:rsidR="00225D30">
        <w:t xml:space="preserve"> </w:t>
      </w:r>
      <w:r w:rsidR="006E2762">
        <w:t xml:space="preserve">However, System </w:t>
      </w:r>
      <w:r w:rsidR="00225D30">
        <w:t>2</w:t>
      </w:r>
      <w:r w:rsidR="00754142">
        <w:t xml:space="preserve"> </w:t>
      </w:r>
      <w:r w:rsidR="006E2762">
        <w:t xml:space="preserve">can </w:t>
      </w:r>
      <w:r w:rsidR="00754142">
        <w:t xml:space="preserve">no more </w:t>
      </w:r>
      <w:r w:rsidR="006E2762">
        <w:t>assure</w:t>
      </w:r>
      <w:r w:rsidR="00754142">
        <w:t xml:space="preserve"> enduring alteration in t</w:t>
      </w:r>
      <w:r w:rsidR="00475A7D">
        <w:t xml:space="preserve">he individual than does System </w:t>
      </w:r>
      <w:r w:rsidR="00225D30">
        <w:t>1</w:t>
      </w:r>
      <w:r w:rsidR="00754142">
        <w:t>.</w:t>
      </w:r>
      <w:r w:rsidR="00225D30">
        <w:t xml:space="preserve"> </w:t>
      </w:r>
      <w:r w:rsidR="00A538C8">
        <w:t>Mentalizing is a catalyst to the acceptance of socially transmitted new understandings</w:t>
      </w:r>
      <w:r w:rsidR="00C821E5">
        <w:t>.</w:t>
      </w:r>
      <w:r w:rsidR="00A538C8">
        <w:t xml:space="preserve"> </w:t>
      </w:r>
      <w:r w:rsidR="00754142">
        <w:t>Improvement is based on learning from experience beyond therapy.</w:t>
      </w:r>
      <w:r w:rsidR="00225D30">
        <w:t xml:space="preserve"> </w:t>
      </w:r>
    </w:p>
    <w:p w:rsidR="00754142" w:rsidRDefault="00C42F4B" w:rsidP="00475A7D">
      <w:pPr>
        <w:pStyle w:val="Heading2"/>
      </w:pPr>
      <w:r>
        <w:t xml:space="preserve">Communication </w:t>
      </w:r>
      <w:r w:rsidR="00475A7D">
        <w:t xml:space="preserve">System </w:t>
      </w:r>
      <w:r>
        <w:t>3</w:t>
      </w:r>
      <w:r w:rsidR="00754142">
        <w:t xml:space="preserve">: </w:t>
      </w:r>
      <w:r w:rsidR="00302DC0">
        <w:t xml:space="preserve">The </w:t>
      </w:r>
      <w:r w:rsidR="003F3811">
        <w:t>R</w:t>
      </w:r>
      <w:r w:rsidR="00302DC0">
        <w:t xml:space="preserve">e-emergence of </w:t>
      </w:r>
      <w:r w:rsidR="003F3811">
        <w:t>S</w:t>
      </w:r>
      <w:r w:rsidR="00302DC0">
        <w:t xml:space="preserve">ocial </w:t>
      </w:r>
      <w:r w:rsidR="003F3811">
        <w:t>L</w:t>
      </w:r>
      <w:r w:rsidR="00302DC0">
        <w:t>earning</w:t>
      </w:r>
      <w:r w:rsidR="00492EA3">
        <w:t xml:space="preserve"> </w:t>
      </w:r>
      <w:r w:rsidR="00FC160F">
        <w:t>beyond</w:t>
      </w:r>
      <w:r w:rsidR="00492EA3">
        <w:t xml:space="preserve"> </w:t>
      </w:r>
      <w:r w:rsidR="003F3811">
        <w:t>T</w:t>
      </w:r>
      <w:r w:rsidR="00492EA3">
        <w:t>herapy</w:t>
      </w:r>
    </w:p>
    <w:p w:rsidR="00302DC0" w:rsidRDefault="00302DC0" w:rsidP="00302DC0">
      <w:r>
        <w:t>We hypothesize that feeling understood opens a key biological route to information transmission and the possibility of taking in knowledge that is felt to be personally relevant and generalizable</w:t>
      </w:r>
      <w:r w:rsidR="00AF3BD4">
        <w:t>.</w:t>
      </w:r>
      <w:r>
        <w:t xml:space="preserve"> </w:t>
      </w:r>
      <w:r w:rsidR="00AF3BD4">
        <w:t>T</w:t>
      </w:r>
      <w:r>
        <w:t>his is what brings about change in previously rigidly held beliefs.</w:t>
      </w:r>
      <w:r w:rsidR="00225D30">
        <w:t xml:space="preserve"> </w:t>
      </w:r>
      <w:r>
        <w:t xml:space="preserve">In essence, the experience of feeling thought about enables us to learn new things about our social world. </w:t>
      </w:r>
    </w:p>
    <w:p w:rsidR="00302DC0" w:rsidRDefault="00302DC0" w:rsidP="00571189">
      <w:r>
        <w:t>The therapeutic situation teaches about sources of knowledge.</w:t>
      </w:r>
      <w:r w:rsidR="00225D30">
        <w:t xml:space="preserve"> </w:t>
      </w:r>
      <w:r>
        <w:t xml:space="preserve">It provides a clear social illustration of trust, making the therapist a “deferential source” </w:t>
      </w:r>
      <w:r w:rsidR="00741BF2">
        <w:fldChar w:fldCharType="begin"/>
      </w:r>
      <w:r w:rsidR="00741BF2">
        <w:instrText xml:space="preserve"> ADDIN EN.CITE &lt;EndNote&gt;&lt;Cite&gt;&lt;Author&gt;Wilson&lt;/Author&gt;&lt;Year&gt;2012&lt;/Year&gt;&lt;RecNum&gt;16698&lt;/RecNum&gt;&lt;DisplayText&gt;(Wilson &amp;amp; Sperber, 2012)&lt;/DisplayText&gt;&lt;record&gt;&lt;rec-number&gt;16698&lt;/rec-number&gt;&lt;foreign-keys&gt;&lt;key app="EN" db-id="ptpa0v9a75zff6e9zptpdsruvvx9p0trdwa2"&gt;16698&lt;/key&gt;&lt;/foreign-keys&gt;&lt;ref-type name="Book"&gt;6&lt;/ref-type&gt;&lt;contributors&gt;&lt;authors&gt;&lt;author&gt;Wilson, D.&lt;/author&gt;&lt;author&gt;Sperber, D.&lt;/author&gt;&lt;/authors&gt;&lt;/contributors&gt;&lt;titles&gt;&lt;title&gt;Meaning and relevance&lt;/title&gt;&lt;/titles&gt;&lt;dates&gt;&lt;year&gt;2012&lt;/year&gt;&lt;/dates&gt;&lt;pub-location&gt;Cambridge, UK&lt;/pub-location&gt;&lt;publisher&gt;Cambridge University Press&lt;/publisher&gt;&lt;urls&gt;&lt;/urls&gt;&lt;/record&gt;&lt;/Cite&gt;&lt;/EndNote&gt;</w:instrText>
      </w:r>
      <w:r w:rsidR="00741BF2">
        <w:fldChar w:fldCharType="separate"/>
      </w:r>
      <w:r w:rsidR="00741BF2">
        <w:rPr>
          <w:noProof/>
        </w:rPr>
        <w:t>(</w:t>
      </w:r>
      <w:hyperlink w:anchor="_ENREF_204" w:tooltip="Wilson, 2012 #16698" w:history="1">
        <w:r w:rsidR="004156E4">
          <w:rPr>
            <w:noProof/>
          </w:rPr>
          <w:t>Wilson &amp; Sperber, 2012</w:t>
        </w:r>
      </w:hyperlink>
      <w:r w:rsidR="00741BF2">
        <w:rPr>
          <w:noProof/>
        </w:rPr>
        <w:t>)</w:t>
      </w:r>
      <w:r w:rsidR="00741BF2">
        <w:fldChar w:fldCharType="end"/>
      </w:r>
      <w:r>
        <w:t xml:space="preserve"> of knowledge with the capacity to undo previously rigidly held beliefs about the self</w:t>
      </w:r>
      <w:r w:rsidR="00AF3BD4">
        <w:t xml:space="preserve"> and</w:t>
      </w:r>
      <w:r>
        <w:t xml:space="preserve"> about others, and to dissolve the patient’s experience of epistemic isolation, which is embodied in the rigidity of </w:t>
      </w:r>
      <w:r w:rsidR="00AF3BD4">
        <w:t>his/her</w:t>
      </w:r>
      <w:r>
        <w:t xml:space="preserve"> subjective experience.</w:t>
      </w:r>
      <w:r w:rsidR="00225D30">
        <w:t xml:space="preserve"> </w:t>
      </w:r>
      <w:r>
        <w:t>A third virtuous cycle is initiated.</w:t>
      </w:r>
      <w:r w:rsidR="00225D30">
        <w:t xml:space="preserve"> </w:t>
      </w:r>
      <w:r w:rsidR="00AF3BD4">
        <w:t>Improved mentalizing permits i</w:t>
      </w:r>
      <w:r>
        <w:t>mproved understanding of social situations</w:t>
      </w:r>
      <w:r w:rsidR="00AF3BD4">
        <w:t>, which</w:t>
      </w:r>
      <w:r>
        <w:t xml:space="preserve"> leads to better understanding of important others in the patient’s life, in turn </w:t>
      </w:r>
      <w:r w:rsidR="00FC160F">
        <w:t>creating</w:t>
      </w:r>
      <w:r w:rsidR="00AF3BD4">
        <w:t xml:space="preserve"> </w:t>
      </w:r>
      <w:r>
        <w:t xml:space="preserve">the potential for </w:t>
      </w:r>
      <w:r w:rsidR="00AF3BD4">
        <w:t>the patient</w:t>
      </w:r>
      <w:r>
        <w:t xml:space="preserve"> to notice a sensitive response and feel understood.</w:t>
      </w:r>
      <w:r w:rsidR="00225D30">
        <w:t xml:space="preserve"> </w:t>
      </w:r>
      <w:r>
        <w:t>Reopening the potential to feel sensitively responded to may in itself initiate more trusting</w:t>
      </w:r>
      <w:r w:rsidR="00AF3BD4">
        <w:t>,</w:t>
      </w:r>
      <w:r>
        <w:t xml:space="preserve"> less paranoid interpersonal relationships, and </w:t>
      </w:r>
      <w:r w:rsidR="00FC160F">
        <w:t xml:space="preserve">may </w:t>
      </w:r>
      <w:r>
        <w:t xml:space="preserve">thus open the </w:t>
      </w:r>
      <w:r w:rsidR="00AF3BD4">
        <w:t>person</w:t>
      </w:r>
      <w:r>
        <w:t xml:space="preserve"> up to new understandings of specific social situations as they arise.</w:t>
      </w:r>
    </w:p>
    <w:p w:rsidR="00302DC0" w:rsidRDefault="00302DC0" w:rsidP="00302DC0">
      <w:r>
        <w:t xml:space="preserve">We posit that, as the patient’s state of epistemic hypervigilance relaxes, his/her capacity for trust </w:t>
      </w:r>
      <w:r w:rsidR="00431EE2">
        <w:t>will increase</w:t>
      </w:r>
      <w:r>
        <w:t xml:space="preserve"> and he/she </w:t>
      </w:r>
      <w:r w:rsidR="00431EE2">
        <w:t>will discover</w:t>
      </w:r>
      <w:r>
        <w:t xml:space="preserve"> new ways of learning about others.</w:t>
      </w:r>
      <w:r w:rsidR="00225D30">
        <w:t xml:space="preserve"> </w:t>
      </w:r>
      <w:r>
        <w:t xml:space="preserve">This brings with it an increase in the patient’s willingness to modify </w:t>
      </w:r>
      <w:r w:rsidR="00AF3BD4">
        <w:t xml:space="preserve">his/her </w:t>
      </w:r>
      <w:r>
        <w:t>cognitive structures for interpreting the behavior of others.</w:t>
      </w:r>
      <w:r w:rsidR="00225D30">
        <w:t xml:space="preserve"> </w:t>
      </w:r>
      <w:r>
        <w:lastRenderedPageBreak/>
        <w:t xml:space="preserve">Social experiences that may have been positive, but were in the past discounted as a result of the patient’s </w:t>
      </w:r>
      <w:r w:rsidR="00AF3BD4">
        <w:t xml:space="preserve">epistemic </w:t>
      </w:r>
      <w:r>
        <w:t>hypervigilance, now have the potential to have a positive impact.</w:t>
      </w:r>
      <w:r w:rsidR="00225D30">
        <w:t xml:space="preserve"> </w:t>
      </w:r>
      <w:r>
        <w:t xml:space="preserve">This is the third system of change, which </w:t>
      </w:r>
      <w:r w:rsidR="00431EE2">
        <w:t>becomes</w:t>
      </w:r>
      <w:r>
        <w:t xml:space="preserve"> available </w:t>
      </w:r>
      <w:r w:rsidR="00431EE2">
        <w:t>once</w:t>
      </w:r>
      <w:r>
        <w:t xml:space="preserve"> System 2 </w:t>
      </w:r>
      <w:r w:rsidR="00431EE2">
        <w:t xml:space="preserve">has </w:t>
      </w:r>
      <w:r>
        <w:t xml:space="preserve">opened the way to change </w:t>
      </w:r>
      <w:r w:rsidR="00431EE2">
        <w:t>by</w:t>
      </w:r>
      <w:r>
        <w:t xml:space="preserve"> enhanc</w:t>
      </w:r>
      <w:r w:rsidR="00431EE2">
        <w:t>ing the patient’s capacity to</w:t>
      </w:r>
      <w:r>
        <w:t xml:space="preserve"> mentaliz</w:t>
      </w:r>
      <w:r w:rsidR="00431EE2">
        <w:t>e</w:t>
      </w:r>
      <w:r>
        <w:t>.</w:t>
      </w:r>
      <w:r w:rsidR="00225D30">
        <w:t xml:space="preserve"> </w:t>
      </w:r>
      <w:r>
        <w:t xml:space="preserve">As patients </w:t>
      </w:r>
      <w:r w:rsidR="00431EE2">
        <w:t xml:space="preserve">begin to </w:t>
      </w:r>
      <w:r>
        <w:t>experience social interactions in a more benign way and see the social situation</w:t>
      </w:r>
      <w:r w:rsidR="00431EE2">
        <w:t>s</w:t>
      </w:r>
      <w:r>
        <w:t xml:space="preserve"> they are in more accurately (e.g., not seeing an experience of temporary social disappointment as an outright rejection), they update their knowledge of both themselves and others.</w:t>
      </w:r>
      <w:r w:rsidR="00225D30">
        <w:t xml:space="preserve"> </w:t>
      </w:r>
    </w:p>
    <w:p w:rsidR="00302DC0" w:rsidRDefault="00302DC0" w:rsidP="00302DC0">
      <w:r>
        <w:t>It is the recovery of the capacity for social information exchange that is at the heart of psychotherapies.</w:t>
      </w:r>
      <w:r w:rsidR="00225D30">
        <w:t xml:space="preserve"> </w:t>
      </w:r>
      <w:r>
        <w:t>They impart an ability to modify or benefit from benign social intentions, and to update knowledge about the self and others in social situations.</w:t>
      </w:r>
      <w:r w:rsidR="00225D30">
        <w:t xml:space="preserve"> </w:t>
      </w:r>
      <w:r>
        <w:t xml:space="preserve">The improved sense of epistemic trust enables learning from social experience; in this way the third virtuous cycle is maintained beyond therapy. </w:t>
      </w:r>
    </w:p>
    <w:p w:rsidR="00B949C9" w:rsidRDefault="00302DC0" w:rsidP="00302DC0">
      <w:r>
        <w:t>As therapists we often assume that the process in the consulting room is the primary driver of change.</w:t>
      </w:r>
      <w:r w:rsidR="00225D30">
        <w:t xml:space="preserve"> </w:t>
      </w:r>
      <w:r>
        <w:t xml:space="preserve">Yet change </w:t>
      </w:r>
      <w:r w:rsidR="00B949C9">
        <w:t xml:space="preserve">may be primarily </w:t>
      </w:r>
      <w:r>
        <w:t>brought about by what happens beyond therapy</w:t>
      </w:r>
      <w:r w:rsidR="00AF3BD4">
        <w:t>—</w:t>
      </w:r>
      <w:r>
        <w:t xml:space="preserve">by </w:t>
      </w:r>
      <w:r w:rsidR="00431EE2">
        <w:t>the way</w:t>
      </w:r>
      <w:r>
        <w:t xml:space="preserve"> a person uses their social environment.</w:t>
      </w:r>
      <w:r w:rsidR="00225D30">
        <w:t xml:space="preserve"> </w:t>
      </w:r>
      <w:r w:rsidR="00B949C9">
        <w:t>As noted, e</w:t>
      </w:r>
      <w:r>
        <w:t xml:space="preserve">mpirical evidence from session-by-session monitoring of change suggests that the therapeutic alliance in the previous session foretells change in the next </w:t>
      </w:r>
      <w:r w:rsidR="00741BF2">
        <w:fldChar w:fldCharType="begin">
          <w:fldData xml:space="preserve">PEVuZE5vdGU+PENpdGU+PEF1dGhvcj5GYWxrZW5zdHJvbTwvQXV0aG9yPjxZZWFyPjIwMTM8L1ll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</w:fldData>
        </w:fldChar>
      </w:r>
      <w:r w:rsidR="00741BF2">
        <w:instrText xml:space="preserve"> ADDIN EN.CITE </w:instrText>
      </w:r>
      <w:r w:rsidR="00741BF2">
        <w:fldChar w:fldCharType="begin">
          <w:fldData xml:space="preserve">PEVuZE5vdGU+PENpdGU+PEF1dGhvcj5GYWxrZW5zdHJvbTwvQXV0aG9yPjxZZWFyPjIwMTM8L1ll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</w:fldData>
        </w:fldChar>
      </w:r>
      <w:r w:rsidR="00741BF2">
        <w:instrText xml:space="preserve"> ADDIN EN.CITE.DATA </w:instrText>
      </w:r>
      <w:r w:rsidR="00741BF2">
        <w:fldChar w:fldCharType="end"/>
      </w:r>
      <w:r w:rsidR="00741BF2">
        <w:fldChar w:fldCharType="separate"/>
      </w:r>
      <w:r w:rsidR="00741BF2">
        <w:rPr>
          <w:noProof/>
        </w:rPr>
        <w:t>(</w:t>
      </w:r>
      <w:hyperlink w:anchor="_ENREF_58" w:tooltip="Falkenstrom, 2013 #16175" w:history="1">
        <w:r w:rsidR="004156E4">
          <w:rPr>
            <w:noProof/>
          </w:rPr>
          <w:t>Falkenstrom et al., 2013</w:t>
        </w:r>
      </w:hyperlink>
      <w:r w:rsidR="00741BF2">
        <w:rPr>
          <w:noProof/>
        </w:rPr>
        <w:t xml:space="preserve">; </w:t>
      </w:r>
      <w:hyperlink w:anchor="_ENREF_185" w:tooltip="Tasca, 2012 #16774" w:history="1">
        <w:r w:rsidR="004156E4">
          <w:rPr>
            <w:noProof/>
          </w:rPr>
          <w:t>Tasca &amp; Lampard, 2012</w:t>
        </w:r>
      </w:hyperlink>
      <w:r w:rsidR="00741BF2">
        <w:rPr>
          <w:noProof/>
        </w:rPr>
        <w:t>)</w:t>
      </w:r>
      <w:r w:rsidR="00741BF2">
        <w:fldChar w:fldCharType="end"/>
      </w:r>
      <w:r>
        <w:t>.</w:t>
      </w:r>
      <w:r w:rsidR="00225D30">
        <w:t xml:space="preserve"> </w:t>
      </w:r>
      <w:r>
        <w:t>This suggests that change occurs in between sessions</w:t>
      </w:r>
      <w:r w:rsidR="00431EE2">
        <w:t>,</w:t>
      </w:r>
      <w:r>
        <w:t xml:space="preserve"> as a consequence of changed attitudes to learning engendered by the therapy.</w:t>
      </w:r>
      <w:r w:rsidR="00225D30">
        <w:t xml:space="preserve"> </w:t>
      </w:r>
    </w:p>
    <w:p w:rsidR="00302DC0" w:rsidRDefault="00302DC0" w:rsidP="00302DC0">
      <w:r>
        <w:t>The implication</w:t>
      </w:r>
      <w:r w:rsidR="00B949C9">
        <w:t>, however,</w:t>
      </w:r>
      <w:r>
        <w:t xml:space="preserve"> is</w:t>
      </w:r>
      <w:r w:rsidR="00B949C9">
        <w:t xml:space="preserve"> also</w:t>
      </w:r>
      <w:r>
        <w:t xml:space="preserve"> that the extent of benefit a patient</w:t>
      </w:r>
      <w:r w:rsidR="00B949C9">
        <w:t xml:space="preserve"> may</w:t>
      </w:r>
      <w:r>
        <w:t xml:space="preserve"> derive from treatment may</w:t>
      </w:r>
      <w:r w:rsidR="00B949C9">
        <w:t xml:space="preserve"> largely</w:t>
      </w:r>
      <w:r>
        <w:t xml:space="preserve"> depend on what is accessible to the patient in his/her particular social world.</w:t>
      </w:r>
      <w:r w:rsidR="00225D30">
        <w:t xml:space="preserve"> </w:t>
      </w:r>
      <w:r>
        <w:t xml:space="preserve">We predict that psychotherapy for BPD is much more likely to succeed if the </w:t>
      </w:r>
      <w:r w:rsidR="00EF29FB">
        <w:t>patient’s</w:t>
      </w:r>
      <w:r>
        <w:t xml:space="preserve"> social environment at the time of treatment is</w:t>
      </w:r>
      <w:r w:rsidR="00EF29FB">
        <w:t xml:space="preserve"> generally</w:t>
      </w:r>
      <w:r>
        <w:t xml:space="preserve"> benign.</w:t>
      </w:r>
      <w:r w:rsidR="00225D30">
        <w:t xml:space="preserve"> </w:t>
      </w:r>
      <w:r w:rsidR="00431EE2">
        <w:t>Although we do not know of any systematic studies that have explored this moderator, clinical experience suggests that there is likely to be some validity to this assertion.</w:t>
      </w:r>
      <w:r w:rsidR="00225D30">
        <w:t xml:space="preserve"> </w:t>
      </w:r>
      <w:r w:rsidR="00A4471F">
        <w:t>Further, we should not forget the potential role of evocative person</w:t>
      </w:r>
      <w:r w:rsidR="00571189">
        <w:t>–</w:t>
      </w:r>
      <w:r w:rsidR="00A4471F">
        <w:t>environment correlations here: because of a greater openness to social learning, patients may also begin actively influence and even “select” their environment in a more positive way, as is also demonstrated by studies suggesting that the process of “relationship-recruiting” may play a crucial role in explaining resilience and the emergence of so-called broaden-and-build cycles</w:t>
      </w:r>
      <w:r w:rsidR="00571189">
        <w:t xml:space="preserve"> </w:t>
      </w:r>
      <w:r w:rsidR="00741BF2">
        <w:fldChar w:fldCharType="begin">
          <w:fldData xml:space="preserve">PEVuZE5vdGU+PENpdGU+PEF1dGhvcj5Gb25hZ3k8L0F1dGhvcj48WWVhcj4yMDA5PC9ZZWFyPjxS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</w:fldData>
        </w:fldChar>
      </w:r>
      <w:r w:rsidR="00741BF2">
        <w:instrText xml:space="preserve"> ADDIN EN.CITE </w:instrText>
      </w:r>
      <w:r w:rsidR="00741BF2">
        <w:fldChar w:fldCharType="begin">
          <w:fldData xml:space="preserve">PEVuZE5vdGU+PENpdGU+PEF1dGhvcj5Gb25hZ3k8L0F1dGhvcj48WWVhcj4yMDA5PC9ZZWFyPjxS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68" w:tooltip="Fonagy, 2009 #11502" w:history="1">
        <w:r w:rsidR="004156E4">
          <w:rPr>
            <w:noProof/>
          </w:rPr>
          <w:t>Fonagy &amp; Luyten, 2009</w:t>
        </w:r>
      </w:hyperlink>
      <w:r w:rsidR="00741BF2">
        <w:rPr>
          <w:noProof/>
        </w:rPr>
        <w:t xml:space="preserve">; </w:t>
      </w:r>
      <w:hyperlink w:anchor="_ENREF_95" w:tooltip="Hauser, 2006 #12310" w:history="1">
        <w:r w:rsidR="004156E4">
          <w:rPr>
            <w:noProof/>
          </w:rPr>
          <w:t>Hauser, Allen, &amp; Golden, 2006</w:t>
        </w:r>
      </w:hyperlink>
      <w:r w:rsidR="00741BF2">
        <w:rPr>
          <w:noProof/>
        </w:rPr>
        <w:t>)</w:t>
      </w:r>
      <w:r w:rsidR="00741BF2">
        <w:fldChar w:fldCharType="end"/>
      </w:r>
      <w:r w:rsidR="00A4471F">
        <w:t>.</w:t>
      </w:r>
    </w:p>
    <w:p w:rsidR="00302DC0" w:rsidRDefault="00302DC0" w:rsidP="00302DC0">
      <w:r>
        <w:lastRenderedPageBreak/>
        <w:t xml:space="preserve">This admittedly </w:t>
      </w:r>
      <w:r w:rsidR="00A4471F">
        <w:t xml:space="preserve">in part still </w:t>
      </w:r>
      <w:r>
        <w:t>speculative model offers a way of integrating the specific and nonspecific factors in psychotherapy.</w:t>
      </w:r>
      <w:r w:rsidR="00225D30">
        <w:t xml:space="preserve"> </w:t>
      </w:r>
      <w:r>
        <w:t xml:space="preserve">Specific factors associated with therapies that work create experiences of truth, which in turn encourage </w:t>
      </w:r>
      <w:r w:rsidR="00EF29FB">
        <w:t>the patient</w:t>
      </w:r>
      <w:r>
        <w:t xml:space="preserve"> to learn more.</w:t>
      </w:r>
      <w:r w:rsidR="00225D30">
        <w:t xml:space="preserve"> </w:t>
      </w:r>
      <w:r>
        <w:t>In this process, via a nonspecific channel, the patient’s capacity to mentalize is fostered.</w:t>
      </w:r>
      <w:r w:rsidR="00225D30">
        <w:t xml:space="preserve"> </w:t>
      </w:r>
      <w:r>
        <w:t>Both these systems would be expected to lead to symptomatic improvement.</w:t>
      </w:r>
      <w:r w:rsidR="00225D30">
        <w:t xml:space="preserve"> </w:t>
      </w:r>
      <w:r>
        <w:t xml:space="preserve">Improved mentalizing as well as reduced symptomatology </w:t>
      </w:r>
      <w:r w:rsidR="00EF29FB">
        <w:t xml:space="preserve">then </w:t>
      </w:r>
      <w:r>
        <w:t xml:space="preserve">improve the </w:t>
      </w:r>
      <w:r w:rsidR="00431EE2">
        <w:t xml:space="preserve">patient’s </w:t>
      </w:r>
      <w:r>
        <w:t>experience</w:t>
      </w:r>
      <w:r w:rsidR="00431EE2">
        <w:t>s</w:t>
      </w:r>
      <w:r>
        <w:t xml:space="preserve"> of social relationships.</w:t>
      </w:r>
      <w:r w:rsidR="00225D30">
        <w:t xml:space="preserve"> </w:t>
      </w:r>
      <w:r>
        <w:t xml:space="preserve">It is likely that </w:t>
      </w:r>
      <w:r w:rsidR="00431EE2">
        <w:t xml:space="preserve">it is </w:t>
      </w:r>
      <w:r>
        <w:t xml:space="preserve">these </w:t>
      </w:r>
      <w:r w:rsidR="00EF29FB">
        <w:t xml:space="preserve">social </w:t>
      </w:r>
      <w:r>
        <w:t xml:space="preserve">new experiences, rather than just what happens in therapy, </w:t>
      </w:r>
      <w:r w:rsidR="00431EE2">
        <w:t xml:space="preserve">that </w:t>
      </w:r>
      <w:r>
        <w:t xml:space="preserve">serve to erode the epistemic hypervigilance </w:t>
      </w:r>
      <w:r w:rsidR="00EF29FB">
        <w:t>that</w:t>
      </w:r>
      <w:r>
        <w:t xml:space="preserve"> has</w:t>
      </w:r>
      <w:r w:rsidR="00EF29FB">
        <w:t xml:space="preserve"> hitherto</w:t>
      </w:r>
      <w:r>
        <w:t xml:space="preserve"> prevented benign social interactions from changing an individual’s experience of themselves and of the social world.</w:t>
      </w:r>
      <w:r w:rsidR="00431EE2">
        <w:t xml:space="preserve"> </w:t>
      </w:r>
      <w:r w:rsidR="00431EE2">
        <w:rPr>
          <w:i/>
        </w:rPr>
        <w:t>C</w:t>
      </w:r>
      <w:r w:rsidR="00431EE2" w:rsidRPr="00571397">
        <w:rPr>
          <w:i/>
        </w:rPr>
        <w:t>hange is</w:t>
      </w:r>
      <w:r w:rsidR="00EF29FB">
        <w:rPr>
          <w:i/>
        </w:rPr>
        <w:t>, thus,</w:t>
      </w:r>
      <w:r w:rsidR="00431EE2" w:rsidRPr="00571397">
        <w:rPr>
          <w:i/>
        </w:rPr>
        <w:t xml:space="preserve"> </w:t>
      </w:r>
      <w:r w:rsidR="00431EE2">
        <w:rPr>
          <w:i/>
        </w:rPr>
        <w:t xml:space="preserve">probably </w:t>
      </w:r>
      <w:r w:rsidR="00431EE2" w:rsidRPr="00571397">
        <w:rPr>
          <w:i/>
        </w:rPr>
        <w:t xml:space="preserve">due to how a person uses </w:t>
      </w:r>
      <w:r w:rsidR="00A4471F">
        <w:rPr>
          <w:i/>
        </w:rPr>
        <w:t xml:space="preserve">(and changes) </w:t>
      </w:r>
      <w:r w:rsidR="00431EE2" w:rsidRPr="00571397">
        <w:rPr>
          <w:i/>
        </w:rPr>
        <w:t xml:space="preserve">their social environment, not </w:t>
      </w:r>
      <w:r w:rsidR="00431EE2">
        <w:rPr>
          <w:i/>
        </w:rPr>
        <w:t>to</w:t>
      </w:r>
      <w:r w:rsidR="00431EE2" w:rsidRPr="00571397">
        <w:rPr>
          <w:i/>
        </w:rPr>
        <w:t xml:space="preserve"> what happens in therapy.</w:t>
      </w:r>
      <w:r w:rsidR="00225D30">
        <w:t xml:space="preserve"> </w:t>
      </w:r>
    </w:p>
    <w:p w:rsidR="00754142" w:rsidRDefault="00E9775B" w:rsidP="00E9775B">
      <w:pPr>
        <w:pStyle w:val="Heading2"/>
      </w:pPr>
      <w:r>
        <w:t xml:space="preserve">Simple </w:t>
      </w:r>
      <w:r w:rsidR="003F3811">
        <w:t>P</w:t>
      </w:r>
      <w:r w:rsidR="00754142">
        <w:t xml:space="preserve">rinciples of </w:t>
      </w:r>
      <w:r w:rsidR="003F3811">
        <w:t>P</w:t>
      </w:r>
      <w:r w:rsidR="00754142">
        <w:t xml:space="preserve">sychological </w:t>
      </w:r>
      <w:r w:rsidR="003F3811">
        <w:t>T</w:t>
      </w:r>
      <w:r w:rsidR="00754142">
        <w:t xml:space="preserve">herapy with </w:t>
      </w:r>
      <w:r w:rsidR="002C5BCE">
        <w:t>B</w:t>
      </w:r>
      <w:r w:rsidR="00754142">
        <w:t>PD</w:t>
      </w:r>
    </w:p>
    <w:p w:rsidR="002C5BCE" w:rsidRDefault="00754142" w:rsidP="00754142">
      <w:r>
        <w:t xml:space="preserve">What does all this tell us about </w:t>
      </w:r>
      <w:r w:rsidR="00EF29FB">
        <w:t xml:space="preserve">development of </w:t>
      </w:r>
      <w:r>
        <w:t>appr</w:t>
      </w:r>
      <w:r w:rsidR="00650781">
        <w:t>opriate treatment</w:t>
      </w:r>
      <w:r w:rsidR="00EF29FB">
        <w:t>s</w:t>
      </w:r>
      <w:r w:rsidR="00650781">
        <w:t xml:space="preserve"> for </w:t>
      </w:r>
      <w:r w:rsidR="00C200CB">
        <w:t>BPD</w:t>
      </w:r>
      <w:r>
        <w:t>?</w:t>
      </w:r>
      <w:r w:rsidR="00225D30">
        <w:t xml:space="preserve"> </w:t>
      </w:r>
      <w:r>
        <w:t xml:space="preserve">We know that </w:t>
      </w:r>
      <w:r w:rsidR="00082B85">
        <w:t xml:space="preserve">the treatments that work </w:t>
      </w:r>
      <w:r w:rsidR="00650781">
        <w:t>for BPD</w:t>
      </w:r>
      <w:r>
        <w:t xml:space="preserve"> are focused</w:t>
      </w:r>
      <w:r w:rsidR="00082B85">
        <w:t xml:space="preserve"> and </w:t>
      </w:r>
      <w:r>
        <w:t>semi-manuali</w:t>
      </w:r>
      <w:r w:rsidR="00EF29FB">
        <w:t>z</w:t>
      </w:r>
      <w:r>
        <w:t>ed</w:t>
      </w:r>
      <w:r w:rsidR="00082B85">
        <w:t xml:space="preserve">, </w:t>
      </w:r>
      <w:r>
        <w:t>maximi</w:t>
      </w:r>
      <w:r w:rsidR="00EF29FB">
        <w:t>z</w:t>
      </w:r>
      <w:r w:rsidR="00082B85">
        <w:t>ing</w:t>
      </w:r>
      <w:r>
        <w:t xml:space="preserve"> effective interventions and ingredients whilst minimi</w:t>
      </w:r>
      <w:r w:rsidR="00EF29FB">
        <w:t>z</w:t>
      </w:r>
      <w:r>
        <w:t>ing iatrogenic treatment components.</w:t>
      </w:r>
      <w:r w:rsidR="00225D30">
        <w:t xml:space="preserve"> </w:t>
      </w:r>
      <w:r w:rsidR="00E9775B">
        <w:t xml:space="preserve">We </w:t>
      </w:r>
      <w:r w:rsidR="00082B85">
        <w:t xml:space="preserve">suggest that </w:t>
      </w:r>
      <w:r w:rsidR="00E9775B">
        <w:t>a simple</w:t>
      </w:r>
      <w:r>
        <w:t xml:space="preserve"> set of principles </w:t>
      </w:r>
      <w:r w:rsidR="002C5BCE">
        <w:t>follow</w:t>
      </w:r>
      <w:r w:rsidR="00EF29FB">
        <w:t>s</w:t>
      </w:r>
      <w:r w:rsidR="002C5BCE">
        <w:t xml:space="preserve"> from the </w:t>
      </w:r>
      <w:r w:rsidR="00EE2E33">
        <w:t xml:space="preserve">epistemic </w:t>
      </w:r>
      <w:r w:rsidR="002C5BCE">
        <w:t>model outlined above</w:t>
      </w:r>
      <w:r w:rsidR="00EF29FB">
        <w:t>,</w:t>
      </w:r>
      <w:r w:rsidR="002C5BCE">
        <w:t xml:space="preserve"> </w:t>
      </w:r>
      <w:r>
        <w:t>around which effective treatments may be brought together</w:t>
      </w:r>
      <w:r w:rsidR="00082B85">
        <w:t>,</w:t>
      </w:r>
      <w:r>
        <w:t xml:space="preserve"> maximi</w:t>
      </w:r>
      <w:r w:rsidR="00EF29FB">
        <w:t>z</w:t>
      </w:r>
      <w:r>
        <w:t>ing benefit whi</w:t>
      </w:r>
      <w:r w:rsidR="009C2BA2">
        <w:t>l</w:t>
      </w:r>
      <w:r>
        <w:t>st minimi</w:t>
      </w:r>
      <w:r w:rsidR="00EF29FB">
        <w:t>z</w:t>
      </w:r>
      <w:r>
        <w:t xml:space="preserve">ing harm. </w:t>
      </w:r>
      <w:r w:rsidR="0032350C">
        <w:t xml:space="preserve">The list, although perhaps not the justification, is consistent with similar recommendations </w:t>
      </w:r>
      <w:r w:rsidR="008F2715">
        <w:t xml:space="preserve">put forward by others </w:t>
      </w:r>
      <w:r w:rsidR="00741BF2">
        <w:fldChar w:fldCharType="begin"/>
      </w:r>
      <w:r w:rsidR="00741BF2">
        <w:instrText xml:space="preserve"> ADDIN EN.CITE &lt;EndNote&gt;&lt;Cite&gt;&lt;Author&gt;Schiavone&lt;/Author&gt;&lt;Year&gt;2013&lt;/Year&gt;&lt;RecNum&gt;17215&lt;/RecNum&gt;&lt;Prefix&gt;e.g. &lt;/Prefix&gt;&lt;DisplayText&gt;(e.g. Schiavone &amp;amp; Links, 2013)&lt;/DisplayText&gt;&lt;record&gt;&lt;rec-number&gt;17215&lt;/rec-number&gt;&lt;foreign-keys&gt;&lt;key app="EN" db-id="ptpa0v9a75zff6e9zptpdsruvvx9p0trdwa2"&gt;17215&lt;/key&gt;&lt;/foreign-keys&gt;&lt;ref-type name="Journal Article"&gt;17&lt;/ref-type&gt;&lt;contributors&gt;&lt;authors&gt;&lt;author&gt;Schiavone, F. L.&lt;/author&gt;&lt;author&gt;Links, P. S.&lt;/author&gt;&lt;/authors&gt;&lt;/contributors&gt;&lt;auth-address&gt;Schulich School of Medicine &amp;amp; Dentistry, The University of Western Ontario, London, Canada.&lt;/auth-address&gt;&lt;titles&gt;&lt;title&gt;Common elements for the psychotherapeutic management of patients with self injurious behavior&lt;/title&gt;&lt;secondary-title&gt;Child Abuse and Neglect&lt;/secondary-title&gt;&lt;alt-title&gt;Child abuse &amp;amp; neglect&lt;/alt-title&gt;&lt;/titles&gt;&lt;alt-periodical&gt;&lt;full-title&gt;Child Abuse Negl&lt;/full-title&gt;&lt;abbr-1&gt;Child abuse &amp;amp; neglect&lt;/abbr-1&gt;&lt;/alt-periodical&gt;&lt;pages&gt;133-8&lt;/pages&gt;&lt;volume&gt;37&lt;/volume&gt;&lt;number&gt;2-3&lt;/number&gt;&lt;edition&gt;2012/12/25&lt;/edition&gt;&lt;keywords&gt;&lt;keyword&gt;Adult&lt;/keyword&gt;&lt;keyword&gt;Adult Survivors of Child Abuse/*psychology&lt;/keyword&gt;&lt;keyword&gt;Borderline Personality Disorder/psychology/*therapy&lt;/keyword&gt;&lt;keyword&gt;Humans&lt;/keyword&gt;&lt;keyword&gt;Physician-Patient Relations&lt;/keyword&gt;&lt;keyword&gt;Psychotherapeutic Processes&lt;/keyword&gt;&lt;keyword&gt;Psychotherapy/*methods&lt;/keyword&gt;&lt;keyword&gt;Self-Injurious Behavior/psychology/*therapy&lt;/keyword&gt;&lt;keyword&gt;Suicidal Ideation&lt;/keyword&gt;&lt;/keywords&gt;&lt;dates&gt;&lt;year&gt;2013&lt;/year&gt;&lt;pub-dates&gt;&lt;date&gt;Feb-Mar&lt;/date&gt;&lt;/pub-dates&gt;&lt;/dates&gt;&lt;isbn&gt;1873-7757 (Electronic)&amp;#xD;0145-2134 (Linking)&lt;/isbn&gt;&lt;accession-num&gt;23260120&lt;/accession-num&gt;&lt;work-type&gt;Review&lt;/work-type&gt;&lt;urls&gt;&lt;related-urls&gt;&lt;url&gt;http://www.ncbi.nlm.nih.gov/pubmed/23260120&lt;/url&gt;&lt;/related-urls&gt;&lt;/urls&gt;&lt;electronic-resource-num&gt;10.1016/j.chiabu.2012.09.012&lt;/electronic-resource-num&gt;&lt;language&gt;eng&lt;/language&gt;&lt;/record&gt;&lt;/Cite&gt;&lt;/EndNote&gt;</w:instrText>
      </w:r>
      <w:r w:rsidR="00741BF2">
        <w:fldChar w:fldCharType="separate"/>
      </w:r>
      <w:r w:rsidR="00741BF2">
        <w:rPr>
          <w:noProof/>
        </w:rPr>
        <w:t>(</w:t>
      </w:r>
      <w:hyperlink w:anchor="_ENREF_159" w:tooltip="Schiavone, 2013 #17215" w:history="1">
        <w:r w:rsidR="004156E4">
          <w:rPr>
            <w:noProof/>
          </w:rPr>
          <w:t>e.g. Schiavone &amp; Links, 2013</w:t>
        </w:r>
      </w:hyperlink>
      <w:r w:rsidR="00741BF2">
        <w:rPr>
          <w:noProof/>
        </w:rPr>
        <w:t>)</w:t>
      </w:r>
      <w:r w:rsidR="00741BF2">
        <w:fldChar w:fldCharType="end"/>
      </w:r>
      <w:r w:rsidR="00EB1C44">
        <w:t>, but we would like to add a fourth “C” to the traditional set of three “C</w:t>
      </w:r>
      <w:r w:rsidR="001D21F6">
        <w:t>s</w:t>
      </w:r>
      <w:r w:rsidR="00EB1C44">
        <w:t>” that purportedly characterize effective treatments for BPD.</w:t>
      </w:r>
    </w:p>
    <w:p w:rsidR="005C14D3" w:rsidRDefault="00754142" w:rsidP="00754142">
      <w:r>
        <w:t xml:space="preserve">The first is </w:t>
      </w:r>
      <w:r w:rsidRPr="002C5BCE">
        <w:rPr>
          <w:i/>
        </w:rPr>
        <w:t>coherence</w:t>
      </w:r>
      <w:r>
        <w:t xml:space="preserve"> and the principle of offering a coherent (understandable) approach t</w:t>
      </w:r>
      <w:r w:rsidR="008F2715">
        <w:t>o illness and cure</w:t>
      </w:r>
      <w:r w:rsidR="00082B85">
        <w:t xml:space="preserve"> that provides the patient with hope</w:t>
      </w:r>
      <w:r w:rsidR="008F2715">
        <w:t>.</w:t>
      </w:r>
      <w:r w:rsidR="00225D30">
        <w:t xml:space="preserve"> </w:t>
      </w:r>
      <w:r w:rsidR="008F2715">
        <w:t>The second</w:t>
      </w:r>
      <w:r>
        <w:t xml:space="preserve"> is </w:t>
      </w:r>
      <w:r w:rsidRPr="008F2715">
        <w:rPr>
          <w:i/>
        </w:rPr>
        <w:t>consistency</w:t>
      </w:r>
      <w:r>
        <w:t>, denoting the principle of identifying a well-balanced set of interventions based on the theory of disorder and its cure.</w:t>
      </w:r>
      <w:r w:rsidR="00225D30">
        <w:t xml:space="preserve"> </w:t>
      </w:r>
      <w:r>
        <w:t xml:space="preserve">The third is </w:t>
      </w:r>
      <w:r w:rsidRPr="008F2715">
        <w:rPr>
          <w:i/>
        </w:rPr>
        <w:t>continuity</w:t>
      </w:r>
      <w:r>
        <w:t>, the principle of adherence to model throughout the treatment, without which the re-establishment of epistemic trust is inconceivable.</w:t>
      </w:r>
      <w:r w:rsidR="00225D30">
        <w:t xml:space="preserve"> </w:t>
      </w:r>
      <w:r>
        <w:t xml:space="preserve">The fourth is </w:t>
      </w:r>
      <w:r w:rsidRPr="00D32C3B">
        <w:rPr>
          <w:i/>
        </w:rPr>
        <w:t>communication</w:t>
      </w:r>
      <w:r w:rsidR="00EF29FB">
        <w:t>,</w:t>
      </w:r>
      <w:r>
        <w:t xml:space="preserve"> </w:t>
      </w:r>
      <w:r w:rsidR="00D32C3B">
        <w:t>which</w:t>
      </w:r>
      <w:r>
        <w:t xml:space="preserve"> bears </w:t>
      </w:r>
      <w:r w:rsidR="00D32C3B">
        <w:t xml:space="preserve">most clearly </w:t>
      </w:r>
      <w:r>
        <w:t>the hallmark of m</w:t>
      </w:r>
      <w:r w:rsidR="00024842">
        <w:t>entaliz</w:t>
      </w:r>
      <w:r>
        <w:t xml:space="preserve">ing, in that no communication is possible without the communicator </w:t>
      </w:r>
      <w:r w:rsidR="00EF29FB">
        <w:t xml:space="preserve">having </w:t>
      </w:r>
      <w:r>
        <w:t xml:space="preserve">in </w:t>
      </w:r>
      <w:r>
        <w:lastRenderedPageBreak/>
        <w:t>mind the perspective of the receiver.</w:t>
      </w:r>
      <w:r w:rsidR="00225D30">
        <w:t xml:space="preserve"> </w:t>
      </w:r>
      <w:r>
        <w:t>Ultimately</w:t>
      </w:r>
      <w:r w:rsidR="005E240C">
        <w:t>,</w:t>
      </w:r>
      <w:r>
        <w:t xml:space="preserve"> it is the quality of communication </w:t>
      </w:r>
      <w:r w:rsidR="00EF29FB">
        <w:t xml:space="preserve">that </w:t>
      </w:r>
      <w:r w:rsidR="005E240C">
        <w:t>has</w:t>
      </w:r>
      <w:r>
        <w:t xml:space="preserve"> the greatest </w:t>
      </w:r>
      <w:r w:rsidR="00082B85">
        <w:t>influence</w:t>
      </w:r>
      <w:r>
        <w:t>.</w:t>
      </w:r>
      <w:r w:rsidR="00225D30">
        <w:t xml:space="preserve"> </w:t>
      </w:r>
      <w:r>
        <w:t xml:space="preserve">It is most directly implicated in pathology within this formulation of </w:t>
      </w:r>
      <w:r w:rsidR="005E240C">
        <w:t>B</w:t>
      </w:r>
      <w:r>
        <w:t>PD as a disorder of communication</w:t>
      </w:r>
      <w:r w:rsidR="00EF29FB">
        <w:t>,</w:t>
      </w:r>
      <w:r>
        <w:t xml:space="preserve"> and it most directly guides the steps necessary for effective intervention.</w:t>
      </w:r>
      <w:r w:rsidR="00225D30">
        <w:t xml:space="preserve"> </w:t>
      </w:r>
    </w:p>
    <w:p w:rsidR="00713349" w:rsidRDefault="00754142" w:rsidP="00754142">
      <w:r>
        <w:t>To summari</w:t>
      </w:r>
      <w:r w:rsidR="00EF29FB">
        <w:t>z</w:t>
      </w:r>
      <w:r>
        <w:t>e</w:t>
      </w:r>
      <w:r w:rsidR="00CC6EA1">
        <w:t>,</w:t>
      </w:r>
      <w:r>
        <w:t xml:space="preserve"> </w:t>
      </w:r>
      <w:r w:rsidR="00CC6EA1">
        <w:t xml:space="preserve">at its simplest </w:t>
      </w:r>
      <w:r>
        <w:t xml:space="preserve">the clinical model we are advancing </w:t>
      </w:r>
      <w:r w:rsidR="005C14D3">
        <w:t>is as follows:</w:t>
      </w:r>
      <w:r>
        <w:t xml:space="preserve"> </w:t>
      </w:r>
      <w:r w:rsidR="005C14D3">
        <w:t xml:space="preserve">(1) </w:t>
      </w:r>
      <w:r>
        <w:t>m</w:t>
      </w:r>
      <w:r w:rsidR="00024842">
        <w:t>entaliz</w:t>
      </w:r>
      <w:r>
        <w:t>ing in the clinical setting (individual, group, family,</w:t>
      </w:r>
      <w:r w:rsidR="00EF29FB">
        <w:t xml:space="preserve"> or</w:t>
      </w:r>
      <w:r>
        <w:t xml:space="preserve"> community) engenders a sense of genuine collaboration</w:t>
      </w:r>
      <w:r w:rsidR="00EB1C44">
        <w:t xml:space="preserve"> through the establishment of an attachment relationship</w:t>
      </w:r>
      <w:r>
        <w:t xml:space="preserve"> that in turn </w:t>
      </w:r>
      <w:r w:rsidR="00862ED1">
        <w:t xml:space="preserve">(2) </w:t>
      </w:r>
      <w:r>
        <w:t>leads to an increased sense of epistemic trust</w:t>
      </w:r>
      <w:r w:rsidR="00EF29FB">
        <w:t>,</w:t>
      </w:r>
      <w:r>
        <w:t xml:space="preserve"> which then </w:t>
      </w:r>
      <w:r w:rsidR="00862ED1">
        <w:t xml:space="preserve">(3) </w:t>
      </w:r>
      <w:r>
        <w:t>permits greater general openness to social learning with an increasingly accurate interpretation of others’ intentions.</w:t>
      </w:r>
      <w:r w:rsidR="00225D30">
        <w:t xml:space="preserve"> </w:t>
      </w:r>
      <w:r>
        <w:t xml:space="preserve">This brings with it </w:t>
      </w:r>
      <w:r w:rsidR="00EF29FB">
        <w:t>“</w:t>
      </w:r>
      <w:r>
        <w:t>cure</w:t>
      </w:r>
      <w:r w:rsidR="00EF29FB">
        <w:t>”</w:t>
      </w:r>
      <w:r>
        <w:t xml:space="preserve">, in </w:t>
      </w:r>
      <w:r w:rsidR="00713349">
        <w:t xml:space="preserve">(4) </w:t>
      </w:r>
      <w:r>
        <w:t>enabling the patient to develop new relationships imbued with epistemic trust or</w:t>
      </w:r>
      <w:r w:rsidR="00EF29FB">
        <w:t>,</w:t>
      </w:r>
      <w:r>
        <w:t xml:space="preserve"> equally</w:t>
      </w:r>
      <w:r w:rsidR="00EF29FB">
        <w:t>,</w:t>
      </w:r>
      <w:r>
        <w:t xml:space="preserve"> to rekindle old ones.</w:t>
      </w:r>
      <w:r w:rsidR="00225D30">
        <w:t xml:space="preserve"> </w:t>
      </w:r>
      <w:r>
        <w:t>It is these new</w:t>
      </w:r>
      <w:r w:rsidR="0094303B">
        <w:t xml:space="preserve"> (or renewed </w:t>
      </w:r>
      <w:r>
        <w:t>old</w:t>
      </w:r>
      <w:r w:rsidR="0094303B">
        <w:t>)</w:t>
      </w:r>
      <w:r>
        <w:t xml:space="preserve"> relationships </w:t>
      </w:r>
      <w:r w:rsidR="00EF29FB">
        <w:t xml:space="preserve">that </w:t>
      </w:r>
      <w:r>
        <w:t>will ensure further improvement in learning from social experience.</w:t>
      </w:r>
      <w:r w:rsidR="00225D30">
        <w:t xml:space="preserve"> </w:t>
      </w:r>
    </w:p>
    <w:p w:rsidR="00754142" w:rsidRDefault="00CC6EA1" w:rsidP="00754142">
      <w:r>
        <w:t>N</w:t>
      </w:r>
      <w:r w:rsidR="00754142">
        <w:t xml:space="preserve">othing </w:t>
      </w:r>
      <w:r>
        <w:t xml:space="preserve">that </w:t>
      </w:r>
      <w:r w:rsidR="00754142">
        <w:t xml:space="preserve">we have said </w:t>
      </w:r>
      <w:r>
        <w:t xml:space="preserve">calls into question </w:t>
      </w:r>
      <w:r w:rsidR="00754142">
        <w:t>the importance of establishing a clear treatment frame.</w:t>
      </w:r>
      <w:r w:rsidR="00EB1C44">
        <w:t xml:space="preserve"> To the contrary: i</w:t>
      </w:r>
      <w:r w:rsidR="00754142">
        <w:t>t is essential for good enough communication that patients enter treatment with a sense that the therapeutic environment is safe and structured.</w:t>
      </w:r>
      <w:r w:rsidR="00225D30">
        <w:t xml:space="preserve"> </w:t>
      </w:r>
      <w:r w:rsidR="00754142">
        <w:t xml:space="preserve">This is essential because signals </w:t>
      </w:r>
      <w:r w:rsidR="00713349">
        <w:t xml:space="preserve">of safety </w:t>
      </w:r>
      <w:r w:rsidR="00754142">
        <w:t>cannot be heard against a background of noise</w:t>
      </w:r>
      <w:r w:rsidR="00BA2BE6">
        <w:t xml:space="preserve"> </w:t>
      </w:r>
      <w:r>
        <w:t xml:space="preserve">generated by </w:t>
      </w:r>
      <w:r w:rsidR="00BA2BE6">
        <w:t>non</w:t>
      </w:r>
      <w:r w:rsidR="00B013F8">
        <w:t>comprehended unpredictable action</w:t>
      </w:r>
      <w:r w:rsidR="00EF29FB">
        <w:t>s</w:t>
      </w:r>
      <w:r w:rsidR="00754142">
        <w:t>.</w:t>
      </w:r>
      <w:r w:rsidR="00225D30">
        <w:t xml:space="preserve"> </w:t>
      </w:r>
      <w:r w:rsidR="00754142">
        <w:t xml:space="preserve">A clear treatment frame </w:t>
      </w:r>
      <w:r>
        <w:t xml:space="preserve">makes it easier for the patient to discern the </w:t>
      </w:r>
      <w:r w:rsidR="00754142">
        <w:t>ostensive cues</w:t>
      </w:r>
      <w:r>
        <w:t xml:space="preserve"> that serve as</w:t>
      </w:r>
      <w:r w:rsidR="00754142">
        <w:t xml:space="preserve"> the key signals of recognition of the patient’s agentiveness</w:t>
      </w:r>
      <w:r w:rsidR="00B2013C">
        <w:t>.</w:t>
      </w:r>
      <w:r w:rsidR="00754142">
        <w:t xml:space="preserve"> </w:t>
      </w:r>
      <w:r w:rsidR="00B2013C">
        <w:t>F</w:t>
      </w:r>
      <w:r w:rsidR="00754142">
        <w:t>rom our point of view</w:t>
      </w:r>
      <w:r w:rsidR="00C5197F">
        <w:t>,</w:t>
      </w:r>
      <w:r w:rsidR="00754142">
        <w:t xml:space="preserve"> </w:t>
      </w:r>
      <w:r w:rsidR="00B2013C">
        <w:t>this</w:t>
      </w:r>
      <w:r w:rsidR="00754142">
        <w:t xml:space="preserve"> establishes the therapist in the role of a deferen</w:t>
      </w:r>
      <w:r w:rsidR="00BA2BE6">
        <w:t xml:space="preserve">tially treated source </w:t>
      </w:r>
      <w:r w:rsidR="00741BF2">
        <w:fldChar w:fldCharType="begin"/>
      </w:r>
      <w:r w:rsidR="00741BF2">
        <w:instrText xml:space="preserve"> ADDIN EN.CITE &lt;EndNote&gt;&lt;Cite&gt;&lt;Author&gt;Recanati&lt;/Author&gt;&lt;Year&gt;1997&lt;/Year&gt;&lt;RecNum&gt;16868&lt;/RecNum&gt;&lt;DisplayText&gt;(Recanati, 1997)&lt;/DisplayText&gt;&lt;record&gt;&lt;rec-number&gt;16868&lt;/rec-number&gt;&lt;foreign-keys&gt;&lt;key app="EN" db-id="ptpa0v9a75zff6e9zptpdsruvvx9p0trdwa2"&gt;16868&lt;/key&gt;&lt;/foreign-keys&gt;&lt;ref-type name="Journal Article"&gt;17&lt;/ref-type&gt;&lt;contributors&gt;&lt;authors&gt;&lt;author&gt;Recanati, F.&lt;/author&gt;&lt;/authors&gt;&lt;/contributors&gt;&lt;auth-address&gt;Recanati, F&amp;#xD;Ecole Polytech,Crea,1 Rue Descartes,F-75005 Paris,France&amp;#xD;Ecole Polytech,Crea,1 Rue Descartes,F-75005 Paris,France&lt;/auth-address&gt;&lt;titles&gt;&lt;title&gt;Can we believe what we do not understand?&lt;/title&gt;&lt;secondary-title&gt;Mind &amp;amp; Language&lt;/secondary-title&gt;&lt;alt-title&gt;Mind Lang&lt;/alt-title&gt;&lt;/titles&gt;&lt;pages&gt;84-100&lt;/pages&gt;&lt;volume&gt;12&lt;/volume&gt;&lt;number&gt;1&lt;/number&gt;&lt;dates&gt;&lt;year&gt;1997&lt;/year&gt;&lt;pub-dates&gt;&lt;date&gt;Mar&lt;/date&gt;&lt;/pub-dates&gt;&lt;/dates&gt;&lt;isbn&gt;0268-1064&lt;/isbn&gt;&lt;accession-num&gt;ISI:A1997XD14200005&lt;/accession-num&gt;&lt;urls&gt;&lt;related-urls&gt;&lt;url&gt;&amp;lt;Go to ISI&amp;gt;://A1997XD14200005&lt;/url&gt;&lt;/related-urls&gt;&lt;/urls&gt;&lt;electronic-resource-num&gt;10.1111/1468-0017.00037&lt;/electronic-resource-num&gt;&lt;language&gt;English&lt;/language&gt;&lt;/record&gt;&lt;/Cite&gt;&lt;/EndNote&gt;</w:instrText>
      </w:r>
      <w:r w:rsidR="00741BF2">
        <w:fldChar w:fldCharType="separate"/>
      </w:r>
      <w:r w:rsidR="00741BF2">
        <w:rPr>
          <w:noProof/>
        </w:rPr>
        <w:t>(</w:t>
      </w:r>
      <w:hyperlink w:anchor="_ENREF_150" w:tooltip="Recanati, 1997 #16868" w:history="1">
        <w:r w:rsidR="004156E4">
          <w:rPr>
            <w:noProof/>
          </w:rPr>
          <w:t>Recanati, 1997</w:t>
        </w:r>
      </w:hyperlink>
      <w:r w:rsidR="00741BF2">
        <w:rPr>
          <w:noProof/>
        </w:rPr>
        <w:t>)</w:t>
      </w:r>
      <w:r w:rsidR="00741BF2">
        <w:fldChar w:fldCharType="end"/>
      </w:r>
      <w:r w:rsidR="00754142">
        <w:t>.</w:t>
      </w:r>
      <w:r w:rsidR="00225D30">
        <w:t xml:space="preserve"> </w:t>
      </w:r>
      <w:r w:rsidR="00754142">
        <w:t>The re-establishment of normal communication feeds into the virtuous cycle of normal social development from which we all benefit.</w:t>
      </w:r>
    </w:p>
    <w:p w:rsidR="00B2013C" w:rsidRDefault="00B2013C" w:rsidP="00B2013C">
      <w:pPr>
        <w:pStyle w:val="Heading1"/>
      </w:pPr>
      <w:r>
        <w:t xml:space="preserve">A </w:t>
      </w:r>
      <w:r w:rsidR="003F3811">
        <w:t>P</w:t>
      </w:r>
      <w:r>
        <w:t xml:space="preserve">ainful </w:t>
      </w:r>
      <w:r w:rsidR="003F3811">
        <w:t>C</w:t>
      </w:r>
      <w:r>
        <w:t>onclusion</w:t>
      </w:r>
    </w:p>
    <w:p w:rsidR="00EB5B02" w:rsidRDefault="00754142" w:rsidP="00754142">
      <w:r>
        <w:t>And this brings us to the most painful part of this position paper.</w:t>
      </w:r>
      <w:r w:rsidR="00225D30">
        <w:t xml:space="preserve"> </w:t>
      </w:r>
      <w:r w:rsidR="008F7CD9">
        <w:t xml:space="preserve">Are we as clinicians necessary for the patient to achieve recovery? </w:t>
      </w:r>
      <w:r w:rsidR="00CF43F8">
        <w:t xml:space="preserve">Studies </w:t>
      </w:r>
      <w:r w:rsidR="008F7CD9">
        <w:t>of natural history</w:t>
      </w:r>
      <w:r w:rsidR="00F125BB">
        <w:t xml:space="preserve"> </w:t>
      </w:r>
      <w:r w:rsidR="00741BF2">
        <w:fldChar w:fldCharType="begin">
          <w:fldData xml:space="preserve">PEVuZE5vdGU+PENpdGU+PEF1dGhvcj5aYW5hcmluaTwvQXV0aG9yPjxZZWFyPjIwMDc8L1llYXI+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</w:fldData>
        </w:fldChar>
      </w:r>
      <w:r w:rsidR="00741BF2">
        <w:instrText xml:space="preserve"> ADDIN EN.CITE </w:instrText>
      </w:r>
      <w:r w:rsidR="00741BF2">
        <w:fldChar w:fldCharType="begin">
          <w:fldData xml:space="preserve">PEVuZE5vdGU+PENpdGU+PEF1dGhvcj5aYW5hcmluaTwvQXV0aG9yPjxZZWFyPjIwMDc8L1llYXI+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</w:fldData>
        </w:fldChar>
      </w:r>
      <w:r w:rsidR="00741BF2">
        <w:instrText xml:space="preserve"> ADDIN EN.CITE.DATA </w:instrText>
      </w:r>
      <w:r w:rsidR="00741BF2">
        <w:fldChar w:fldCharType="end"/>
      </w:r>
      <w:r w:rsidR="00741BF2">
        <w:fldChar w:fldCharType="separate"/>
      </w:r>
      <w:r w:rsidR="00741BF2">
        <w:rPr>
          <w:noProof/>
        </w:rPr>
        <w:t>(</w:t>
      </w:r>
      <w:hyperlink w:anchor="_ENREF_92" w:tooltip="Gunderson, 2011 #17031" w:history="1">
        <w:r w:rsidR="004156E4">
          <w:rPr>
            <w:noProof/>
          </w:rPr>
          <w:t>Gunderson et al., 2011</w:t>
        </w:r>
      </w:hyperlink>
      <w:r w:rsidR="00741BF2">
        <w:rPr>
          <w:noProof/>
        </w:rPr>
        <w:t xml:space="preserve">; </w:t>
      </w:r>
      <w:hyperlink w:anchor="_ENREF_210" w:tooltip="Zanarini, 2007 #10890" w:history="1">
        <w:r w:rsidR="004156E4">
          <w:rPr>
            <w:noProof/>
          </w:rPr>
          <w:t>Zanarini et al., 2007</w:t>
        </w:r>
      </w:hyperlink>
      <w:r w:rsidR="00741BF2">
        <w:rPr>
          <w:noProof/>
        </w:rPr>
        <w:t>)</w:t>
      </w:r>
      <w:r w:rsidR="00741BF2">
        <w:fldChar w:fldCharType="end"/>
      </w:r>
      <w:r w:rsidR="008F7CD9">
        <w:t xml:space="preserve"> </w:t>
      </w:r>
      <w:r w:rsidR="00CF43F8">
        <w:t xml:space="preserve">suggest that we may not be, </w:t>
      </w:r>
      <w:r w:rsidR="008F7CD9">
        <w:t xml:space="preserve">although the facts are disputed by those of us whose income depends </w:t>
      </w:r>
      <w:r w:rsidR="00CC6EA1">
        <w:t xml:space="preserve">on </w:t>
      </w:r>
      <w:r w:rsidR="003D170A">
        <w:t>seeing professional help as useful</w:t>
      </w:r>
      <w:r w:rsidR="008F7CD9">
        <w:t>.</w:t>
      </w:r>
      <w:r w:rsidR="003D170A">
        <w:t xml:space="preserve"> Yet placing the effective component of change outside of the </w:t>
      </w:r>
      <w:r w:rsidR="003D170A">
        <w:lastRenderedPageBreak/>
        <w:t xml:space="preserve">consulting room clearly runs the risk of </w:t>
      </w:r>
      <w:r w:rsidR="00C5197F">
        <w:t xml:space="preserve">attracting </w:t>
      </w:r>
      <w:r w:rsidR="005C608B">
        <w:t>claims of wastefulness at best and charlatanism at worst.</w:t>
      </w:r>
    </w:p>
    <w:p w:rsidR="00771C33" w:rsidRDefault="00754142" w:rsidP="00754142">
      <w:r>
        <w:t xml:space="preserve">It is by no means clear to us that those with the longest, most arduously acquired training are necessarily in the best position to assist in the re-establishment of normal </w:t>
      </w:r>
      <w:r w:rsidR="00C5197F">
        <w:t xml:space="preserve">social </w:t>
      </w:r>
      <w:r>
        <w:t>communication</w:t>
      </w:r>
      <w:r w:rsidR="00EB5B02">
        <w:t xml:space="preserve"> in patients with BPD</w:t>
      </w:r>
      <w:r>
        <w:t>.</w:t>
      </w:r>
      <w:r w:rsidR="00225D30">
        <w:t xml:space="preserve"> </w:t>
      </w:r>
      <w:r>
        <w:t>What professional training seems</w:t>
      </w:r>
      <w:r w:rsidR="00C5197F">
        <w:t>,</w:t>
      </w:r>
      <w:r>
        <w:t xml:space="preserve"> to us</w:t>
      </w:r>
      <w:r w:rsidR="00C5197F">
        <w:t>,</w:t>
      </w:r>
      <w:r>
        <w:t xml:space="preserve"> to deliver is a set of strategies for keeping a channel open in a context where normal human behavior might bring discourse to a dramatic halt and allow action to replace psychological understanding.</w:t>
      </w:r>
      <w:r w:rsidR="00225D30">
        <w:t xml:space="preserve"> </w:t>
      </w:r>
      <w:r>
        <w:t>The basic skills that DBT entails speak forcefully to the need for keeping channels of communication open with the outside world despite a powerful urge to shut down and seek refuge in aggression against the self, the other</w:t>
      </w:r>
      <w:r w:rsidR="00C5197F">
        <w:t>,</w:t>
      </w:r>
      <w:r>
        <w:t xml:space="preserve"> or both.</w:t>
      </w:r>
      <w:r w:rsidR="00225D30">
        <w:t xml:space="preserve"> </w:t>
      </w:r>
      <w:r w:rsidR="007C0646">
        <w:t xml:space="preserve">The </w:t>
      </w:r>
      <w:r w:rsidR="00CC6EA1">
        <w:t xml:space="preserve">insistent </w:t>
      </w:r>
      <w:r w:rsidR="007C0646">
        <w:t xml:space="preserve">interpretive stance of TFP also maintains communication. MBT provides a scaffolding </w:t>
      </w:r>
      <w:r w:rsidR="00CC6EA1">
        <w:t xml:space="preserve">by means of which </w:t>
      </w:r>
      <w:r w:rsidR="007C0646">
        <w:t xml:space="preserve">even those untrained in dynamic therapy can maintain a conversation </w:t>
      </w:r>
      <w:r w:rsidR="00771C33">
        <w:t xml:space="preserve">with the patient around </w:t>
      </w:r>
      <w:r w:rsidR="00C5197F">
        <w:t xml:space="preserve">his/her </w:t>
      </w:r>
      <w:r w:rsidR="00771C33">
        <w:t xml:space="preserve">current experience. </w:t>
      </w:r>
      <w:r w:rsidR="00311D11">
        <w:t>Good</w:t>
      </w:r>
      <w:r w:rsidR="00C5197F">
        <w:t xml:space="preserve"> psychiatric management</w:t>
      </w:r>
      <w:r w:rsidR="00771C33">
        <w:t xml:space="preserve">, as we have seen it practiced, </w:t>
      </w:r>
      <w:r w:rsidR="00C5197F">
        <w:t xml:space="preserve">places emphasis </w:t>
      </w:r>
      <w:r w:rsidR="00771C33">
        <w:t xml:space="preserve">on ensuring that the link between the patient and the </w:t>
      </w:r>
      <w:r w:rsidR="00C5197F">
        <w:t>“</w:t>
      </w:r>
      <w:r w:rsidR="00771C33">
        <w:t>outside world</w:t>
      </w:r>
      <w:r w:rsidR="00C5197F">
        <w:t>”</w:t>
      </w:r>
      <w:r w:rsidR="00771C33">
        <w:t xml:space="preserve"> is retained. </w:t>
      </w:r>
    </w:p>
    <w:p w:rsidR="00754142" w:rsidRDefault="00754142" w:rsidP="00754142">
      <w:r>
        <w:t xml:space="preserve">More generally, if we place primary emphasis on the need to sustain communication, the broadest use of therapeutic inputs and the most coherent methods for ensuring patient participation in the process </w:t>
      </w:r>
      <w:r w:rsidR="002152D4">
        <w:t xml:space="preserve">can </w:t>
      </w:r>
      <w:r>
        <w:t>be assured.</w:t>
      </w:r>
      <w:r w:rsidR="00225D30">
        <w:t xml:space="preserve"> </w:t>
      </w:r>
      <w:r>
        <w:t>Respect, validation, empathy, the willingness to modify one</w:t>
      </w:r>
      <w:r w:rsidR="00CC6EA1">
        <w:t>’</w:t>
      </w:r>
      <w:r>
        <w:t xml:space="preserve">s own stance as a therapist in the light of the patient’s changed position, a rigorous and unstinting effort </w:t>
      </w:r>
      <w:r w:rsidR="00C5197F">
        <w:t>in</w:t>
      </w:r>
      <w:r>
        <w:t xml:space="preserve"> trying to understand where a patient is coming from, collaborative and joint decision making</w:t>
      </w:r>
      <w:r w:rsidR="00C5197F">
        <w:t xml:space="preserve"> (where possible)</w:t>
      </w:r>
      <w:r>
        <w:t>, a systematic collection of patient experience data and patient</w:t>
      </w:r>
      <w:r w:rsidR="00C5197F">
        <w:t>-</w:t>
      </w:r>
      <w:r>
        <w:t>reported outcome measures that are observed to modify treatment strategies</w:t>
      </w:r>
      <w:r w:rsidR="00C5197F">
        <w:t>,</w:t>
      </w:r>
      <w:r>
        <w:t xml:space="preserve"> and millions of other techniques can be adapted to serve the overarching ambition of restoring communication by restoring epistemic trust.</w:t>
      </w:r>
    </w:p>
    <w:p w:rsidR="00741BF2" w:rsidRDefault="00741BF2" w:rsidP="00687FDB"/>
    <w:p w:rsidR="006318E6" w:rsidRPr="006318E6" w:rsidRDefault="006318E6" w:rsidP="006318E6">
      <w:pPr>
        <w:pStyle w:val="Heading1"/>
      </w:pPr>
      <w:r>
        <w:t>References</w:t>
      </w:r>
    </w:p>
    <w:p w:rsidR="004156E4" w:rsidRPr="004156E4" w:rsidRDefault="00741BF2" w:rsidP="004156E4">
      <w:pPr>
        <w:ind w:left="720" w:hanging="720"/>
        <w:rPr>
          <w:rFonts w:cs="Times New Roman"/>
          <w:noProof/>
        </w:rPr>
      </w:pPr>
      <w:r>
        <w:fldChar w:fldCharType="begin"/>
      </w:r>
      <w:r>
        <w:instrText xml:space="preserve"> ADDIN EN.REFLIST </w:instrText>
      </w:r>
      <w:r>
        <w:fldChar w:fldCharType="separate"/>
      </w:r>
      <w:bookmarkStart w:id="1" w:name="_ENREF_1"/>
      <w:r w:rsidR="004156E4" w:rsidRPr="004156E4">
        <w:rPr>
          <w:rFonts w:cs="Times New Roman"/>
          <w:noProof/>
        </w:rPr>
        <w:t xml:space="preserve">Aber, J., Slade, A., Berger, B., Bresgi, I., &amp; Kaplan, M. (1985). </w:t>
      </w:r>
      <w:r w:rsidR="004156E4" w:rsidRPr="004156E4">
        <w:rPr>
          <w:rFonts w:cs="Times New Roman"/>
          <w:i/>
          <w:noProof/>
        </w:rPr>
        <w:t>The Parent Development Interview. Unpublished manuscript</w:t>
      </w:r>
      <w:r w:rsidR="004156E4" w:rsidRPr="004156E4">
        <w:rPr>
          <w:rFonts w:cs="Times New Roman"/>
          <w:noProof/>
        </w:rPr>
        <w:t xml:space="preserve">. Barnard College, Columbia University. New York, NY. </w:t>
      </w:r>
      <w:bookmarkEnd w:id="1"/>
    </w:p>
    <w:p w:rsidR="004156E4" w:rsidRPr="004156E4" w:rsidRDefault="004156E4" w:rsidP="004156E4">
      <w:pPr>
        <w:ind w:left="720" w:hanging="720"/>
        <w:rPr>
          <w:rFonts w:cs="Times New Roman"/>
          <w:noProof/>
        </w:rPr>
      </w:pPr>
      <w:bookmarkStart w:id="2" w:name="_ENREF_2"/>
      <w:r w:rsidRPr="004156E4">
        <w:rPr>
          <w:rFonts w:cs="Times New Roman"/>
          <w:noProof/>
        </w:rPr>
        <w:lastRenderedPageBreak/>
        <w:t xml:space="preserve">Ablon, J. S., &amp; Jones, E. E. (2002). Validity of controlled clinical trials of psychotherapy: Findings from the NIMH Treatment of Depression Collaborative Research Program. </w:t>
      </w:r>
      <w:r w:rsidRPr="004156E4">
        <w:rPr>
          <w:rFonts w:cs="Times New Roman"/>
          <w:i/>
          <w:noProof/>
        </w:rPr>
        <w:t>American Journal of Psychiatry, 159</w:t>
      </w:r>
      <w:r w:rsidRPr="004156E4">
        <w:rPr>
          <w:rFonts w:cs="Times New Roman"/>
          <w:noProof/>
        </w:rPr>
        <w:t xml:space="preserve">, 775-783. </w:t>
      </w:r>
      <w:bookmarkEnd w:id="2"/>
    </w:p>
    <w:p w:rsidR="004156E4" w:rsidRPr="004156E4" w:rsidRDefault="004156E4" w:rsidP="004156E4">
      <w:pPr>
        <w:ind w:left="720" w:hanging="720"/>
        <w:rPr>
          <w:rFonts w:cs="Times New Roman"/>
          <w:noProof/>
        </w:rPr>
      </w:pPr>
      <w:bookmarkStart w:id="3" w:name="_ENREF_3"/>
      <w:r w:rsidRPr="004156E4">
        <w:rPr>
          <w:rFonts w:cs="Times New Roman"/>
          <w:noProof/>
        </w:rPr>
        <w:t xml:space="preserve">Adamson Hoebel, E. (1966). </w:t>
      </w:r>
      <w:r w:rsidRPr="004156E4">
        <w:rPr>
          <w:rFonts w:cs="Times New Roman"/>
          <w:i/>
          <w:noProof/>
        </w:rPr>
        <w:t>Anthropology: The study of man</w:t>
      </w:r>
      <w:r w:rsidRPr="004156E4">
        <w:rPr>
          <w:rFonts w:cs="Times New Roman"/>
          <w:noProof/>
        </w:rPr>
        <w:t>. New York, NY: McGraw-Hill.</w:t>
      </w:r>
      <w:bookmarkEnd w:id="3"/>
    </w:p>
    <w:p w:rsidR="004156E4" w:rsidRPr="004156E4" w:rsidRDefault="004156E4" w:rsidP="004156E4">
      <w:pPr>
        <w:ind w:left="720" w:hanging="720"/>
        <w:rPr>
          <w:rFonts w:cs="Times New Roman"/>
          <w:noProof/>
        </w:rPr>
      </w:pPr>
      <w:bookmarkStart w:id="4" w:name="_ENREF_4"/>
      <w:r w:rsidRPr="004156E4">
        <w:rPr>
          <w:rFonts w:cs="Times New Roman"/>
          <w:noProof/>
        </w:rPr>
        <w:t xml:space="preserve">Afifi, T. O., Mather, A., Boman, J., Fleisher, W., Enns, M. W., Macmillan, H., &amp; Sareen, J. (2011). Childhood adversity and personality disorders: Results from a nationally representative population-based study. </w:t>
      </w:r>
      <w:r w:rsidRPr="004156E4">
        <w:rPr>
          <w:rFonts w:cs="Times New Roman"/>
          <w:i/>
          <w:noProof/>
        </w:rPr>
        <w:t>Journal of Psychiatric Research, 45</w:t>
      </w:r>
      <w:r w:rsidRPr="004156E4">
        <w:rPr>
          <w:rFonts w:cs="Times New Roman"/>
          <w:noProof/>
        </w:rPr>
        <w:t xml:space="preserve">, 814-822. </w:t>
      </w:r>
      <w:bookmarkEnd w:id="4"/>
    </w:p>
    <w:p w:rsidR="004156E4" w:rsidRPr="004156E4" w:rsidRDefault="004156E4" w:rsidP="004156E4">
      <w:pPr>
        <w:ind w:left="720" w:hanging="720"/>
        <w:rPr>
          <w:rFonts w:cs="Times New Roman"/>
          <w:noProof/>
        </w:rPr>
      </w:pPr>
      <w:bookmarkStart w:id="5" w:name="_ENREF_5"/>
      <w:r w:rsidRPr="004156E4">
        <w:rPr>
          <w:rFonts w:cs="Times New Roman"/>
          <w:noProof/>
        </w:rPr>
        <w:t xml:space="preserve">Allen, J. G. (2013). </w:t>
      </w:r>
      <w:r w:rsidRPr="004156E4">
        <w:rPr>
          <w:rFonts w:cs="Times New Roman"/>
          <w:i/>
          <w:noProof/>
        </w:rPr>
        <w:t>Mentalizing in the development and treatment of attachment trauma</w:t>
      </w:r>
      <w:r w:rsidRPr="004156E4">
        <w:rPr>
          <w:rFonts w:cs="Times New Roman"/>
          <w:noProof/>
        </w:rPr>
        <w:t>. London, UK: Karnac Books.</w:t>
      </w:r>
      <w:bookmarkEnd w:id="5"/>
    </w:p>
    <w:p w:rsidR="004156E4" w:rsidRPr="004156E4" w:rsidRDefault="004156E4" w:rsidP="004156E4">
      <w:pPr>
        <w:ind w:left="720" w:hanging="720"/>
        <w:rPr>
          <w:rFonts w:cs="Times New Roman"/>
          <w:noProof/>
        </w:rPr>
      </w:pPr>
      <w:bookmarkStart w:id="6" w:name="_ENREF_6"/>
      <w:r w:rsidRPr="004156E4">
        <w:rPr>
          <w:rFonts w:cs="Times New Roman"/>
          <w:noProof/>
        </w:rPr>
        <w:t xml:space="preserve">Allen, J. G., Fonagy, P., &amp; Bateman, A. W. (2008). </w:t>
      </w:r>
      <w:r w:rsidRPr="004156E4">
        <w:rPr>
          <w:rFonts w:cs="Times New Roman"/>
          <w:i/>
          <w:noProof/>
        </w:rPr>
        <w:t>Mentalizing in clinical practice</w:t>
      </w:r>
      <w:r w:rsidRPr="004156E4">
        <w:rPr>
          <w:rFonts w:cs="Times New Roman"/>
          <w:noProof/>
        </w:rPr>
        <w:t>. Washington, DC: American Psychiatric Publishing.</w:t>
      </w:r>
      <w:bookmarkEnd w:id="6"/>
    </w:p>
    <w:p w:rsidR="004156E4" w:rsidRPr="004156E4" w:rsidRDefault="004156E4" w:rsidP="004156E4">
      <w:pPr>
        <w:ind w:left="720" w:hanging="720"/>
        <w:rPr>
          <w:rFonts w:cs="Times New Roman"/>
          <w:noProof/>
        </w:rPr>
      </w:pPr>
      <w:bookmarkStart w:id="7" w:name="_ENREF_7"/>
      <w:r w:rsidRPr="004156E4">
        <w:rPr>
          <w:rFonts w:cs="Times New Roman"/>
          <w:noProof/>
        </w:rPr>
        <w:t xml:space="preserve">Arens, E. A., Stopsack, M., Spitzer, C., Appel, K., Dudeck, M., Volzke, H., . . . Barnow, S. (2013). Borderline personality disorder in four different age groups: A cross-sectional study of community residents in Germany. </w:t>
      </w:r>
      <w:r w:rsidRPr="004156E4">
        <w:rPr>
          <w:rFonts w:cs="Times New Roman"/>
          <w:i/>
          <w:noProof/>
        </w:rPr>
        <w:t>Journal of Personality Disorders, 27</w:t>
      </w:r>
      <w:r w:rsidRPr="004156E4">
        <w:rPr>
          <w:rFonts w:cs="Times New Roman"/>
          <w:noProof/>
        </w:rPr>
        <w:t xml:space="preserve">, 196-207. </w:t>
      </w:r>
      <w:bookmarkEnd w:id="7"/>
    </w:p>
    <w:p w:rsidR="004156E4" w:rsidRPr="004156E4" w:rsidRDefault="004156E4" w:rsidP="004156E4">
      <w:pPr>
        <w:ind w:left="720" w:hanging="720"/>
        <w:rPr>
          <w:rFonts w:cs="Times New Roman"/>
          <w:noProof/>
        </w:rPr>
      </w:pPr>
      <w:bookmarkStart w:id="8" w:name="_ENREF_8"/>
      <w:r w:rsidRPr="004156E4">
        <w:rPr>
          <w:rFonts w:cs="Times New Roman"/>
          <w:noProof/>
        </w:rPr>
        <w:t xml:space="preserve">Ayoub, C., O'Connor, E., Rappolt-Schlictmann, G., Vallotton, C., Raikes, H., &amp; Chazan-Cohen, R. (2009). Cognitive skill performance among young children living in poverty: Risk, change, and the promotive effects of Early Head Start. </w:t>
      </w:r>
      <w:r w:rsidRPr="004156E4">
        <w:rPr>
          <w:rFonts w:cs="Times New Roman"/>
          <w:i/>
          <w:noProof/>
        </w:rPr>
        <w:t>Early Child Research Quarterly, 24</w:t>
      </w:r>
      <w:r w:rsidRPr="004156E4">
        <w:rPr>
          <w:rFonts w:cs="Times New Roman"/>
          <w:noProof/>
        </w:rPr>
        <w:t xml:space="preserve">, 289-305. </w:t>
      </w:r>
      <w:bookmarkEnd w:id="8"/>
    </w:p>
    <w:p w:rsidR="004156E4" w:rsidRPr="004156E4" w:rsidRDefault="004156E4" w:rsidP="004156E4">
      <w:pPr>
        <w:ind w:left="720" w:hanging="720"/>
        <w:rPr>
          <w:rFonts w:cs="Times New Roman"/>
          <w:noProof/>
        </w:rPr>
      </w:pPr>
      <w:bookmarkStart w:id="9" w:name="_ENREF_9"/>
      <w:r w:rsidRPr="004156E4">
        <w:rPr>
          <w:rFonts w:cs="Times New Roman"/>
          <w:noProof/>
        </w:rPr>
        <w:t xml:space="preserve">Baird, A. A., Veague, H. B., &amp; Rabbitt, C. E. (2005). Developmental precipitants of borderline personality disorder. </w:t>
      </w:r>
      <w:r w:rsidRPr="004156E4">
        <w:rPr>
          <w:rFonts w:cs="Times New Roman"/>
          <w:i/>
          <w:noProof/>
        </w:rPr>
        <w:t>Development and Psychopathology, 17</w:t>
      </w:r>
      <w:r w:rsidRPr="004156E4">
        <w:rPr>
          <w:rFonts w:cs="Times New Roman"/>
          <w:noProof/>
        </w:rPr>
        <w:t xml:space="preserve">, 1031-1049. </w:t>
      </w:r>
      <w:bookmarkEnd w:id="9"/>
    </w:p>
    <w:p w:rsidR="004156E4" w:rsidRPr="004156E4" w:rsidRDefault="004156E4" w:rsidP="004156E4">
      <w:pPr>
        <w:ind w:left="720" w:hanging="720"/>
        <w:rPr>
          <w:rFonts w:cs="Times New Roman"/>
          <w:noProof/>
        </w:rPr>
      </w:pPr>
      <w:bookmarkStart w:id="10" w:name="_ENREF_10"/>
      <w:r w:rsidRPr="004156E4">
        <w:rPr>
          <w:rFonts w:cs="Times New Roman"/>
          <w:noProof/>
        </w:rPr>
        <w:t xml:space="preserve">Baldwin, S. A., Wampold, B. E., &amp; Imel, Z. E. (2007). Untangling the alliance-outcome correlation: Exploring the relative importance of therapist and patient variability in the alliance. </w:t>
      </w:r>
      <w:r w:rsidRPr="004156E4">
        <w:rPr>
          <w:rFonts w:cs="Times New Roman"/>
          <w:i/>
          <w:noProof/>
        </w:rPr>
        <w:t>Journal of Consulting and Clinical Psychology, 75</w:t>
      </w:r>
      <w:r w:rsidRPr="004156E4">
        <w:rPr>
          <w:rFonts w:cs="Times New Roman"/>
          <w:noProof/>
        </w:rPr>
        <w:t xml:space="preserve">, 842-852. </w:t>
      </w:r>
      <w:bookmarkEnd w:id="10"/>
    </w:p>
    <w:p w:rsidR="004156E4" w:rsidRPr="004156E4" w:rsidRDefault="004156E4" w:rsidP="004156E4">
      <w:pPr>
        <w:ind w:left="720" w:hanging="720"/>
        <w:rPr>
          <w:rFonts w:cs="Times New Roman"/>
          <w:noProof/>
        </w:rPr>
      </w:pPr>
      <w:bookmarkStart w:id="11" w:name="_ENREF_11"/>
      <w:r w:rsidRPr="004156E4">
        <w:rPr>
          <w:rFonts w:cs="Times New Roman"/>
          <w:noProof/>
        </w:rPr>
        <w:t xml:space="preserve">Ball, J. S., &amp; Links, P. S. (2009). Borderline personality disorder and childhood trauma: Evidence for a causal relationship. </w:t>
      </w:r>
      <w:r w:rsidRPr="004156E4">
        <w:rPr>
          <w:rFonts w:cs="Times New Roman"/>
          <w:i/>
          <w:noProof/>
        </w:rPr>
        <w:t>Current Psychiatry Reports, 11</w:t>
      </w:r>
      <w:r w:rsidRPr="004156E4">
        <w:rPr>
          <w:rFonts w:cs="Times New Roman"/>
          <w:noProof/>
        </w:rPr>
        <w:t xml:space="preserve">, 63-68. </w:t>
      </w:r>
      <w:bookmarkEnd w:id="11"/>
    </w:p>
    <w:p w:rsidR="004156E4" w:rsidRPr="004156E4" w:rsidRDefault="004156E4" w:rsidP="004156E4">
      <w:pPr>
        <w:ind w:left="720" w:hanging="720"/>
        <w:rPr>
          <w:rFonts w:cs="Times New Roman"/>
          <w:noProof/>
        </w:rPr>
      </w:pPr>
      <w:bookmarkStart w:id="12" w:name="_ENREF_12"/>
      <w:r w:rsidRPr="004156E4">
        <w:rPr>
          <w:rFonts w:cs="Times New Roman"/>
          <w:noProof/>
        </w:rPr>
        <w:t xml:space="preserve">Bartholomew, K., &amp; Horowitz, L. M. (1991). Attachment styles among young adults: A test of a four-category model. </w:t>
      </w:r>
      <w:r w:rsidRPr="004156E4">
        <w:rPr>
          <w:rFonts w:cs="Times New Roman"/>
          <w:i/>
          <w:noProof/>
        </w:rPr>
        <w:t>Journal of Personality and Social Psychology, 61</w:t>
      </w:r>
      <w:r w:rsidRPr="004156E4">
        <w:rPr>
          <w:rFonts w:cs="Times New Roman"/>
          <w:noProof/>
        </w:rPr>
        <w:t xml:space="preserve">, 226-244. </w:t>
      </w:r>
      <w:bookmarkEnd w:id="12"/>
    </w:p>
    <w:p w:rsidR="004156E4" w:rsidRPr="004156E4" w:rsidRDefault="004156E4" w:rsidP="004156E4">
      <w:pPr>
        <w:ind w:left="720" w:hanging="720"/>
        <w:rPr>
          <w:rFonts w:cs="Times New Roman"/>
          <w:noProof/>
        </w:rPr>
      </w:pPr>
      <w:bookmarkStart w:id="13" w:name="_ENREF_13"/>
      <w:r w:rsidRPr="004156E4">
        <w:rPr>
          <w:rFonts w:cs="Times New Roman"/>
          <w:noProof/>
        </w:rPr>
        <w:lastRenderedPageBreak/>
        <w:t xml:space="preserve">Bartz, J. A., Zaki, J., Bolger, N., &amp; Ochsner, K. N. (2011). Social effects of oxytocin in humans: Context and person matter. </w:t>
      </w:r>
      <w:r w:rsidRPr="004156E4">
        <w:rPr>
          <w:rFonts w:cs="Times New Roman"/>
          <w:i/>
          <w:noProof/>
        </w:rPr>
        <w:t>Trends in Cognitive Science, 15</w:t>
      </w:r>
      <w:r w:rsidRPr="004156E4">
        <w:rPr>
          <w:rFonts w:cs="Times New Roman"/>
          <w:noProof/>
        </w:rPr>
        <w:t xml:space="preserve">, 301-309. </w:t>
      </w:r>
      <w:bookmarkEnd w:id="13"/>
    </w:p>
    <w:p w:rsidR="004156E4" w:rsidRPr="004156E4" w:rsidRDefault="004156E4" w:rsidP="004156E4">
      <w:pPr>
        <w:ind w:left="720" w:hanging="720"/>
        <w:rPr>
          <w:rFonts w:cs="Times New Roman"/>
          <w:noProof/>
        </w:rPr>
      </w:pPr>
      <w:bookmarkStart w:id="14" w:name="_ENREF_14"/>
      <w:r w:rsidRPr="004156E4">
        <w:rPr>
          <w:rFonts w:cs="Times New Roman"/>
          <w:noProof/>
        </w:rPr>
        <w:t xml:space="preserve">Bateman, A. W., &amp; Fonagy, P. (2004). Mentalization-based treatment of BPD. </w:t>
      </w:r>
      <w:r w:rsidRPr="004156E4">
        <w:rPr>
          <w:rFonts w:cs="Times New Roman"/>
          <w:i/>
          <w:noProof/>
        </w:rPr>
        <w:t>Journal of Personality Disorders, 18</w:t>
      </w:r>
      <w:r w:rsidRPr="004156E4">
        <w:rPr>
          <w:rFonts w:cs="Times New Roman"/>
          <w:noProof/>
        </w:rPr>
        <w:t xml:space="preserve">, 36-51. </w:t>
      </w:r>
      <w:bookmarkEnd w:id="14"/>
    </w:p>
    <w:p w:rsidR="004156E4" w:rsidRPr="004156E4" w:rsidRDefault="004156E4" w:rsidP="004156E4">
      <w:pPr>
        <w:ind w:left="720" w:hanging="720"/>
        <w:rPr>
          <w:rFonts w:cs="Times New Roman"/>
          <w:noProof/>
        </w:rPr>
      </w:pPr>
      <w:bookmarkStart w:id="15" w:name="_ENREF_15"/>
      <w:r w:rsidRPr="004156E4">
        <w:rPr>
          <w:rFonts w:cs="Times New Roman"/>
          <w:noProof/>
        </w:rPr>
        <w:t xml:space="preserve">Bateman, A. W., &amp; Fonagy, P. (Eds.). (2012). </w:t>
      </w:r>
      <w:r w:rsidRPr="004156E4">
        <w:rPr>
          <w:rFonts w:cs="Times New Roman"/>
          <w:i/>
          <w:noProof/>
        </w:rPr>
        <w:t>Handbook of mentalizing in mental health practice</w:t>
      </w:r>
      <w:r w:rsidRPr="004156E4">
        <w:rPr>
          <w:rFonts w:cs="Times New Roman"/>
          <w:noProof/>
        </w:rPr>
        <w:t>. Washington, DC: American Psychiatric Publishing.</w:t>
      </w:r>
      <w:bookmarkEnd w:id="15"/>
    </w:p>
    <w:p w:rsidR="004156E4" w:rsidRPr="004156E4" w:rsidRDefault="004156E4" w:rsidP="004156E4">
      <w:pPr>
        <w:ind w:left="720" w:hanging="720"/>
        <w:rPr>
          <w:rFonts w:cs="Times New Roman"/>
          <w:noProof/>
        </w:rPr>
      </w:pPr>
      <w:bookmarkStart w:id="16" w:name="_ENREF_16"/>
      <w:r w:rsidRPr="004156E4">
        <w:rPr>
          <w:rFonts w:cs="Times New Roman"/>
          <w:noProof/>
        </w:rPr>
        <w:t xml:space="preserve">Battle, C. L., Shea, M. T., Johnson, D. M., Yen, S., Zlotnick, C., Zanarini, M. C., . . . Morey, L. C. (2004). Childhood maltreatment associated with adult personality disorders: Findings from the Collaborative Longitudinal Personality Disorders Study. </w:t>
      </w:r>
      <w:r w:rsidRPr="004156E4">
        <w:rPr>
          <w:rFonts w:cs="Times New Roman"/>
          <w:i/>
          <w:noProof/>
        </w:rPr>
        <w:t>Journal of Personality Disorders, 18</w:t>
      </w:r>
      <w:r w:rsidRPr="004156E4">
        <w:rPr>
          <w:rFonts w:cs="Times New Roman"/>
          <w:noProof/>
        </w:rPr>
        <w:t xml:space="preserve">, 193-211. </w:t>
      </w:r>
      <w:bookmarkEnd w:id="16"/>
    </w:p>
    <w:p w:rsidR="004156E4" w:rsidRPr="004156E4" w:rsidRDefault="004156E4" w:rsidP="004156E4">
      <w:pPr>
        <w:ind w:left="720" w:hanging="720"/>
        <w:rPr>
          <w:rFonts w:cs="Times New Roman"/>
          <w:noProof/>
        </w:rPr>
      </w:pPr>
      <w:bookmarkStart w:id="17" w:name="_ENREF_17"/>
      <w:r w:rsidRPr="004156E4">
        <w:rPr>
          <w:rFonts w:cs="Times New Roman"/>
          <w:noProof/>
        </w:rPr>
        <w:t xml:space="preserve">Beck, A. T., Freeman, A., &amp; Davis, D. D. (2004). </w:t>
      </w:r>
      <w:r w:rsidRPr="004156E4">
        <w:rPr>
          <w:rFonts w:cs="Times New Roman"/>
          <w:i/>
          <w:noProof/>
        </w:rPr>
        <w:t>Cognitive therapy of personality disorders</w:t>
      </w:r>
      <w:r w:rsidRPr="004156E4">
        <w:rPr>
          <w:rFonts w:cs="Times New Roman"/>
          <w:noProof/>
        </w:rPr>
        <w:t>. New York, NY: Guilford Press.</w:t>
      </w:r>
      <w:bookmarkEnd w:id="17"/>
    </w:p>
    <w:p w:rsidR="004156E4" w:rsidRPr="004156E4" w:rsidRDefault="004156E4" w:rsidP="004156E4">
      <w:pPr>
        <w:ind w:left="720" w:hanging="720"/>
        <w:rPr>
          <w:rFonts w:cs="Times New Roman"/>
          <w:noProof/>
        </w:rPr>
      </w:pPr>
      <w:bookmarkStart w:id="18" w:name="_ENREF_18"/>
      <w:r w:rsidRPr="004156E4">
        <w:rPr>
          <w:rFonts w:cs="Times New Roman"/>
          <w:noProof/>
        </w:rPr>
        <w:t xml:space="preserve">Beebe, B., Jaffe, J., Markese, S., Buck, K., Chen, H., Cohen, P., . . . Feldstein, S. (2010). The origins of 12-month attachment: A microanalysis of 4-month mother-infant interaction. </w:t>
      </w:r>
      <w:r w:rsidRPr="004156E4">
        <w:rPr>
          <w:rFonts w:cs="Times New Roman"/>
          <w:i/>
          <w:noProof/>
        </w:rPr>
        <w:t>Attachment and Human Development, 12</w:t>
      </w:r>
      <w:r w:rsidRPr="004156E4">
        <w:rPr>
          <w:rFonts w:cs="Times New Roman"/>
          <w:noProof/>
        </w:rPr>
        <w:t xml:space="preserve">, 3-141. </w:t>
      </w:r>
      <w:bookmarkEnd w:id="18"/>
    </w:p>
    <w:p w:rsidR="004156E4" w:rsidRPr="004156E4" w:rsidRDefault="004156E4" w:rsidP="004156E4">
      <w:pPr>
        <w:ind w:left="720" w:hanging="720"/>
        <w:rPr>
          <w:rFonts w:cs="Times New Roman"/>
          <w:noProof/>
        </w:rPr>
      </w:pPr>
      <w:bookmarkStart w:id="19" w:name="_ENREF_19"/>
      <w:r w:rsidRPr="004156E4">
        <w:rPr>
          <w:rFonts w:cs="Times New Roman"/>
          <w:noProof/>
        </w:rPr>
        <w:t xml:space="preserve">Bellino, S., Patria, L., Paradiso, E., Di Lorenzo, R., Zanon, C., Zizza, M., &amp; Bogetto, F. (2005). Major depression in patients with borderline personality disorder: A clinical investigation. </w:t>
      </w:r>
      <w:r w:rsidRPr="004156E4">
        <w:rPr>
          <w:rFonts w:cs="Times New Roman"/>
          <w:i/>
          <w:noProof/>
        </w:rPr>
        <w:t>Canadian Journal of Psychiatry, 50</w:t>
      </w:r>
      <w:r w:rsidRPr="004156E4">
        <w:rPr>
          <w:rFonts w:cs="Times New Roman"/>
          <w:noProof/>
        </w:rPr>
        <w:t xml:space="preserve">, 234-238. </w:t>
      </w:r>
      <w:bookmarkEnd w:id="19"/>
    </w:p>
    <w:p w:rsidR="004156E4" w:rsidRPr="004156E4" w:rsidRDefault="004156E4" w:rsidP="004156E4">
      <w:pPr>
        <w:ind w:left="720" w:hanging="720"/>
        <w:rPr>
          <w:rFonts w:cs="Times New Roman"/>
          <w:noProof/>
        </w:rPr>
      </w:pPr>
      <w:bookmarkStart w:id="20" w:name="_ENREF_20"/>
      <w:r w:rsidRPr="004156E4">
        <w:rPr>
          <w:rFonts w:cs="Times New Roman"/>
          <w:noProof/>
        </w:rPr>
        <w:t xml:space="preserve">Belsky, J., &amp; Fearon, P. R. M. (2008). Precursors of attachment security. In J. Cassidy &amp; P. R. Shaver (Eds.), </w:t>
      </w:r>
      <w:r w:rsidRPr="004156E4">
        <w:rPr>
          <w:rFonts w:cs="Times New Roman"/>
          <w:i/>
          <w:noProof/>
        </w:rPr>
        <w:t>Handbook of attachment theory and research</w:t>
      </w:r>
      <w:r w:rsidRPr="004156E4">
        <w:rPr>
          <w:rFonts w:cs="Times New Roman"/>
          <w:noProof/>
        </w:rPr>
        <w:t xml:space="preserve"> (2nd ed., pp. 295-316). New York, NY: Guilford Press.</w:t>
      </w:r>
      <w:bookmarkEnd w:id="20"/>
    </w:p>
    <w:p w:rsidR="004156E4" w:rsidRPr="004156E4" w:rsidRDefault="004156E4" w:rsidP="004156E4">
      <w:pPr>
        <w:ind w:left="720" w:hanging="720"/>
        <w:rPr>
          <w:rFonts w:cs="Times New Roman"/>
          <w:noProof/>
        </w:rPr>
      </w:pPr>
      <w:bookmarkStart w:id="21" w:name="_ENREF_21"/>
      <w:r w:rsidRPr="004156E4">
        <w:rPr>
          <w:rFonts w:cs="Times New Roman"/>
          <w:noProof/>
        </w:rPr>
        <w:t xml:space="preserve">Bender, D. S. (2013). An ecumenical approach to conceptualizing and studying the core of personality psychopathology: A commentary on Hopwood et al. </w:t>
      </w:r>
      <w:r w:rsidRPr="004156E4">
        <w:rPr>
          <w:rFonts w:cs="Times New Roman"/>
          <w:i/>
          <w:noProof/>
        </w:rPr>
        <w:t>Journal of Personality Disorders, 27</w:t>
      </w:r>
      <w:r w:rsidRPr="004156E4">
        <w:rPr>
          <w:rFonts w:cs="Times New Roman"/>
          <w:noProof/>
        </w:rPr>
        <w:t xml:space="preserve">, 311-319. </w:t>
      </w:r>
      <w:bookmarkEnd w:id="21"/>
    </w:p>
    <w:p w:rsidR="004156E4" w:rsidRPr="004156E4" w:rsidRDefault="004156E4" w:rsidP="004156E4">
      <w:pPr>
        <w:ind w:left="720" w:hanging="720"/>
        <w:rPr>
          <w:rFonts w:cs="Times New Roman"/>
          <w:noProof/>
        </w:rPr>
      </w:pPr>
      <w:bookmarkStart w:id="22" w:name="_ENREF_22"/>
      <w:r w:rsidRPr="004156E4">
        <w:rPr>
          <w:rFonts w:cs="Times New Roman"/>
          <w:noProof/>
        </w:rPr>
        <w:lastRenderedPageBreak/>
        <w:t xml:space="preserve">Benish, S. G., Quintana, S., &amp; Wampold, B. E. (2011). Culturally adapted psychotherapy and the legitimacy of myth: A direct-comparison meta-analysis. </w:t>
      </w:r>
      <w:r w:rsidRPr="004156E4">
        <w:rPr>
          <w:rFonts w:cs="Times New Roman"/>
          <w:i/>
          <w:noProof/>
        </w:rPr>
        <w:t>Journal of Counseling Psychology, 58</w:t>
      </w:r>
      <w:r w:rsidRPr="004156E4">
        <w:rPr>
          <w:rFonts w:cs="Times New Roman"/>
          <w:noProof/>
        </w:rPr>
        <w:t xml:space="preserve">, 279-289. </w:t>
      </w:r>
      <w:bookmarkEnd w:id="22"/>
    </w:p>
    <w:p w:rsidR="004156E4" w:rsidRPr="004156E4" w:rsidRDefault="004156E4" w:rsidP="004156E4">
      <w:pPr>
        <w:ind w:left="720" w:hanging="720"/>
        <w:rPr>
          <w:rFonts w:cs="Times New Roman"/>
          <w:noProof/>
        </w:rPr>
      </w:pPr>
      <w:bookmarkStart w:id="23" w:name="_ENREF_23"/>
      <w:r w:rsidRPr="004156E4">
        <w:rPr>
          <w:rFonts w:cs="Times New Roman"/>
          <w:noProof/>
        </w:rPr>
        <w:t xml:space="preserve">Bierer, L. M., Yehuda, R., Schmeidler, J., Mitropoulou, V., New, A. S., Silverman, J. M., &amp; Siever, L. J. (2003). Abuse and neglect in childhood: Relationship to personality disorder diagnoses. </w:t>
      </w:r>
      <w:r w:rsidRPr="004156E4">
        <w:rPr>
          <w:rFonts w:cs="Times New Roman"/>
          <w:i/>
          <w:noProof/>
        </w:rPr>
        <w:t>CNS Spectrums, 8</w:t>
      </w:r>
      <w:r w:rsidRPr="004156E4">
        <w:rPr>
          <w:rFonts w:cs="Times New Roman"/>
          <w:noProof/>
        </w:rPr>
        <w:t xml:space="preserve">, 737-754. </w:t>
      </w:r>
      <w:bookmarkEnd w:id="23"/>
    </w:p>
    <w:p w:rsidR="004156E4" w:rsidRPr="004156E4" w:rsidRDefault="004156E4" w:rsidP="004156E4">
      <w:pPr>
        <w:ind w:left="720" w:hanging="720"/>
        <w:rPr>
          <w:rFonts w:cs="Times New Roman"/>
          <w:noProof/>
        </w:rPr>
      </w:pPr>
      <w:bookmarkStart w:id="24" w:name="_ENREF_24"/>
      <w:r w:rsidRPr="004156E4">
        <w:rPr>
          <w:rFonts w:cs="Times New Roman"/>
          <w:noProof/>
        </w:rPr>
        <w:t xml:space="preserve">Bion, W. R. (1962). </w:t>
      </w:r>
      <w:r w:rsidRPr="004156E4">
        <w:rPr>
          <w:rFonts w:cs="Times New Roman"/>
          <w:i/>
          <w:noProof/>
        </w:rPr>
        <w:t>Learning from experience</w:t>
      </w:r>
      <w:r w:rsidRPr="004156E4">
        <w:rPr>
          <w:rFonts w:cs="Times New Roman"/>
          <w:noProof/>
        </w:rPr>
        <w:t>. London, UK: Heinemann.</w:t>
      </w:r>
      <w:bookmarkEnd w:id="24"/>
    </w:p>
    <w:p w:rsidR="004156E4" w:rsidRPr="004156E4" w:rsidRDefault="004156E4" w:rsidP="004156E4">
      <w:pPr>
        <w:ind w:left="720" w:hanging="720"/>
        <w:rPr>
          <w:rFonts w:cs="Times New Roman"/>
          <w:noProof/>
        </w:rPr>
      </w:pPr>
      <w:bookmarkStart w:id="25" w:name="_ENREF_25"/>
      <w:r w:rsidRPr="004156E4">
        <w:rPr>
          <w:rFonts w:cs="Times New Roman"/>
          <w:noProof/>
        </w:rPr>
        <w:t xml:space="preserve">Blatt, S. J. (2008). </w:t>
      </w:r>
      <w:r w:rsidRPr="004156E4">
        <w:rPr>
          <w:rFonts w:cs="Times New Roman"/>
          <w:i/>
          <w:noProof/>
        </w:rPr>
        <w:t>Polarities of experience: Relatedness and self definition in personality development, psychopathology, and the therapeutic process.</w:t>
      </w:r>
      <w:r w:rsidRPr="004156E4">
        <w:rPr>
          <w:rFonts w:cs="Times New Roman"/>
          <w:noProof/>
        </w:rPr>
        <w:t xml:space="preserve"> Washington, DC: American Psychological Association.</w:t>
      </w:r>
      <w:bookmarkEnd w:id="25"/>
    </w:p>
    <w:p w:rsidR="004156E4" w:rsidRPr="004156E4" w:rsidRDefault="004156E4" w:rsidP="004156E4">
      <w:pPr>
        <w:ind w:left="720" w:hanging="720"/>
        <w:rPr>
          <w:rFonts w:cs="Times New Roman"/>
          <w:noProof/>
        </w:rPr>
      </w:pPr>
      <w:bookmarkStart w:id="26" w:name="_ENREF_26"/>
      <w:r w:rsidRPr="004156E4">
        <w:rPr>
          <w:rFonts w:cs="Times New Roman"/>
          <w:noProof/>
        </w:rPr>
        <w:t xml:space="preserve">Bornovalova, M. A., Hicks, B. M., Iacono, W. G., &amp; McGue, M. (2009). Stability, change, and heritability of borderline personality disorder traits from adolescence to adulthood: A longitudinal twin study. </w:t>
      </w:r>
      <w:r w:rsidRPr="004156E4">
        <w:rPr>
          <w:rFonts w:cs="Times New Roman"/>
          <w:i/>
          <w:noProof/>
        </w:rPr>
        <w:t>Development and Psychopathology, 21</w:t>
      </w:r>
      <w:r w:rsidRPr="004156E4">
        <w:rPr>
          <w:rFonts w:cs="Times New Roman"/>
          <w:noProof/>
        </w:rPr>
        <w:t xml:space="preserve">, 1335-1353. </w:t>
      </w:r>
      <w:bookmarkEnd w:id="26"/>
    </w:p>
    <w:p w:rsidR="004156E4" w:rsidRPr="004156E4" w:rsidRDefault="004156E4" w:rsidP="004156E4">
      <w:pPr>
        <w:ind w:left="720" w:hanging="720"/>
        <w:rPr>
          <w:rFonts w:cs="Times New Roman"/>
          <w:noProof/>
        </w:rPr>
      </w:pPr>
      <w:bookmarkStart w:id="27" w:name="_ENREF_27"/>
      <w:r w:rsidRPr="004156E4">
        <w:rPr>
          <w:rFonts w:cs="Times New Roman"/>
          <w:noProof/>
        </w:rPr>
        <w:t xml:space="preserve">Bornovalova, M. A., Hicks, B. M., Iacono, W. G., &amp; McGue, M. (2013). Longitudinal twin study of borderline personality disorder traits and substance use in adolescence: Developmental change, reciprocal effects, and genetic and environmental influences. </w:t>
      </w:r>
      <w:r w:rsidRPr="004156E4">
        <w:rPr>
          <w:rFonts w:cs="Times New Roman"/>
          <w:i/>
          <w:noProof/>
        </w:rPr>
        <w:t>Personality Disorders, 4</w:t>
      </w:r>
      <w:r w:rsidRPr="004156E4">
        <w:rPr>
          <w:rFonts w:cs="Times New Roman"/>
          <w:noProof/>
        </w:rPr>
        <w:t xml:space="preserve">, 23-32. </w:t>
      </w:r>
      <w:bookmarkEnd w:id="27"/>
    </w:p>
    <w:p w:rsidR="004156E4" w:rsidRPr="004156E4" w:rsidRDefault="004156E4" w:rsidP="004156E4">
      <w:pPr>
        <w:ind w:left="720" w:hanging="720"/>
        <w:rPr>
          <w:rFonts w:cs="Times New Roman"/>
          <w:noProof/>
        </w:rPr>
      </w:pPr>
      <w:bookmarkStart w:id="28" w:name="_ENREF_28"/>
      <w:r w:rsidRPr="004156E4">
        <w:rPr>
          <w:rFonts w:cs="Times New Roman"/>
          <w:noProof/>
        </w:rPr>
        <w:t xml:space="preserve">Bornstein, R. F. (2013). Combining interpersonal and intrapersonal perspectives on personality pathology: A commentary on Hopwood et al. </w:t>
      </w:r>
      <w:r w:rsidRPr="004156E4">
        <w:rPr>
          <w:rFonts w:cs="Times New Roman"/>
          <w:i/>
          <w:noProof/>
        </w:rPr>
        <w:t>Journal of Personality Disorders, 27</w:t>
      </w:r>
      <w:r w:rsidRPr="004156E4">
        <w:rPr>
          <w:rFonts w:cs="Times New Roman"/>
          <w:noProof/>
        </w:rPr>
        <w:t xml:space="preserve">, 296-302. </w:t>
      </w:r>
      <w:bookmarkEnd w:id="28"/>
    </w:p>
    <w:p w:rsidR="004156E4" w:rsidRPr="004156E4" w:rsidRDefault="004156E4" w:rsidP="004156E4">
      <w:pPr>
        <w:ind w:left="720" w:hanging="720"/>
        <w:rPr>
          <w:rFonts w:cs="Times New Roman"/>
          <w:noProof/>
        </w:rPr>
      </w:pPr>
      <w:bookmarkStart w:id="29" w:name="_ENREF_29"/>
      <w:r w:rsidRPr="004156E4">
        <w:rPr>
          <w:rFonts w:cs="Times New Roman"/>
          <w:noProof/>
        </w:rPr>
        <w:t xml:space="preserve">Bowlby, J. (1980). </w:t>
      </w:r>
      <w:r w:rsidRPr="004156E4">
        <w:rPr>
          <w:rFonts w:cs="Times New Roman"/>
          <w:i/>
          <w:noProof/>
        </w:rPr>
        <w:t>Attachment and loss, Vol. 3: Loss: Sadness and depression</w:t>
      </w:r>
      <w:r w:rsidRPr="004156E4">
        <w:rPr>
          <w:rFonts w:cs="Times New Roman"/>
          <w:noProof/>
        </w:rPr>
        <w:t>. London, UK: Hogarth Press and Institute of Psycho-Analysis.</w:t>
      </w:r>
      <w:bookmarkEnd w:id="29"/>
    </w:p>
    <w:p w:rsidR="004156E4" w:rsidRPr="004156E4" w:rsidRDefault="004156E4" w:rsidP="004156E4">
      <w:pPr>
        <w:ind w:left="720" w:hanging="720"/>
        <w:rPr>
          <w:rFonts w:cs="Times New Roman"/>
          <w:noProof/>
        </w:rPr>
      </w:pPr>
      <w:bookmarkStart w:id="30" w:name="_ENREF_30"/>
      <w:r w:rsidRPr="004156E4">
        <w:rPr>
          <w:rFonts w:cs="Times New Roman"/>
          <w:noProof/>
        </w:rPr>
        <w:t xml:space="preserve">Bretherton, I., Biringen, Z., Ridgeway, D., Maslin, C., &amp; Sherman, M. (1989). Attachment: The parental perspective. </w:t>
      </w:r>
      <w:r w:rsidRPr="004156E4">
        <w:rPr>
          <w:rFonts w:cs="Times New Roman"/>
          <w:i/>
          <w:noProof/>
        </w:rPr>
        <w:t>Infant Mental Health Journal, 10</w:t>
      </w:r>
      <w:r w:rsidRPr="004156E4">
        <w:rPr>
          <w:rFonts w:cs="Times New Roman"/>
          <w:noProof/>
        </w:rPr>
        <w:t xml:space="preserve">, 203-221. </w:t>
      </w:r>
      <w:bookmarkEnd w:id="30"/>
    </w:p>
    <w:p w:rsidR="004156E4" w:rsidRPr="004156E4" w:rsidRDefault="004156E4" w:rsidP="004156E4">
      <w:pPr>
        <w:ind w:left="720" w:hanging="720"/>
        <w:rPr>
          <w:rFonts w:cs="Times New Roman"/>
          <w:noProof/>
        </w:rPr>
      </w:pPr>
      <w:bookmarkStart w:id="31" w:name="_ENREF_31"/>
      <w:r w:rsidRPr="004156E4">
        <w:rPr>
          <w:rFonts w:cs="Times New Roman"/>
          <w:noProof/>
        </w:rPr>
        <w:t xml:space="preserve">Bronfman, E., Parsons, E., &amp; Lyons-Ruth, K. (1992-2004). </w:t>
      </w:r>
      <w:r w:rsidRPr="004156E4">
        <w:rPr>
          <w:rFonts w:cs="Times New Roman"/>
          <w:i/>
          <w:noProof/>
        </w:rPr>
        <w:t>Atypical Maternal Behavior Instrument for Assessment and Classification (AMBIANCE): Manual for coding disrupted affective communication, version 2. Unpublished manuscript.</w:t>
      </w:r>
      <w:r w:rsidRPr="004156E4">
        <w:rPr>
          <w:rFonts w:cs="Times New Roman"/>
          <w:noProof/>
        </w:rPr>
        <w:t xml:space="preserve"> Cambridge, MA: Harvard Medical School.</w:t>
      </w:r>
      <w:bookmarkEnd w:id="31"/>
    </w:p>
    <w:p w:rsidR="004156E4" w:rsidRPr="004156E4" w:rsidRDefault="004156E4" w:rsidP="004156E4">
      <w:pPr>
        <w:ind w:left="720" w:hanging="720"/>
        <w:rPr>
          <w:rFonts w:cs="Times New Roman"/>
          <w:noProof/>
        </w:rPr>
      </w:pPr>
      <w:bookmarkStart w:id="32" w:name="_ENREF_32"/>
      <w:r w:rsidRPr="004156E4">
        <w:rPr>
          <w:rFonts w:cs="Times New Roman"/>
          <w:noProof/>
        </w:rPr>
        <w:lastRenderedPageBreak/>
        <w:t xml:space="preserve">Buchheim, A., Erk, S., George, C., Kachele, H., Kircher, T., Martius, P., . . . Walter, H. (2008). Neural correlates of attachment trauma in borderline personality disorder: A functional magnetic resonance imaging study. </w:t>
      </w:r>
      <w:r w:rsidRPr="004156E4">
        <w:rPr>
          <w:rFonts w:cs="Times New Roman"/>
          <w:i/>
          <w:noProof/>
        </w:rPr>
        <w:t>Psychiatry Research, 163</w:t>
      </w:r>
      <w:r w:rsidRPr="004156E4">
        <w:rPr>
          <w:rFonts w:cs="Times New Roman"/>
          <w:noProof/>
        </w:rPr>
        <w:t xml:space="preserve">, 223-235. </w:t>
      </w:r>
      <w:bookmarkEnd w:id="32"/>
    </w:p>
    <w:p w:rsidR="004156E4" w:rsidRPr="004156E4" w:rsidRDefault="004156E4" w:rsidP="004156E4">
      <w:pPr>
        <w:ind w:left="720" w:hanging="720"/>
        <w:rPr>
          <w:rFonts w:cs="Times New Roman"/>
          <w:noProof/>
        </w:rPr>
      </w:pPr>
      <w:bookmarkStart w:id="33" w:name="_ENREF_33"/>
      <w:r w:rsidRPr="004156E4">
        <w:rPr>
          <w:rFonts w:cs="Times New Roman"/>
          <w:noProof/>
        </w:rPr>
        <w:t xml:space="preserve">Budd, R., &amp; Hughes, I. (2009). The Dodo Bird Verdict--controversial, inevitable and important: A commentary on 30 years of meta-analyses. </w:t>
      </w:r>
      <w:r w:rsidRPr="004156E4">
        <w:rPr>
          <w:rFonts w:cs="Times New Roman"/>
          <w:i/>
          <w:noProof/>
        </w:rPr>
        <w:t>Clinical Psychology and Psychotherapy, 16</w:t>
      </w:r>
      <w:r w:rsidRPr="004156E4">
        <w:rPr>
          <w:rFonts w:cs="Times New Roman"/>
          <w:noProof/>
        </w:rPr>
        <w:t xml:space="preserve">, 510-522. </w:t>
      </w:r>
      <w:bookmarkEnd w:id="33"/>
    </w:p>
    <w:p w:rsidR="004156E4" w:rsidRPr="004156E4" w:rsidRDefault="004156E4" w:rsidP="004156E4">
      <w:pPr>
        <w:ind w:left="720" w:hanging="720"/>
        <w:rPr>
          <w:rFonts w:cs="Times New Roman"/>
          <w:noProof/>
        </w:rPr>
      </w:pPr>
      <w:bookmarkStart w:id="34" w:name="_ENREF_34"/>
      <w:r w:rsidRPr="004156E4">
        <w:rPr>
          <w:rFonts w:cs="Times New Roman"/>
          <w:noProof/>
        </w:rPr>
        <w:t xml:space="preserve">Caligor, E., Kernberg, O. F., &amp; Clarkin, J. F. (2007). </w:t>
      </w:r>
      <w:r w:rsidRPr="004156E4">
        <w:rPr>
          <w:rFonts w:cs="Times New Roman"/>
          <w:i/>
          <w:noProof/>
        </w:rPr>
        <w:t>Handbook of dynamic psychotherapy for higher level personality pathology</w:t>
      </w:r>
      <w:r w:rsidRPr="004156E4">
        <w:rPr>
          <w:rFonts w:cs="Times New Roman"/>
          <w:noProof/>
        </w:rPr>
        <w:t>. Washington, DC: American Psychiatric Press.</w:t>
      </w:r>
      <w:bookmarkEnd w:id="34"/>
    </w:p>
    <w:p w:rsidR="004156E4" w:rsidRPr="004156E4" w:rsidRDefault="004156E4" w:rsidP="004156E4">
      <w:pPr>
        <w:ind w:left="720" w:hanging="720"/>
        <w:rPr>
          <w:rFonts w:cs="Times New Roman"/>
          <w:noProof/>
        </w:rPr>
      </w:pPr>
      <w:bookmarkStart w:id="35" w:name="_ENREF_35"/>
      <w:r w:rsidRPr="004156E4">
        <w:rPr>
          <w:rFonts w:cs="Times New Roman"/>
          <w:noProof/>
        </w:rPr>
        <w:t xml:space="preserve">Caporael, L. R. (1997). The evolution of truly social cognition: The core configurations model. </w:t>
      </w:r>
      <w:r w:rsidRPr="004156E4">
        <w:rPr>
          <w:rFonts w:cs="Times New Roman"/>
          <w:i/>
          <w:noProof/>
        </w:rPr>
        <w:t>Personality and Social Psychology Review, 1</w:t>
      </w:r>
      <w:r w:rsidRPr="004156E4">
        <w:rPr>
          <w:rFonts w:cs="Times New Roman"/>
          <w:noProof/>
        </w:rPr>
        <w:t xml:space="preserve">, 276-298. </w:t>
      </w:r>
      <w:bookmarkEnd w:id="35"/>
    </w:p>
    <w:p w:rsidR="004156E4" w:rsidRPr="004156E4" w:rsidRDefault="004156E4" w:rsidP="004156E4">
      <w:pPr>
        <w:ind w:left="720" w:hanging="720"/>
        <w:rPr>
          <w:rFonts w:cs="Times New Roman"/>
          <w:noProof/>
        </w:rPr>
      </w:pPr>
      <w:bookmarkStart w:id="36" w:name="_ENREF_36"/>
      <w:r w:rsidRPr="004156E4">
        <w:rPr>
          <w:rFonts w:cs="Times New Roman"/>
          <w:noProof/>
        </w:rPr>
        <w:t xml:space="preserve">Carlson, E. A., Egeland, B., &amp; Sroufe, L. A. (2009). A prospective investigation of the development of borderline personality symptoms. </w:t>
      </w:r>
      <w:r w:rsidRPr="004156E4">
        <w:rPr>
          <w:rFonts w:cs="Times New Roman"/>
          <w:i/>
          <w:noProof/>
        </w:rPr>
        <w:t>Development and Psychopathology, 21</w:t>
      </w:r>
      <w:r w:rsidRPr="004156E4">
        <w:rPr>
          <w:rFonts w:cs="Times New Roman"/>
          <w:noProof/>
        </w:rPr>
        <w:t xml:space="preserve">, 1311-1334. </w:t>
      </w:r>
      <w:bookmarkEnd w:id="36"/>
    </w:p>
    <w:p w:rsidR="004156E4" w:rsidRPr="004156E4" w:rsidRDefault="004156E4" w:rsidP="004156E4">
      <w:pPr>
        <w:ind w:left="720" w:hanging="720"/>
        <w:rPr>
          <w:rFonts w:cs="Times New Roman"/>
          <w:noProof/>
        </w:rPr>
      </w:pPr>
      <w:bookmarkStart w:id="37" w:name="_ENREF_37"/>
      <w:r w:rsidRPr="004156E4">
        <w:rPr>
          <w:rFonts w:cs="Times New Roman"/>
          <w:noProof/>
        </w:rPr>
        <w:t xml:space="preserve">Castonguay, L. G. (2011). Psychotherapy, psychopathology, research and practice: Pathways of connections and integration. </w:t>
      </w:r>
      <w:r w:rsidRPr="004156E4">
        <w:rPr>
          <w:rFonts w:cs="Times New Roman"/>
          <w:i/>
          <w:noProof/>
        </w:rPr>
        <w:t>Psychotherapy Research, 21</w:t>
      </w:r>
      <w:r w:rsidRPr="004156E4">
        <w:rPr>
          <w:rFonts w:cs="Times New Roman"/>
          <w:noProof/>
        </w:rPr>
        <w:t xml:space="preserve">, 125-140. </w:t>
      </w:r>
      <w:bookmarkEnd w:id="37"/>
    </w:p>
    <w:p w:rsidR="004156E4" w:rsidRPr="004156E4" w:rsidRDefault="004156E4" w:rsidP="004156E4">
      <w:pPr>
        <w:ind w:left="720" w:hanging="720"/>
        <w:rPr>
          <w:rFonts w:cs="Times New Roman"/>
          <w:noProof/>
        </w:rPr>
      </w:pPr>
      <w:bookmarkStart w:id="38" w:name="_ENREF_38"/>
      <w:r w:rsidRPr="004156E4">
        <w:rPr>
          <w:rFonts w:cs="Times New Roman"/>
          <w:noProof/>
        </w:rPr>
        <w:t xml:space="preserve">Chanen, A. M., &amp; Kaess, M. (2012). Developmental pathways to borderline personality disorder. </w:t>
      </w:r>
      <w:r w:rsidRPr="004156E4">
        <w:rPr>
          <w:rFonts w:cs="Times New Roman"/>
          <w:i/>
          <w:noProof/>
        </w:rPr>
        <w:t>Current Psychiatry Reports, 14</w:t>
      </w:r>
      <w:r w:rsidRPr="004156E4">
        <w:rPr>
          <w:rFonts w:cs="Times New Roman"/>
          <w:noProof/>
        </w:rPr>
        <w:t xml:space="preserve">, 45-53. </w:t>
      </w:r>
      <w:bookmarkEnd w:id="38"/>
    </w:p>
    <w:p w:rsidR="004156E4" w:rsidRPr="004156E4" w:rsidRDefault="004156E4" w:rsidP="004156E4">
      <w:pPr>
        <w:ind w:left="720" w:hanging="720"/>
        <w:rPr>
          <w:rFonts w:cs="Times New Roman"/>
          <w:noProof/>
        </w:rPr>
      </w:pPr>
      <w:bookmarkStart w:id="39" w:name="_ENREF_39"/>
      <w:r w:rsidRPr="004156E4">
        <w:rPr>
          <w:rFonts w:cs="Times New Roman"/>
          <w:noProof/>
        </w:rPr>
        <w:t xml:space="preserve">Chanen, A. M., &amp; McCutcheon, L. (2013). Prevention and early intervention for borderline personality disorder: Current status and recent evidence. </w:t>
      </w:r>
      <w:r w:rsidRPr="004156E4">
        <w:rPr>
          <w:rFonts w:cs="Times New Roman"/>
          <w:i/>
          <w:noProof/>
        </w:rPr>
        <w:t>British Journal of Psychiatry. Supplement, 54</w:t>
      </w:r>
      <w:r w:rsidRPr="004156E4">
        <w:rPr>
          <w:rFonts w:cs="Times New Roman"/>
          <w:noProof/>
        </w:rPr>
        <w:t xml:space="preserve">, s24-29. </w:t>
      </w:r>
      <w:bookmarkEnd w:id="39"/>
    </w:p>
    <w:p w:rsidR="004156E4" w:rsidRPr="004156E4" w:rsidRDefault="004156E4" w:rsidP="004156E4">
      <w:pPr>
        <w:ind w:left="720" w:hanging="720"/>
        <w:rPr>
          <w:rFonts w:cs="Times New Roman"/>
          <w:noProof/>
        </w:rPr>
      </w:pPr>
      <w:bookmarkStart w:id="40" w:name="_ENREF_40"/>
      <w:r w:rsidRPr="004156E4">
        <w:rPr>
          <w:rFonts w:cs="Times New Roman"/>
          <w:noProof/>
        </w:rPr>
        <w:t xml:space="preserve">Cicchetti, D. (2014). Illustrative developmental psychopathology perspectives on precursors and pathways to personality disorder: Commentary on the special issue. </w:t>
      </w:r>
      <w:r w:rsidRPr="004156E4">
        <w:rPr>
          <w:rFonts w:cs="Times New Roman"/>
          <w:i/>
          <w:noProof/>
        </w:rPr>
        <w:t>Journal of Personality Disorders, 28</w:t>
      </w:r>
      <w:r w:rsidRPr="004156E4">
        <w:rPr>
          <w:rFonts w:cs="Times New Roman"/>
          <w:noProof/>
        </w:rPr>
        <w:t xml:space="preserve">, 172-179. </w:t>
      </w:r>
      <w:bookmarkEnd w:id="40"/>
    </w:p>
    <w:p w:rsidR="004156E4" w:rsidRPr="004156E4" w:rsidRDefault="004156E4" w:rsidP="004156E4">
      <w:pPr>
        <w:ind w:left="720" w:hanging="720"/>
        <w:rPr>
          <w:rFonts w:cs="Times New Roman"/>
          <w:noProof/>
        </w:rPr>
      </w:pPr>
      <w:bookmarkStart w:id="41" w:name="_ENREF_41"/>
      <w:r w:rsidRPr="004156E4">
        <w:rPr>
          <w:rFonts w:cs="Times New Roman"/>
          <w:noProof/>
        </w:rPr>
        <w:t xml:space="preserve">Cicchetti, D., &amp; Crick, N. R. (2009). Precursors and diverse pathways to personality disorder in children and adolescents. </w:t>
      </w:r>
      <w:r w:rsidRPr="004156E4">
        <w:rPr>
          <w:rFonts w:cs="Times New Roman"/>
          <w:i/>
          <w:noProof/>
        </w:rPr>
        <w:t>Development and Psychopathology, 21</w:t>
      </w:r>
      <w:r w:rsidRPr="004156E4">
        <w:rPr>
          <w:rFonts w:cs="Times New Roman"/>
          <w:noProof/>
        </w:rPr>
        <w:t xml:space="preserve">, 683-685. </w:t>
      </w:r>
      <w:bookmarkEnd w:id="41"/>
    </w:p>
    <w:p w:rsidR="004156E4" w:rsidRPr="004156E4" w:rsidRDefault="004156E4" w:rsidP="004156E4">
      <w:pPr>
        <w:ind w:left="720" w:hanging="720"/>
        <w:rPr>
          <w:rFonts w:cs="Times New Roman"/>
          <w:noProof/>
        </w:rPr>
      </w:pPr>
      <w:bookmarkStart w:id="42" w:name="_ENREF_42"/>
      <w:r w:rsidRPr="004156E4">
        <w:rPr>
          <w:rFonts w:cs="Times New Roman"/>
          <w:noProof/>
        </w:rPr>
        <w:t xml:space="preserve">Clarkin, J. F., Caligor, E., Stern, B., &amp; Kernberg, O. F. (2007). </w:t>
      </w:r>
      <w:r w:rsidRPr="004156E4">
        <w:rPr>
          <w:rFonts w:cs="Times New Roman"/>
          <w:i/>
          <w:noProof/>
        </w:rPr>
        <w:t>Structured Interview of Personality Organization (STIPO)</w:t>
      </w:r>
      <w:r w:rsidRPr="004156E4">
        <w:rPr>
          <w:rFonts w:cs="Times New Roman"/>
          <w:noProof/>
        </w:rPr>
        <w:t xml:space="preserve">. Cornell University Personality Disorders Institute. White Plains, NY. </w:t>
      </w:r>
      <w:bookmarkEnd w:id="42"/>
    </w:p>
    <w:p w:rsidR="004156E4" w:rsidRPr="004156E4" w:rsidRDefault="004156E4" w:rsidP="004156E4">
      <w:pPr>
        <w:ind w:left="720" w:hanging="720"/>
        <w:rPr>
          <w:rFonts w:cs="Times New Roman"/>
          <w:noProof/>
        </w:rPr>
      </w:pPr>
      <w:bookmarkStart w:id="43" w:name="_ENREF_43"/>
      <w:r w:rsidRPr="004156E4">
        <w:rPr>
          <w:rFonts w:cs="Times New Roman"/>
          <w:noProof/>
        </w:rPr>
        <w:lastRenderedPageBreak/>
        <w:t xml:space="preserve">Cohen, Y. (1991). Grandiosity in children with narcissistic and borderline disorders. A comparative analysis. </w:t>
      </w:r>
      <w:r w:rsidRPr="004156E4">
        <w:rPr>
          <w:rFonts w:cs="Times New Roman"/>
          <w:i/>
          <w:noProof/>
        </w:rPr>
        <w:t>Psychoanalytic Study of the Child, 46</w:t>
      </w:r>
      <w:r w:rsidRPr="004156E4">
        <w:rPr>
          <w:rFonts w:cs="Times New Roman"/>
          <w:noProof/>
        </w:rPr>
        <w:t xml:space="preserve">, 307-324. </w:t>
      </w:r>
      <w:bookmarkEnd w:id="43"/>
    </w:p>
    <w:p w:rsidR="004156E4" w:rsidRPr="004156E4" w:rsidRDefault="004156E4" w:rsidP="004156E4">
      <w:pPr>
        <w:ind w:left="720" w:hanging="720"/>
        <w:rPr>
          <w:rFonts w:cs="Times New Roman"/>
          <w:noProof/>
        </w:rPr>
      </w:pPr>
      <w:bookmarkStart w:id="44" w:name="_ENREF_44"/>
      <w:r w:rsidRPr="004156E4">
        <w:rPr>
          <w:rFonts w:cs="Times New Roman"/>
          <w:noProof/>
        </w:rPr>
        <w:t xml:space="preserve">Corriveau, K. H., Harris, P. L., Meins, E., Fernyhough, C., Arnott, B., Elliott, L., . . . de Rosnay, M. (2009). Young children's trust in their mother's claims: Longitudinal links with attachment security in infancy. </w:t>
      </w:r>
      <w:r w:rsidRPr="004156E4">
        <w:rPr>
          <w:rFonts w:cs="Times New Roman"/>
          <w:i/>
          <w:noProof/>
        </w:rPr>
        <w:t>Child Development, 80</w:t>
      </w:r>
      <w:r w:rsidRPr="004156E4">
        <w:rPr>
          <w:rFonts w:cs="Times New Roman"/>
          <w:noProof/>
        </w:rPr>
        <w:t xml:space="preserve">, 750-761. </w:t>
      </w:r>
      <w:bookmarkEnd w:id="44"/>
    </w:p>
    <w:p w:rsidR="004156E4" w:rsidRPr="004156E4" w:rsidRDefault="004156E4" w:rsidP="004156E4">
      <w:pPr>
        <w:ind w:left="720" w:hanging="720"/>
        <w:rPr>
          <w:rFonts w:cs="Times New Roman"/>
          <w:noProof/>
        </w:rPr>
      </w:pPr>
      <w:bookmarkStart w:id="45" w:name="_ENREF_45"/>
      <w:r w:rsidRPr="004156E4">
        <w:rPr>
          <w:rFonts w:cs="Times New Roman"/>
          <w:noProof/>
        </w:rPr>
        <w:t xml:space="preserve">Crandell, L. E., &amp; Hobson, R. P. (1999). Individual differences in young children's IQ: A social-developmental perspective. </w:t>
      </w:r>
      <w:r w:rsidRPr="004156E4">
        <w:rPr>
          <w:rFonts w:cs="Times New Roman"/>
          <w:i/>
          <w:noProof/>
        </w:rPr>
        <w:t>Journal of Child Psychology and Psychiatry, 40</w:t>
      </w:r>
      <w:r w:rsidRPr="004156E4">
        <w:rPr>
          <w:rFonts w:cs="Times New Roman"/>
          <w:noProof/>
        </w:rPr>
        <w:t xml:space="preserve">, 455-464. </w:t>
      </w:r>
      <w:bookmarkEnd w:id="45"/>
    </w:p>
    <w:p w:rsidR="004156E4" w:rsidRPr="004156E4" w:rsidRDefault="004156E4" w:rsidP="004156E4">
      <w:pPr>
        <w:ind w:left="720" w:hanging="720"/>
        <w:rPr>
          <w:rFonts w:cs="Times New Roman"/>
          <w:noProof/>
        </w:rPr>
      </w:pPr>
      <w:bookmarkStart w:id="46" w:name="_ENREF_46"/>
      <w:r w:rsidRPr="004156E4">
        <w:rPr>
          <w:rFonts w:cs="Times New Roman"/>
          <w:noProof/>
        </w:rPr>
        <w:t xml:space="preserve">Crawford, T. N., Cohen, P. R., Chen, H., Anglin, D. M., &amp; Ehrensaft, M. (2009). Early maternal separation and the trajectory of borderline personality disorder symptoms. </w:t>
      </w:r>
      <w:r w:rsidRPr="004156E4">
        <w:rPr>
          <w:rFonts w:cs="Times New Roman"/>
          <w:i/>
          <w:noProof/>
        </w:rPr>
        <w:t>Development and Psychopatholpgy, 21</w:t>
      </w:r>
      <w:r w:rsidRPr="004156E4">
        <w:rPr>
          <w:rFonts w:cs="Times New Roman"/>
          <w:noProof/>
        </w:rPr>
        <w:t xml:space="preserve">, 1013-1030. </w:t>
      </w:r>
      <w:bookmarkEnd w:id="46"/>
    </w:p>
    <w:p w:rsidR="004156E4" w:rsidRPr="004156E4" w:rsidRDefault="004156E4" w:rsidP="004156E4">
      <w:pPr>
        <w:ind w:left="720" w:hanging="720"/>
        <w:rPr>
          <w:rFonts w:cs="Times New Roman"/>
          <w:noProof/>
        </w:rPr>
      </w:pPr>
      <w:bookmarkStart w:id="47" w:name="_ENREF_47"/>
      <w:r w:rsidRPr="004156E4">
        <w:rPr>
          <w:rFonts w:cs="Times New Roman"/>
          <w:noProof/>
        </w:rPr>
        <w:t xml:space="preserve">Crombie, T., &amp; Fonagy, P. (2013). A systematic literature review into the relationship between childhood emotional abuse and emotional neglect and borderline personality disorder. </w:t>
      </w:r>
      <w:r w:rsidRPr="004156E4">
        <w:rPr>
          <w:rFonts w:cs="Times New Roman"/>
          <w:i/>
          <w:noProof/>
        </w:rPr>
        <w:t>Clinical Psychology Review</w:t>
      </w:r>
      <w:r w:rsidRPr="004156E4">
        <w:rPr>
          <w:rFonts w:cs="Times New Roman"/>
          <w:noProof/>
        </w:rPr>
        <w:t xml:space="preserve">, Manuscript submitted for publication. </w:t>
      </w:r>
      <w:bookmarkEnd w:id="47"/>
    </w:p>
    <w:p w:rsidR="004156E4" w:rsidRPr="004156E4" w:rsidRDefault="004156E4" w:rsidP="004156E4">
      <w:pPr>
        <w:ind w:left="720" w:hanging="720"/>
        <w:rPr>
          <w:rFonts w:cs="Times New Roman"/>
          <w:noProof/>
        </w:rPr>
      </w:pPr>
      <w:bookmarkStart w:id="48" w:name="_ENREF_48"/>
      <w:r w:rsidRPr="004156E4">
        <w:rPr>
          <w:rFonts w:cs="Times New Roman"/>
          <w:noProof/>
        </w:rPr>
        <w:t xml:space="preserve">Csibra, G., &amp; Gergely, G. (2006). Social learning and social cognition: The case for pedagogy. In M. H. Johnson &amp; Y. Munakata (Eds.), </w:t>
      </w:r>
      <w:r w:rsidRPr="004156E4">
        <w:rPr>
          <w:rFonts w:cs="Times New Roman"/>
          <w:i/>
          <w:noProof/>
        </w:rPr>
        <w:t>Processes of change in brain and cognitive development. Attention and Performance XXI</w:t>
      </w:r>
      <w:r w:rsidRPr="004156E4">
        <w:rPr>
          <w:rFonts w:cs="Times New Roman"/>
          <w:noProof/>
        </w:rPr>
        <w:t xml:space="preserve"> (pp. 249-274). Oxford, UK: Oxford University Press.</w:t>
      </w:r>
      <w:bookmarkEnd w:id="48"/>
    </w:p>
    <w:p w:rsidR="004156E4" w:rsidRPr="004156E4" w:rsidRDefault="004156E4" w:rsidP="004156E4">
      <w:pPr>
        <w:ind w:left="720" w:hanging="720"/>
        <w:rPr>
          <w:rFonts w:cs="Times New Roman"/>
          <w:noProof/>
        </w:rPr>
      </w:pPr>
      <w:bookmarkStart w:id="49" w:name="_ENREF_49"/>
      <w:r w:rsidRPr="004156E4">
        <w:rPr>
          <w:rFonts w:cs="Times New Roman"/>
          <w:noProof/>
        </w:rPr>
        <w:t xml:space="preserve">Csibra, G., &amp; Gergely, G. (2009). Natural pedagogy. </w:t>
      </w:r>
      <w:r w:rsidRPr="004156E4">
        <w:rPr>
          <w:rFonts w:cs="Times New Roman"/>
          <w:i/>
          <w:noProof/>
        </w:rPr>
        <w:t>Trends in Cognitive Sciences, 13</w:t>
      </w:r>
      <w:r w:rsidRPr="004156E4">
        <w:rPr>
          <w:rFonts w:cs="Times New Roman"/>
          <w:noProof/>
        </w:rPr>
        <w:t xml:space="preserve">, 148-153. </w:t>
      </w:r>
      <w:bookmarkEnd w:id="49"/>
    </w:p>
    <w:p w:rsidR="004156E4" w:rsidRPr="004156E4" w:rsidRDefault="004156E4" w:rsidP="004156E4">
      <w:pPr>
        <w:ind w:left="720" w:hanging="720"/>
        <w:rPr>
          <w:rFonts w:cs="Times New Roman"/>
          <w:noProof/>
        </w:rPr>
      </w:pPr>
      <w:bookmarkStart w:id="50" w:name="_ENREF_50"/>
      <w:r w:rsidRPr="004156E4">
        <w:rPr>
          <w:rFonts w:cs="Times New Roman"/>
          <w:noProof/>
        </w:rPr>
        <w:t xml:space="preserve">Csibra, G., &amp; Gergely, G. (2011). Natural pedagogy as evolutionary adaptation. </w:t>
      </w:r>
      <w:r w:rsidRPr="004156E4">
        <w:rPr>
          <w:rFonts w:cs="Times New Roman"/>
          <w:i/>
          <w:noProof/>
        </w:rPr>
        <w:t>Philosophical Transactions of the Royal Society of London. Series B, Biological Sciences, 366</w:t>
      </w:r>
      <w:r w:rsidRPr="004156E4">
        <w:rPr>
          <w:rFonts w:cs="Times New Roman"/>
          <w:noProof/>
        </w:rPr>
        <w:t xml:space="preserve">, 1149-1157. </w:t>
      </w:r>
      <w:bookmarkEnd w:id="50"/>
    </w:p>
    <w:p w:rsidR="004156E4" w:rsidRPr="004156E4" w:rsidRDefault="004156E4" w:rsidP="004156E4">
      <w:pPr>
        <w:ind w:left="720" w:hanging="720"/>
        <w:rPr>
          <w:rFonts w:cs="Times New Roman"/>
          <w:noProof/>
        </w:rPr>
      </w:pPr>
      <w:bookmarkStart w:id="51" w:name="_ENREF_51"/>
      <w:r w:rsidRPr="004156E4">
        <w:rPr>
          <w:rFonts w:cs="Times New Roman"/>
          <w:noProof/>
        </w:rPr>
        <w:t xml:space="preserve">Daros, A. R., Uliaszek, A. A., &amp; Ruocco, A. C. (2014). Perceptual biases in facial emotion recognition in borderline personality disorder. </w:t>
      </w:r>
      <w:r w:rsidRPr="004156E4">
        <w:rPr>
          <w:rFonts w:cs="Times New Roman"/>
          <w:i/>
          <w:noProof/>
        </w:rPr>
        <w:t>Personality Disorders, 5</w:t>
      </w:r>
      <w:r w:rsidRPr="004156E4">
        <w:rPr>
          <w:rFonts w:cs="Times New Roman"/>
          <w:noProof/>
        </w:rPr>
        <w:t xml:space="preserve">, 79-87. </w:t>
      </w:r>
      <w:bookmarkEnd w:id="51"/>
    </w:p>
    <w:p w:rsidR="004156E4" w:rsidRPr="004156E4" w:rsidRDefault="004156E4" w:rsidP="004156E4">
      <w:pPr>
        <w:ind w:left="720" w:hanging="720"/>
        <w:rPr>
          <w:rFonts w:cs="Times New Roman"/>
          <w:noProof/>
        </w:rPr>
      </w:pPr>
      <w:bookmarkStart w:id="52" w:name="_ENREF_52"/>
      <w:r w:rsidRPr="004156E4">
        <w:rPr>
          <w:rFonts w:cs="Times New Roman"/>
          <w:noProof/>
        </w:rPr>
        <w:t xml:space="preserve">Daruy-Filho, L., Brietzke, E., Lafer, B., &amp; Grassi-Oliveira, R. (2011). Childhood maltreatment and clinical outcomes of bipolar disorder. </w:t>
      </w:r>
      <w:r w:rsidRPr="004156E4">
        <w:rPr>
          <w:rFonts w:cs="Times New Roman"/>
          <w:i/>
          <w:noProof/>
        </w:rPr>
        <w:t>Acta Psychiatrica Scandinavica, 124</w:t>
      </w:r>
      <w:r w:rsidRPr="004156E4">
        <w:rPr>
          <w:rFonts w:cs="Times New Roman"/>
          <w:noProof/>
        </w:rPr>
        <w:t xml:space="preserve">, 427-434. </w:t>
      </w:r>
      <w:bookmarkEnd w:id="52"/>
    </w:p>
    <w:p w:rsidR="004156E4" w:rsidRPr="004156E4" w:rsidRDefault="004156E4" w:rsidP="004156E4">
      <w:pPr>
        <w:ind w:left="720" w:hanging="720"/>
        <w:rPr>
          <w:rFonts w:cs="Times New Roman"/>
          <w:noProof/>
        </w:rPr>
      </w:pPr>
      <w:bookmarkStart w:id="53" w:name="_ENREF_53"/>
      <w:r w:rsidRPr="004156E4">
        <w:rPr>
          <w:rFonts w:cs="Times New Roman"/>
          <w:noProof/>
        </w:rPr>
        <w:t xml:space="preserve">Dean, L. G., Kendal, R. L., Schapiro, S. J., Thierry, B., &amp; Laland, K. N. (2012). Identification of the social and cognitive processes underlying human cumulative culture. </w:t>
      </w:r>
      <w:r w:rsidRPr="004156E4">
        <w:rPr>
          <w:rFonts w:cs="Times New Roman"/>
          <w:i/>
          <w:noProof/>
        </w:rPr>
        <w:t>Science, 335</w:t>
      </w:r>
      <w:r w:rsidRPr="004156E4">
        <w:rPr>
          <w:rFonts w:cs="Times New Roman"/>
          <w:noProof/>
        </w:rPr>
        <w:t xml:space="preserve">, 1114-1118. </w:t>
      </w:r>
      <w:bookmarkEnd w:id="53"/>
    </w:p>
    <w:p w:rsidR="004156E4" w:rsidRPr="004156E4" w:rsidRDefault="004156E4" w:rsidP="004156E4">
      <w:pPr>
        <w:ind w:left="720" w:hanging="720"/>
        <w:rPr>
          <w:rFonts w:cs="Times New Roman"/>
          <w:noProof/>
        </w:rPr>
      </w:pPr>
      <w:bookmarkStart w:id="54" w:name="_ENREF_54"/>
      <w:r w:rsidRPr="004156E4">
        <w:rPr>
          <w:rFonts w:cs="Times New Roman"/>
          <w:noProof/>
        </w:rPr>
        <w:lastRenderedPageBreak/>
        <w:t xml:space="preserve">DeWolf, M. S., &amp; van IJzendoorn, M. H. (1997). Sensitivity and attachment: A meta-analysis on parental antecedents of infant attachment. </w:t>
      </w:r>
      <w:r w:rsidRPr="004156E4">
        <w:rPr>
          <w:rFonts w:cs="Times New Roman"/>
          <w:i/>
          <w:noProof/>
        </w:rPr>
        <w:t>Journal of Marriage and the Family, 68</w:t>
      </w:r>
      <w:r w:rsidRPr="004156E4">
        <w:rPr>
          <w:rFonts w:cs="Times New Roman"/>
          <w:noProof/>
        </w:rPr>
        <w:t xml:space="preserve">, 571-591. </w:t>
      </w:r>
      <w:bookmarkEnd w:id="54"/>
    </w:p>
    <w:p w:rsidR="004156E4" w:rsidRPr="004156E4" w:rsidRDefault="004156E4" w:rsidP="004156E4">
      <w:pPr>
        <w:ind w:left="720" w:hanging="720"/>
        <w:rPr>
          <w:rFonts w:cs="Times New Roman"/>
          <w:noProof/>
        </w:rPr>
      </w:pPr>
      <w:bookmarkStart w:id="55" w:name="_ENREF_55"/>
      <w:r w:rsidRPr="004156E4">
        <w:rPr>
          <w:rFonts w:cs="Times New Roman"/>
          <w:noProof/>
        </w:rPr>
        <w:t xml:space="preserve">Distel, M. A., Trull, T. J., Derom, C. A., Thiery, E. W., Grimmer, M. A., Martin, N. G., . . . Boomsma, D. I. (2008). Heritability of borderline personality disorder features is similar across three countries. </w:t>
      </w:r>
      <w:r w:rsidRPr="004156E4">
        <w:rPr>
          <w:rFonts w:cs="Times New Roman"/>
          <w:i/>
          <w:noProof/>
        </w:rPr>
        <w:t>Psychological Medicine, 38</w:t>
      </w:r>
      <w:r w:rsidRPr="004156E4">
        <w:rPr>
          <w:rFonts w:cs="Times New Roman"/>
          <w:noProof/>
        </w:rPr>
        <w:t xml:space="preserve">, 1219-1229. </w:t>
      </w:r>
      <w:bookmarkEnd w:id="55"/>
    </w:p>
    <w:p w:rsidR="004156E4" w:rsidRPr="004156E4" w:rsidRDefault="004156E4" w:rsidP="004156E4">
      <w:pPr>
        <w:ind w:left="720" w:hanging="720"/>
        <w:rPr>
          <w:rFonts w:cs="Times New Roman"/>
          <w:noProof/>
        </w:rPr>
      </w:pPr>
      <w:bookmarkStart w:id="56" w:name="_ENREF_56"/>
      <w:r w:rsidRPr="004156E4">
        <w:rPr>
          <w:rFonts w:cs="Times New Roman"/>
          <w:noProof/>
        </w:rPr>
        <w:t xml:space="preserve">Dunbar, R. I. M., &amp; Shultz, S. (2007). Evolution in the social brain. </w:t>
      </w:r>
      <w:r w:rsidRPr="004156E4">
        <w:rPr>
          <w:rFonts w:cs="Times New Roman"/>
          <w:i/>
          <w:noProof/>
        </w:rPr>
        <w:t>Science, 317</w:t>
      </w:r>
      <w:r w:rsidRPr="004156E4">
        <w:rPr>
          <w:rFonts w:cs="Times New Roman"/>
          <w:noProof/>
        </w:rPr>
        <w:t xml:space="preserve">, 1344-1347. </w:t>
      </w:r>
      <w:bookmarkEnd w:id="56"/>
    </w:p>
    <w:p w:rsidR="004156E4" w:rsidRPr="004156E4" w:rsidRDefault="004156E4" w:rsidP="004156E4">
      <w:pPr>
        <w:ind w:left="720" w:hanging="720"/>
        <w:rPr>
          <w:rFonts w:cs="Times New Roman"/>
          <w:noProof/>
        </w:rPr>
      </w:pPr>
      <w:bookmarkStart w:id="57" w:name="_ENREF_57"/>
      <w:r w:rsidRPr="004156E4">
        <w:rPr>
          <w:rFonts w:cs="Times New Roman"/>
          <w:noProof/>
        </w:rPr>
        <w:t xml:space="preserve">Engels, F. (1876). The part played by labour in the transition from ape to man. In F. Engels (Ed.), </w:t>
      </w:r>
      <w:r w:rsidRPr="004156E4">
        <w:rPr>
          <w:rFonts w:cs="Times New Roman"/>
          <w:i/>
          <w:noProof/>
        </w:rPr>
        <w:t>Dialectics of nature (1883)</w:t>
      </w:r>
      <w:r w:rsidRPr="004156E4">
        <w:rPr>
          <w:rFonts w:cs="Times New Roman"/>
          <w:noProof/>
        </w:rPr>
        <w:t>. London, UK: Wellred (2012).</w:t>
      </w:r>
      <w:bookmarkEnd w:id="57"/>
    </w:p>
    <w:p w:rsidR="004156E4" w:rsidRPr="004156E4" w:rsidRDefault="004156E4" w:rsidP="004156E4">
      <w:pPr>
        <w:ind w:left="720" w:hanging="720"/>
        <w:rPr>
          <w:rFonts w:cs="Times New Roman"/>
          <w:noProof/>
        </w:rPr>
      </w:pPr>
      <w:bookmarkStart w:id="58" w:name="_ENREF_58"/>
      <w:r w:rsidRPr="004156E4">
        <w:rPr>
          <w:rFonts w:cs="Times New Roman"/>
          <w:noProof/>
        </w:rPr>
        <w:t xml:space="preserve">Falkenstrom, F., Granstrom, F., &amp; Holmqvist, R. (2013). Therapeutic alliance predicts symptomatic improvement session by session. </w:t>
      </w:r>
      <w:r w:rsidRPr="004156E4">
        <w:rPr>
          <w:rFonts w:cs="Times New Roman"/>
          <w:i/>
          <w:noProof/>
        </w:rPr>
        <w:t>Journal of Counseling Psychology, 60</w:t>
      </w:r>
      <w:r w:rsidRPr="004156E4">
        <w:rPr>
          <w:rFonts w:cs="Times New Roman"/>
          <w:noProof/>
        </w:rPr>
        <w:t xml:space="preserve">, 317-328. </w:t>
      </w:r>
      <w:bookmarkEnd w:id="58"/>
    </w:p>
    <w:p w:rsidR="004156E4" w:rsidRPr="004156E4" w:rsidRDefault="004156E4" w:rsidP="004156E4">
      <w:pPr>
        <w:ind w:left="720" w:hanging="720"/>
        <w:rPr>
          <w:rFonts w:cs="Times New Roman"/>
          <w:noProof/>
        </w:rPr>
      </w:pPr>
      <w:bookmarkStart w:id="59" w:name="_ENREF_59"/>
      <w:r w:rsidRPr="004156E4">
        <w:rPr>
          <w:rFonts w:cs="Times New Roman"/>
          <w:noProof/>
        </w:rPr>
        <w:t xml:space="preserve">Fearon, P., Shmueli-Goetz, Y., Viding, E., Fonagy, P., &amp; Plomin, R. (2013). Genetic and environmental influences on adolescent attachment. </w:t>
      </w:r>
      <w:r w:rsidRPr="004156E4">
        <w:rPr>
          <w:rFonts w:cs="Times New Roman"/>
          <w:i/>
          <w:noProof/>
        </w:rPr>
        <w:t>Journal of Child Psychology and Psychiatry</w:t>
      </w:r>
      <w:r w:rsidRPr="004156E4">
        <w:rPr>
          <w:rFonts w:cs="Times New Roman"/>
          <w:noProof/>
        </w:rPr>
        <w:t>.</w:t>
      </w:r>
      <w:r>
        <w:rPr>
          <w:rFonts w:cs="Times New Roman"/>
          <w:noProof/>
        </w:rPr>
        <w:t xml:space="preserve"> doi: </w:t>
      </w:r>
      <w:r w:rsidRPr="004156E4">
        <w:rPr>
          <w:rFonts w:cs="Times New Roman"/>
          <w:noProof/>
        </w:rPr>
        <w:t>10.1111/jcpp.12171</w:t>
      </w:r>
      <w:r>
        <w:rPr>
          <w:rFonts w:cs="Times New Roman"/>
          <w:noProof/>
        </w:rPr>
        <w:t xml:space="preserve"> [epub ahead of print]</w:t>
      </w:r>
      <w:r w:rsidRPr="004156E4">
        <w:rPr>
          <w:rFonts w:cs="Times New Roman"/>
          <w:noProof/>
        </w:rPr>
        <w:t xml:space="preserve"> </w:t>
      </w:r>
      <w:bookmarkEnd w:id="59"/>
    </w:p>
    <w:p w:rsidR="004156E4" w:rsidRPr="004156E4" w:rsidRDefault="004156E4" w:rsidP="004156E4">
      <w:pPr>
        <w:ind w:left="720" w:hanging="720"/>
        <w:rPr>
          <w:rFonts w:cs="Times New Roman"/>
          <w:noProof/>
        </w:rPr>
      </w:pPr>
      <w:bookmarkStart w:id="60" w:name="_ENREF_60"/>
      <w:r w:rsidRPr="004156E4">
        <w:rPr>
          <w:rFonts w:cs="Times New Roman"/>
          <w:noProof/>
        </w:rPr>
        <w:t xml:space="preserve">Fearon, R. P., Bakermans-Kranenburg, M. J., van Ijzendoorn, M. H., Lapsley, A. M., &amp; Roisman, G. I. (2010). The significance of insecure attachment and disorganization in the development of children's externalizing behavior: A meta-analytic study. </w:t>
      </w:r>
      <w:r w:rsidRPr="004156E4">
        <w:rPr>
          <w:rFonts w:cs="Times New Roman"/>
          <w:i/>
          <w:noProof/>
        </w:rPr>
        <w:t>Child Development, 81</w:t>
      </w:r>
      <w:r w:rsidRPr="004156E4">
        <w:rPr>
          <w:rFonts w:cs="Times New Roman"/>
          <w:noProof/>
        </w:rPr>
        <w:t xml:space="preserve">, 435-456. </w:t>
      </w:r>
      <w:bookmarkEnd w:id="60"/>
    </w:p>
    <w:p w:rsidR="004156E4" w:rsidRPr="004156E4" w:rsidRDefault="004156E4" w:rsidP="004156E4">
      <w:pPr>
        <w:ind w:left="720" w:hanging="720"/>
        <w:rPr>
          <w:rFonts w:cs="Times New Roman"/>
          <w:noProof/>
        </w:rPr>
      </w:pPr>
      <w:bookmarkStart w:id="61" w:name="_ENREF_61"/>
      <w:r w:rsidRPr="004156E4">
        <w:rPr>
          <w:rFonts w:cs="Times New Roman"/>
          <w:noProof/>
        </w:rPr>
        <w:t xml:space="preserve">Fernald, L. C., Weber, A., Galasso, E., &amp; Ratsifandrihamanana, L. (2011). Socioeconomic gradients and child development in a very low income population: Evidence from Madagascar. </w:t>
      </w:r>
      <w:r w:rsidRPr="004156E4">
        <w:rPr>
          <w:rFonts w:cs="Times New Roman"/>
          <w:i/>
          <w:noProof/>
        </w:rPr>
        <w:t>Developmental Science, 14</w:t>
      </w:r>
      <w:r w:rsidRPr="004156E4">
        <w:rPr>
          <w:rFonts w:cs="Times New Roman"/>
          <w:noProof/>
        </w:rPr>
        <w:t xml:space="preserve">, 832-847. </w:t>
      </w:r>
      <w:bookmarkEnd w:id="61"/>
    </w:p>
    <w:p w:rsidR="004156E4" w:rsidRPr="004156E4" w:rsidRDefault="004156E4" w:rsidP="004156E4">
      <w:pPr>
        <w:ind w:left="720" w:hanging="720"/>
        <w:rPr>
          <w:rFonts w:cs="Times New Roman"/>
          <w:noProof/>
        </w:rPr>
      </w:pPr>
      <w:bookmarkStart w:id="62" w:name="_ENREF_62"/>
      <w:r w:rsidRPr="004156E4">
        <w:rPr>
          <w:rFonts w:cs="Times New Roman"/>
          <w:noProof/>
        </w:rPr>
        <w:t xml:space="preserve">Fiske, S. T., &amp; Taylor, S. E. (1991). </w:t>
      </w:r>
      <w:r w:rsidRPr="004156E4">
        <w:rPr>
          <w:rFonts w:cs="Times New Roman"/>
          <w:i/>
          <w:noProof/>
        </w:rPr>
        <w:t>Social cognition</w:t>
      </w:r>
      <w:r w:rsidRPr="004156E4">
        <w:rPr>
          <w:rFonts w:cs="Times New Roman"/>
          <w:noProof/>
        </w:rPr>
        <w:t xml:space="preserve"> (2nd ed.). New York, NY: McGraw-Hill.</w:t>
      </w:r>
      <w:bookmarkEnd w:id="62"/>
    </w:p>
    <w:p w:rsidR="004156E4" w:rsidRPr="004156E4" w:rsidRDefault="004156E4" w:rsidP="004156E4">
      <w:pPr>
        <w:ind w:left="720" w:hanging="720"/>
        <w:rPr>
          <w:rFonts w:cs="Times New Roman"/>
          <w:noProof/>
        </w:rPr>
      </w:pPr>
      <w:bookmarkStart w:id="63" w:name="_ENREF_63"/>
      <w:r w:rsidRPr="004156E4">
        <w:rPr>
          <w:rFonts w:cs="Times New Roman"/>
          <w:noProof/>
        </w:rPr>
        <w:t xml:space="preserve">Fonagy, P. (1998). An attachment theory approach to treatment of the difficult patient. </w:t>
      </w:r>
      <w:r w:rsidRPr="004156E4">
        <w:rPr>
          <w:rFonts w:cs="Times New Roman"/>
          <w:i/>
          <w:noProof/>
        </w:rPr>
        <w:t>Bulletin of the Menninger Clinic, 62</w:t>
      </w:r>
      <w:r w:rsidRPr="004156E4">
        <w:rPr>
          <w:rFonts w:cs="Times New Roman"/>
          <w:noProof/>
        </w:rPr>
        <w:t xml:space="preserve">, 147-169. </w:t>
      </w:r>
      <w:bookmarkEnd w:id="63"/>
    </w:p>
    <w:p w:rsidR="004156E4" w:rsidRPr="004156E4" w:rsidRDefault="004156E4" w:rsidP="004156E4">
      <w:pPr>
        <w:ind w:left="720" w:hanging="720"/>
        <w:rPr>
          <w:rFonts w:cs="Times New Roman"/>
          <w:noProof/>
        </w:rPr>
      </w:pPr>
      <w:bookmarkStart w:id="64" w:name="_ENREF_64"/>
      <w:r w:rsidRPr="004156E4">
        <w:rPr>
          <w:rFonts w:cs="Times New Roman"/>
          <w:noProof/>
        </w:rPr>
        <w:t xml:space="preserve">Fonagy, P., &amp; Bateman, A. (2008). The development of borderline personality disorder: A mentalizing model. </w:t>
      </w:r>
      <w:r w:rsidRPr="004156E4">
        <w:rPr>
          <w:rFonts w:cs="Times New Roman"/>
          <w:i/>
          <w:noProof/>
        </w:rPr>
        <w:t>Journal of Personality Disorders, 22</w:t>
      </w:r>
      <w:r w:rsidRPr="004156E4">
        <w:rPr>
          <w:rFonts w:cs="Times New Roman"/>
          <w:noProof/>
        </w:rPr>
        <w:t xml:space="preserve">, 4-21. </w:t>
      </w:r>
      <w:bookmarkEnd w:id="64"/>
    </w:p>
    <w:p w:rsidR="004156E4" w:rsidRPr="004156E4" w:rsidRDefault="004156E4" w:rsidP="004156E4">
      <w:pPr>
        <w:ind w:left="720" w:hanging="720"/>
        <w:rPr>
          <w:rFonts w:cs="Times New Roman"/>
          <w:noProof/>
        </w:rPr>
      </w:pPr>
      <w:bookmarkStart w:id="65" w:name="_ENREF_65"/>
      <w:r w:rsidRPr="004156E4">
        <w:rPr>
          <w:rFonts w:cs="Times New Roman"/>
          <w:noProof/>
        </w:rPr>
        <w:t xml:space="preserve">Fonagy, P., &amp; Bateman, A. W. (2006). Mechanisms of change in mentalization-based treatment of BPD. </w:t>
      </w:r>
      <w:r w:rsidRPr="004156E4">
        <w:rPr>
          <w:rFonts w:cs="Times New Roman"/>
          <w:i/>
          <w:noProof/>
        </w:rPr>
        <w:t>Journal of Clinical Psychology, 62</w:t>
      </w:r>
      <w:r w:rsidRPr="004156E4">
        <w:rPr>
          <w:rFonts w:cs="Times New Roman"/>
          <w:noProof/>
        </w:rPr>
        <w:t xml:space="preserve">, 411-430. </w:t>
      </w:r>
      <w:bookmarkEnd w:id="65"/>
    </w:p>
    <w:p w:rsidR="004156E4" w:rsidRPr="004156E4" w:rsidRDefault="004156E4" w:rsidP="004156E4">
      <w:pPr>
        <w:ind w:left="720" w:hanging="720"/>
        <w:rPr>
          <w:rFonts w:cs="Times New Roman"/>
          <w:noProof/>
        </w:rPr>
      </w:pPr>
      <w:bookmarkStart w:id="66" w:name="_ENREF_66"/>
      <w:r w:rsidRPr="004156E4">
        <w:rPr>
          <w:rFonts w:cs="Times New Roman"/>
          <w:noProof/>
        </w:rPr>
        <w:lastRenderedPageBreak/>
        <w:t xml:space="preserve">Fonagy, P., Gergely, G., Jurist, E., &amp; Target, M. (2002). </w:t>
      </w:r>
      <w:r w:rsidRPr="004156E4">
        <w:rPr>
          <w:rFonts w:cs="Times New Roman"/>
          <w:i/>
          <w:noProof/>
        </w:rPr>
        <w:t>Affect regulation, mentalization, and the development of the self</w:t>
      </w:r>
      <w:r w:rsidRPr="004156E4">
        <w:rPr>
          <w:rFonts w:cs="Times New Roman"/>
          <w:noProof/>
        </w:rPr>
        <w:t>. New York, NY: Other Press.</w:t>
      </w:r>
      <w:bookmarkEnd w:id="66"/>
    </w:p>
    <w:p w:rsidR="004156E4" w:rsidRPr="004156E4" w:rsidRDefault="004156E4" w:rsidP="004156E4">
      <w:pPr>
        <w:ind w:left="720" w:hanging="720"/>
        <w:rPr>
          <w:rFonts w:cs="Times New Roman"/>
          <w:noProof/>
        </w:rPr>
      </w:pPr>
      <w:bookmarkStart w:id="67" w:name="_ENREF_67"/>
      <w:r w:rsidRPr="004156E4">
        <w:rPr>
          <w:rFonts w:cs="Times New Roman"/>
          <w:noProof/>
        </w:rPr>
        <w:t xml:space="preserve">Fonagy, P., Gergely, G., &amp; Target, M. (2007). The parent-infant dyad and the construction of the subjective self. </w:t>
      </w:r>
      <w:r w:rsidRPr="004156E4">
        <w:rPr>
          <w:rFonts w:cs="Times New Roman"/>
          <w:i/>
          <w:noProof/>
        </w:rPr>
        <w:t>Journal of Child Psychology and Psychiatry, 48</w:t>
      </w:r>
      <w:r w:rsidRPr="004156E4">
        <w:rPr>
          <w:rFonts w:cs="Times New Roman"/>
          <w:noProof/>
        </w:rPr>
        <w:t xml:space="preserve">, 288-328. </w:t>
      </w:r>
      <w:bookmarkEnd w:id="67"/>
    </w:p>
    <w:p w:rsidR="004156E4" w:rsidRPr="004156E4" w:rsidRDefault="004156E4" w:rsidP="004156E4">
      <w:pPr>
        <w:ind w:left="720" w:hanging="720"/>
        <w:rPr>
          <w:rFonts w:cs="Times New Roman"/>
          <w:noProof/>
        </w:rPr>
      </w:pPr>
      <w:bookmarkStart w:id="68" w:name="_ENREF_68"/>
      <w:r w:rsidRPr="004156E4">
        <w:rPr>
          <w:rFonts w:cs="Times New Roman"/>
          <w:noProof/>
        </w:rPr>
        <w:t xml:space="preserve">Fonagy, P., &amp; Luyten, P. (2009). A developmental, mentalization-based approach to the understanding and treatment of borderline personality disorder. </w:t>
      </w:r>
      <w:r w:rsidRPr="004156E4">
        <w:rPr>
          <w:rFonts w:cs="Times New Roman"/>
          <w:i/>
          <w:noProof/>
        </w:rPr>
        <w:t>Development and Psychopathology, 21</w:t>
      </w:r>
      <w:r w:rsidRPr="004156E4">
        <w:rPr>
          <w:rFonts w:cs="Times New Roman"/>
          <w:noProof/>
        </w:rPr>
        <w:t xml:space="preserve">, 1355-1381. </w:t>
      </w:r>
      <w:bookmarkEnd w:id="68"/>
    </w:p>
    <w:p w:rsidR="004156E4" w:rsidRPr="004156E4" w:rsidRDefault="004156E4" w:rsidP="004156E4">
      <w:pPr>
        <w:ind w:left="720" w:hanging="720"/>
        <w:rPr>
          <w:rFonts w:cs="Times New Roman"/>
          <w:noProof/>
        </w:rPr>
      </w:pPr>
      <w:bookmarkStart w:id="69" w:name="_ENREF_69"/>
      <w:r w:rsidRPr="004156E4">
        <w:rPr>
          <w:rFonts w:cs="Times New Roman"/>
          <w:noProof/>
        </w:rPr>
        <w:t xml:space="preserve">Fonagy, P., &amp; Luyten, P. (in press). A multilevel perspective on the development of borderline personality disorder. In D. Cicchetti (Ed.), </w:t>
      </w:r>
      <w:r w:rsidRPr="004156E4">
        <w:rPr>
          <w:rFonts w:cs="Times New Roman"/>
          <w:i/>
          <w:noProof/>
        </w:rPr>
        <w:t>Development and psychopathology</w:t>
      </w:r>
      <w:r w:rsidRPr="004156E4">
        <w:rPr>
          <w:rFonts w:cs="Times New Roman"/>
          <w:noProof/>
        </w:rPr>
        <w:t xml:space="preserve"> (3rd ed.). New York, NY: John Wiley &amp; Sons.</w:t>
      </w:r>
      <w:bookmarkEnd w:id="69"/>
    </w:p>
    <w:p w:rsidR="004156E4" w:rsidRPr="004156E4" w:rsidRDefault="004156E4" w:rsidP="004156E4">
      <w:pPr>
        <w:ind w:left="720" w:hanging="720"/>
        <w:rPr>
          <w:rFonts w:cs="Times New Roman"/>
          <w:noProof/>
        </w:rPr>
      </w:pPr>
      <w:bookmarkStart w:id="70" w:name="_ENREF_70"/>
      <w:r w:rsidRPr="004156E4">
        <w:rPr>
          <w:rFonts w:cs="Times New Roman"/>
          <w:noProof/>
        </w:rPr>
        <w:t xml:space="preserve">Fonagy, P., Luyten, P., &amp; Allison, E. (2014). Teaching to learn from experience: Epistemic mistrust at the heart of BPD and its psychosocial treatment. </w:t>
      </w:r>
      <w:r w:rsidRPr="004156E4">
        <w:rPr>
          <w:rFonts w:cs="Times New Roman"/>
          <w:i/>
          <w:noProof/>
        </w:rPr>
        <w:t>Manuscript in preparation</w:t>
      </w:r>
      <w:r w:rsidRPr="004156E4">
        <w:rPr>
          <w:rFonts w:cs="Times New Roman"/>
          <w:noProof/>
        </w:rPr>
        <w:t xml:space="preserve">. </w:t>
      </w:r>
      <w:bookmarkEnd w:id="70"/>
    </w:p>
    <w:p w:rsidR="004156E4" w:rsidRPr="004156E4" w:rsidRDefault="004156E4" w:rsidP="004156E4">
      <w:pPr>
        <w:ind w:left="720" w:hanging="720"/>
        <w:rPr>
          <w:rFonts w:cs="Times New Roman"/>
          <w:noProof/>
        </w:rPr>
      </w:pPr>
      <w:bookmarkStart w:id="71" w:name="_ENREF_71"/>
      <w:r w:rsidRPr="004156E4">
        <w:rPr>
          <w:rFonts w:cs="Times New Roman"/>
          <w:noProof/>
        </w:rPr>
        <w:t xml:space="preserve">Fonagy, P., Luyten, P., &amp; Strathearn, L. (2011). Mentalization and the roots of borderline personality disorder in infancy. In H. E. Fitzgerald, K. Puura, M. Tomlinson &amp; P. Campbell (Eds.), </w:t>
      </w:r>
      <w:r w:rsidRPr="004156E4">
        <w:rPr>
          <w:rFonts w:cs="Times New Roman"/>
          <w:i/>
          <w:noProof/>
        </w:rPr>
        <w:t>International perspectives on children and mental health</w:t>
      </w:r>
      <w:r w:rsidRPr="004156E4">
        <w:rPr>
          <w:rFonts w:cs="Times New Roman"/>
          <w:noProof/>
        </w:rPr>
        <w:t xml:space="preserve"> (Vol. 1, pp. 129-153). Santa Barbara, CA: ABC-CLIO.</w:t>
      </w:r>
      <w:bookmarkEnd w:id="71"/>
    </w:p>
    <w:p w:rsidR="004156E4" w:rsidRPr="004156E4" w:rsidRDefault="004156E4" w:rsidP="004156E4">
      <w:pPr>
        <w:ind w:left="720" w:hanging="720"/>
        <w:rPr>
          <w:rFonts w:cs="Times New Roman"/>
          <w:noProof/>
        </w:rPr>
      </w:pPr>
      <w:bookmarkStart w:id="72" w:name="_ENREF_72"/>
      <w:r w:rsidRPr="004156E4">
        <w:rPr>
          <w:rFonts w:cs="Times New Roman"/>
          <w:noProof/>
        </w:rPr>
        <w:t xml:space="preserve">Fonagy, P., Steele, M., Steele, H., Moran, G. S., &amp; Higgitt, A. C. (1991). The capacity for understanding mental states: The reflective self in parent and child and its significance for security of attachment. </w:t>
      </w:r>
      <w:r w:rsidRPr="004156E4">
        <w:rPr>
          <w:rFonts w:cs="Times New Roman"/>
          <w:i/>
          <w:noProof/>
        </w:rPr>
        <w:t>Infant Mental Health Journal, 12</w:t>
      </w:r>
      <w:r w:rsidRPr="004156E4">
        <w:rPr>
          <w:rFonts w:cs="Times New Roman"/>
          <w:noProof/>
        </w:rPr>
        <w:t xml:space="preserve">, 201-218. </w:t>
      </w:r>
      <w:bookmarkEnd w:id="72"/>
    </w:p>
    <w:p w:rsidR="004156E4" w:rsidRPr="004156E4" w:rsidRDefault="004156E4" w:rsidP="004156E4">
      <w:pPr>
        <w:ind w:left="720" w:hanging="720"/>
        <w:rPr>
          <w:rFonts w:cs="Times New Roman"/>
          <w:noProof/>
        </w:rPr>
      </w:pPr>
      <w:bookmarkStart w:id="73" w:name="_ENREF_73"/>
      <w:r w:rsidRPr="004156E4">
        <w:rPr>
          <w:rFonts w:cs="Times New Roman"/>
          <w:noProof/>
        </w:rPr>
        <w:t xml:space="preserve">Fonagy, P., &amp; Target, M. (2006). The mentalization-focused approach to self pathology. </w:t>
      </w:r>
      <w:r w:rsidRPr="004156E4">
        <w:rPr>
          <w:rFonts w:cs="Times New Roman"/>
          <w:i/>
          <w:noProof/>
        </w:rPr>
        <w:t>Journal of Personality Disorders, 20</w:t>
      </w:r>
      <w:r w:rsidRPr="004156E4">
        <w:rPr>
          <w:rFonts w:cs="Times New Roman"/>
          <w:noProof/>
        </w:rPr>
        <w:t xml:space="preserve">, 544-576. </w:t>
      </w:r>
      <w:bookmarkEnd w:id="73"/>
    </w:p>
    <w:p w:rsidR="004156E4" w:rsidRPr="004156E4" w:rsidRDefault="004156E4" w:rsidP="004156E4">
      <w:pPr>
        <w:ind w:left="720" w:hanging="720"/>
        <w:rPr>
          <w:rFonts w:cs="Times New Roman"/>
          <w:noProof/>
        </w:rPr>
      </w:pPr>
      <w:bookmarkStart w:id="74" w:name="_ENREF_74"/>
      <w:r w:rsidRPr="004156E4">
        <w:rPr>
          <w:rFonts w:cs="Times New Roman"/>
          <w:noProof/>
        </w:rPr>
        <w:t xml:space="preserve">Fonagy, P., Target, M., Gergely, G., Allen, J. G., &amp; Bateman, A. (2003). The developmental roots of borderline personality disorder in early attachment relationships: A theory and some evidence. </w:t>
      </w:r>
      <w:r w:rsidRPr="004156E4">
        <w:rPr>
          <w:rFonts w:cs="Times New Roman"/>
          <w:i/>
          <w:noProof/>
        </w:rPr>
        <w:t>Psychoanalytic Inquiry, 23</w:t>
      </w:r>
      <w:r w:rsidRPr="004156E4">
        <w:rPr>
          <w:rFonts w:cs="Times New Roman"/>
          <w:noProof/>
        </w:rPr>
        <w:t xml:space="preserve">, 412-459. </w:t>
      </w:r>
      <w:bookmarkEnd w:id="74"/>
    </w:p>
    <w:p w:rsidR="004156E4" w:rsidRPr="004156E4" w:rsidRDefault="004156E4" w:rsidP="004156E4">
      <w:pPr>
        <w:ind w:left="720" w:hanging="720"/>
        <w:rPr>
          <w:rFonts w:cs="Times New Roman"/>
          <w:noProof/>
        </w:rPr>
      </w:pPr>
      <w:bookmarkStart w:id="75" w:name="_ENREF_75"/>
      <w:r w:rsidRPr="004156E4">
        <w:rPr>
          <w:rFonts w:cs="Times New Roman"/>
          <w:noProof/>
        </w:rPr>
        <w:lastRenderedPageBreak/>
        <w:t xml:space="preserve">Fonagy, P., Target, M., Steele, H., &amp; Steele, M. (1998). </w:t>
      </w:r>
      <w:r w:rsidRPr="004156E4">
        <w:rPr>
          <w:rFonts w:cs="Times New Roman"/>
          <w:i/>
          <w:noProof/>
        </w:rPr>
        <w:t>Reflective-functioning manual, Version 5,  for application to Adult Attachment Interviews. Unpublished manuscript</w:t>
      </w:r>
      <w:r w:rsidRPr="004156E4">
        <w:rPr>
          <w:rFonts w:cs="Times New Roman"/>
          <w:noProof/>
        </w:rPr>
        <w:t xml:space="preserve">. University College London. London, UK. </w:t>
      </w:r>
      <w:bookmarkEnd w:id="75"/>
    </w:p>
    <w:p w:rsidR="004156E4" w:rsidRPr="004156E4" w:rsidRDefault="004156E4" w:rsidP="004156E4">
      <w:pPr>
        <w:ind w:left="720" w:hanging="720"/>
        <w:rPr>
          <w:rFonts w:cs="Times New Roman"/>
          <w:noProof/>
        </w:rPr>
      </w:pPr>
      <w:bookmarkStart w:id="76" w:name="_ENREF_76"/>
      <w:r w:rsidRPr="004156E4">
        <w:rPr>
          <w:rFonts w:cs="Times New Roman"/>
          <w:noProof/>
        </w:rPr>
        <w:t xml:space="preserve">Forster, C., Berthollier, N., &amp; Rawlinson, D. (2014). A systematic review of potential mechanisms of change in psychotherapeutic interventions for personality disorder. </w:t>
      </w:r>
      <w:r w:rsidRPr="004156E4">
        <w:rPr>
          <w:rFonts w:cs="Times New Roman"/>
          <w:i/>
          <w:noProof/>
        </w:rPr>
        <w:t>Journal of Psychology and Psychotherapy, 4</w:t>
      </w:r>
      <w:r w:rsidRPr="004156E4">
        <w:rPr>
          <w:rFonts w:cs="Times New Roman"/>
          <w:noProof/>
        </w:rPr>
        <w:t xml:space="preserve">, doi: 10.4172/2161-0487.1000133. </w:t>
      </w:r>
      <w:bookmarkEnd w:id="76"/>
    </w:p>
    <w:p w:rsidR="004156E4" w:rsidRPr="004156E4" w:rsidRDefault="004156E4" w:rsidP="004156E4">
      <w:pPr>
        <w:ind w:left="720" w:hanging="720"/>
        <w:rPr>
          <w:rFonts w:cs="Times New Roman"/>
          <w:noProof/>
        </w:rPr>
      </w:pPr>
      <w:bookmarkStart w:id="77" w:name="_ENREF_77"/>
      <w:r w:rsidRPr="004156E4">
        <w:rPr>
          <w:rFonts w:cs="Times New Roman"/>
          <w:noProof/>
        </w:rPr>
        <w:t xml:space="preserve">Furrow, D., Moore, C., Davidge, J., &amp; Chiasson, L. (1992). Mental terms in mothers' and children's speech: similarities and relationships. </w:t>
      </w:r>
      <w:r w:rsidRPr="004156E4">
        <w:rPr>
          <w:rFonts w:cs="Times New Roman"/>
          <w:i/>
          <w:noProof/>
        </w:rPr>
        <w:t>Journal of Child Language, 19</w:t>
      </w:r>
      <w:r w:rsidRPr="004156E4">
        <w:rPr>
          <w:rFonts w:cs="Times New Roman"/>
          <w:noProof/>
        </w:rPr>
        <w:t xml:space="preserve">, 617-631. </w:t>
      </w:r>
      <w:bookmarkEnd w:id="77"/>
    </w:p>
    <w:p w:rsidR="004156E4" w:rsidRPr="004156E4" w:rsidRDefault="004156E4" w:rsidP="004156E4">
      <w:pPr>
        <w:ind w:left="720" w:hanging="720"/>
        <w:rPr>
          <w:rFonts w:cs="Times New Roman"/>
          <w:noProof/>
        </w:rPr>
      </w:pPr>
      <w:bookmarkStart w:id="78" w:name="_ENREF_78"/>
      <w:r w:rsidRPr="004156E4">
        <w:rPr>
          <w:rFonts w:cs="Times New Roman"/>
          <w:noProof/>
        </w:rPr>
        <w:t xml:space="preserve">Gergely, G., &amp; Jacob, P. (2012). Reasoning about instrumental and communicative agency in human infancy. In J. B. Benson, F. Xu &amp; T. Kushnir (Eds.), </w:t>
      </w:r>
      <w:r w:rsidRPr="004156E4">
        <w:rPr>
          <w:rFonts w:cs="Times New Roman"/>
          <w:i/>
          <w:noProof/>
        </w:rPr>
        <w:t>Advances in child development and behavior. Vol 43: Rational constructivism in cognitive development</w:t>
      </w:r>
      <w:r w:rsidRPr="004156E4">
        <w:rPr>
          <w:rFonts w:cs="Times New Roman"/>
          <w:noProof/>
        </w:rPr>
        <w:t xml:space="preserve"> (2012/12/05 ed., Vol. 43, pp. 59-94). Waltham, MA: Academic Press/Elsevier.</w:t>
      </w:r>
      <w:bookmarkEnd w:id="78"/>
    </w:p>
    <w:p w:rsidR="004156E4" w:rsidRPr="004156E4" w:rsidRDefault="004156E4" w:rsidP="004156E4">
      <w:pPr>
        <w:ind w:left="720" w:hanging="720"/>
        <w:rPr>
          <w:rFonts w:cs="Times New Roman"/>
          <w:noProof/>
        </w:rPr>
      </w:pPr>
      <w:bookmarkStart w:id="79" w:name="_ENREF_79"/>
      <w:r w:rsidRPr="004156E4">
        <w:rPr>
          <w:rFonts w:cs="Times New Roman"/>
          <w:noProof/>
        </w:rPr>
        <w:t xml:space="preserve">Gergely, G., &amp; Watson, J. S. (1996). The social biofeedback theory of parental affect-mirroring: The development of emotional self-awareness and self-control in infancy. </w:t>
      </w:r>
      <w:r w:rsidRPr="004156E4">
        <w:rPr>
          <w:rFonts w:cs="Times New Roman"/>
          <w:i/>
          <w:noProof/>
        </w:rPr>
        <w:t>International Journal of Psycho-Analysis, 77 (Pt 6)</w:t>
      </w:r>
      <w:r w:rsidRPr="004156E4">
        <w:rPr>
          <w:rFonts w:cs="Times New Roman"/>
          <w:noProof/>
        </w:rPr>
        <w:t xml:space="preserve">, 1181-1212. </w:t>
      </w:r>
      <w:bookmarkEnd w:id="79"/>
    </w:p>
    <w:p w:rsidR="004156E4" w:rsidRPr="004156E4" w:rsidRDefault="004156E4" w:rsidP="004156E4">
      <w:pPr>
        <w:ind w:left="720" w:hanging="720"/>
        <w:rPr>
          <w:rFonts w:cs="Times New Roman"/>
          <w:noProof/>
        </w:rPr>
      </w:pPr>
      <w:bookmarkStart w:id="80" w:name="_ENREF_80"/>
      <w:r w:rsidRPr="004156E4">
        <w:rPr>
          <w:rFonts w:cs="Times New Roman"/>
          <w:noProof/>
        </w:rPr>
        <w:t xml:space="preserve">Goldman, G. A., &amp; Gregory, R. J. (2010). Relationships between techniques and outcomes for borderline personality disorder. </w:t>
      </w:r>
      <w:r w:rsidRPr="004156E4">
        <w:rPr>
          <w:rFonts w:cs="Times New Roman"/>
          <w:i/>
          <w:noProof/>
        </w:rPr>
        <w:t>American Journal of Psychotherapy, 64</w:t>
      </w:r>
      <w:r w:rsidRPr="004156E4">
        <w:rPr>
          <w:rFonts w:cs="Times New Roman"/>
          <w:noProof/>
        </w:rPr>
        <w:t xml:space="preserve">, 359-371. </w:t>
      </w:r>
      <w:bookmarkEnd w:id="80"/>
    </w:p>
    <w:p w:rsidR="004156E4" w:rsidRPr="004156E4" w:rsidRDefault="004156E4" w:rsidP="004156E4">
      <w:pPr>
        <w:ind w:left="720" w:hanging="720"/>
        <w:rPr>
          <w:rFonts w:cs="Times New Roman"/>
          <w:noProof/>
        </w:rPr>
      </w:pPr>
      <w:bookmarkStart w:id="81" w:name="_ENREF_81"/>
      <w:r w:rsidRPr="004156E4">
        <w:rPr>
          <w:rFonts w:cs="Times New Roman"/>
          <w:noProof/>
        </w:rPr>
        <w:t xml:space="preserve">Goodman, G. (2013). Is mentalization a common process factor in transference-focused psychotherapy and dialectical behavior therapy sessions? </w:t>
      </w:r>
      <w:r w:rsidRPr="004156E4">
        <w:rPr>
          <w:rFonts w:cs="Times New Roman"/>
          <w:i/>
          <w:noProof/>
        </w:rPr>
        <w:t>Journal of Psychotherapy Integration, 23</w:t>
      </w:r>
      <w:r w:rsidRPr="004156E4">
        <w:rPr>
          <w:rFonts w:cs="Times New Roman"/>
          <w:noProof/>
        </w:rPr>
        <w:t xml:space="preserve">, 179-192. </w:t>
      </w:r>
      <w:bookmarkEnd w:id="81"/>
    </w:p>
    <w:p w:rsidR="004156E4" w:rsidRPr="004156E4" w:rsidRDefault="004156E4" w:rsidP="004156E4">
      <w:pPr>
        <w:ind w:left="720" w:hanging="720"/>
        <w:rPr>
          <w:rFonts w:cs="Times New Roman"/>
          <w:noProof/>
        </w:rPr>
      </w:pPr>
      <w:bookmarkStart w:id="82" w:name="_ENREF_82"/>
      <w:r w:rsidRPr="004156E4">
        <w:rPr>
          <w:rFonts w:cs="Times New Roman"/>
          <w:noProof/>
        </w:rPr>
        <w:t xml:space="preserve">Goodman, G. S., Quas, J. A., &amp; Ogle, C. M. (2010). Child maltreatment and memory. </w:t>
      </w:r>
      <w:r w:rsidRPr="004156E4">
        <w:rPr>
          <w:rFonts w:cs="Times New Roman"/>
          <w:i/>
          <w:noProof/>
        </w:rPr>
        <w:t>Annual Review of Psychology, 61</w:t>
      </w:r>
      <w:r w:rsidRPr="004156E4">
        <w:rPr>
          <w:rFonts w:cs="Times New Roman"/>
          <w:noProof/>
        </w:rPr>
        <w:t xml:space="preserve">, 325-351. </w:t>
      </w:r>
      <w:bookmarkEnd w:id="82"/>
    </w:p>
    <w:p w:rsidR="004156E4" w:rsidRPr="004156E4" w:rsidRDefault="004156E4" w:rsidP="004156E4">
      <w:pPr>
        <w:ind w:left="720" w:hanging="720"/>
        <w:rPr>
          <w:rFonts w:cs="Times New Roman"/>
          <w:noProof/>
        </w:rPr>
      </w:pPr>
      <w:bookmarkStart w:id="83" w:name="_ENREF_83"/>
      <w:r w:rsidRPr="004156E4">
        <w:rPr>
          <w:rFonts w:cs="Times New Roman"/>
          <w:noProof/>
        </w:rPr>
        <w:t xml:space="preserve">Goodman, M., Patel, U., Oakes, A., Matho, A., &amp; Triebwasser, J. (2013). Developmental trajectories to male borderline personality disorder. </w:t>
      </w:r>
      <w:r w:rsidRPr="004156E4">
        <w:rPr>
          <w:rFonts w:cs="Times New Roman"/>
          <w:i/>
          <w:noProof/>
        </w:rPr>
        <w:t>Journal of Personality Disorders</w:t>
      </w:r>
      <w:r w:rsidRPr="004156E4">
        <w:rPr>
          <w:rFonts w:cs="Times New Roman"/>
          <w:noProof/>
        </w:rPr>
        <w:t xml:space="preserve">. </w:t>
      </w:r>
      <w:bookmarkEnd w:id="83"/>
    </w:p>
    <w:p w:rsidR="004156E4" w:rsidRPr="004156E4" w:rsidRDefault="004156E4" w:rsidP="004156E4">
      <w:pPr>
        <w:ind w:left="720" w:hanging="720"/>
        <w:rPr>
          <w:rFonts w:cs="Times New Roman"/>
          <w:noProof/>
        </w:rPr>
      </w:pPr>
      <w:bookmarkStart w:id="84" w:name="_ENREF_84"/>
      <w:r w:rsidRPr="004156E4">
        <w:rPr>
          <w:rFonts w:cs="Times New Roman"/>
          <w:noProof/>
        </w:rPr>
        <w:t xml:space="preserve">Gottman, J. M., Katz, L. F., &amp; Hooven, C. (1996). Parental meta-emotion philosophy and the emotional life of families: Theoretical models and preliminary data. </w:t>
      </w:r>
      <w:r w:rsidRPr="004156E4">
        <w:rPr>
          <w:rFonts w:cs="Times New Roman"/>
          <w:i/>
          <w:noProof/>
        </w:rPr>
        <w:t>Journal of Family Psychology, 10</w:t>
      </w:r>
      <w:r w:rsidRPr="004156E4">
        <w:rPr>
          <w:rFonts w:cs="Times New Roman"/>
          <w:noProof/>
        </w:rPr>
        <w:t xml:space="preserve">, 243-268. </w:t>
      </w:r>
      <w:bookmarkEnd w:id="84"/>
    </w:p>
    <w:p w:rsidR="004156E4" w:rsidRPr="004156E4" w:rsidRDefault="004156E4" w:rsidP="004156E4">
      <w:pPr>
        <w:ind w:left="720" w:hanging="720"/>
        <w:rPr>
          <w:rFonts w:cs="Times New Roman"/>
          <w:noProof/>
        </w:rPr>
      </w:pPr>
      <w:bookmarkStart w:id="85" w:name="_ENREF_85"/>
      <w:r w:rsidRPr="004156E4">
        <w:rPr>
          <w:rFonts w:cs="Times New Roman"/>
          <w:noProof/>
        </w:rPr>
        <w:lastRenderedPageBreak/>
        <w:t xml:space="preserve">Gratz, K. L., Kiel, E. J., Latzman, R. D., Elkin, T. D., Moore, S. A., &amp; Tull, M. T. (2014). Emotion: Empirical contribution: Maternal borderline personality pathology and infant emotion regulation: examining the influence of maternal emotion-related difficulties and infant attachment. </w:t>
      </w:r>
      <w:r w:rsidRPr="004156E4">
        <w:rPr>
          <w:rFonts w:cs="Times New Roman"/>
          <w:i/>
          <w:noProof/>
        </w:rPr>
        <w:t>Journal of Personality Disorders, 28</w:t>
      </w:r>
      <w:r w:rsidRPr="004156E4">
        <w:rPr>
          <w:rFonts w:cs="Times New Roman"/>
          <w:noProof/>
        </w:rPr>
        <w:t xml:space="preserve">, 52-69. </w:t>
      </w:r>
      <w:bookmarkEnd w:id="85"/>
    </w:p>
    <w:p w:rsidR="004156E4" w:rsidRPr="004156E4" w:rsidRDefault="004156E4" w:rsidP="004156E4">
      <w:pPr>
        <w:ind w:left="720" w:hanging="720"/>
        <w:rPr>
          <w:rFonts w:cs="Times New Roman"/>
          <w:noProof/>
        </w:rPr>
      </w:pPr>
      <w:bookmarkStart w:id="86" w:name="_ENREF_86"/>
      <w:r w:rsidRPr="004156E4">
        <w:rPr>
          <w:rFonts w:cs="Times New Roman"/>
          <w:noProof/>
        </w:rPr>
        <w:t xml:space="preserve">Gratz, K. L., Tull, M. T., Baruch, D. E., Bornovalova, M. A., &amp; Lejuez, C. W. (2008). Factors associated with co-occurring borderline personality disorder among inner-city substance users: The roles of childhood maltreatment, negative affect intensity/reactivity, and emotion dysregulation. </w:t>
      </w:r>
      <w:r w:rsidRPr="004156E4">
        <w:rPr>
          <w:rFonts w:cs="Times New Roman"/>
          <w:i/>
          <w:noProof/>
        </w:rPr>
        <w:t>Comprehensive Psychiatry, 49</w:t>
      </w:r>
      <w:r w:rsidRPr="004156E4">
        <w:rPr>
          <w:rFonts w:cs="Times New Roman"/>
          <w:noProof/>
        </w:rPr>
        <w:t xml:space="preserve">, 603-615. </w:t>
      </w:r>
      <w:bookmarkEnd w:id="86"/>
    </w:p>
    <w:p w:rsidR="004156E4" w:rsidRPr="004156E4" w:rsidRDefault="004156E4" w:rsidP="004156E4">
      <w:pPr>
        <w:ind w:left="720" w:hanging="720"/>
        <w:rPr>
          <w:rFonts w:cs="Times New Roman"/>
          <w:noProof/>
        </w:rPr>
      </w:pPr>
      <w:bookmarkStart w:id="87" w:name="_ENREF_87"/>
      <w:r w:rsidRPr="004156E4">
        <w:rPr>
          <w:rFonts w:cs="Times New Roman"/>
          <w:noProof/>
        </w:rPr>
        <w:t xml:space="preserve">Green-Hennessy, S., &amp; Reis, H. T. (1998). Openness in processing social information among attachment types. </w:t>
      </w:r>
      <w:r w:rsidRPr="004156E4">
        <w:rPr>
          <w:rFonts w:cs="Times New Roman"/>
          <w:i/>
          <w:noProof/>
        </w:rPr>
        <w:t>Personal Relationships, 5</w:t>
      </w:r>
      <w:r w:rsidRPr="004156E4">
        <w:rPr>
          <w:rFonts w:cs="Times New Roman"/>
          <w:noProof/>
        </w:rPr>
        <w:t xml:space="preserve">, 449-466. </w:t>
      </w:r>
      <w:bookmarkEnd w:id="87"/>
    </w:p>
    <w:p w:rsidR="004156E4" w:rsidRPr="004156E4" w:rsidRDefault="004156E4" w:rsidP="004156E4">
      <w:pPr>
        <w:ind w:left="720" w:hanging="720"/>
        <w:rPr>
          <w:rFonts w:cs="Times New Roman"/>
          <w:noProof/>
        </w:rPr>
      </w:pPr>
      <w:bookmarkStart w:id="88" w:name="_ENREF_88"/>
      <w:r w:rsidRPr="004156E4">
        <w:rPr>
          <w:rFonts w:cs="Times New Roman"/>
          <w:noProof/>
        </w:rPr>
        <w:t xml:space="preserve">Green, J. D., &amp; Campbell, W. K. (2000). Attachment and exploration in adults: Chronic and contextual accessibility. </w:t>
      </w:r>
      <w:r w:rsidRPr="004156E4">
        <w:rPr>
          <w:rFonts w:cs="Times New Roman"/>
          <w:i/>
          <w:noProof/>
        </w:rPr>
        <w:t>Personality and Social Psychology Bulletin, 26</w:t>
      </w:r>
      <w:r w:rsidRPr="004156E4">
        <w:rPr>
          <w:rFonts w:cs="Times New Roman"/>
          <w:noProof/>
        </w:rPr>
        <w:t xml:space="preserve">, 452-461. </w:t>
      </w:r>
      <w:bookmarkEnd w:id="88"/>
    </w:p>
    <w:p w:rsidR="004156E4" w:rsidRPr="004156E4" w:rsidRDefault="004156E4" w:rsidP="004156E4">
      <w:pPr>
        <w:ind w:left="720" w:hanging="720"/>
        <w:rPr>
          <w:rFonts w:cs="Times New Roman"/>
          <w:noProof/>
        </w:rPr>
      </w:pPr>
      <w:bookmarkStart w:id="89" w:name="_ENREF_89"/>
      <w:r w:rsidRPr="004156E4">
        <w:rPr>
          <w:rFonts w:cs="Times New Roman"/>
          <w:noProof/>
        </w:rPr>
        <w:t xml:space="preserve">Groh, A. M., Roisman, G. I., van Ijzendoorn, M. H., Bakermans-Kranenburg, M. J., &amp; Fearon, R. P. (2012). The significance of insecure and disorganized attachment for children's internalizing symptoms: A meta-analytic study. </w:t>
      </w:r>
      <w:r w:rsidRPr="004156E4">
        <w:rPr>
          <w:rFonts w:cs="Times New Roman"/>
          <w:i/>
          <w:noProof/>
        </w:rPr>
        <w:t>Child Development, 83</w:t>
      </w:r>
      <w:r w:rsidRPr="004156E4">
        <w:rPr>
          <w:rFonts w:cs="Times New Roman"/>
          <w:noProof/>
        </w:rPr>
        <w:t xml:space="preserve">, 591-610. </w:t>
      </w:r>
      <w:bookmarkEnd w:id="89"/>
    </w:p>
    <w:p w:rsidR="004156E4" w:rsidRPr="004156E4" w:rsidRDefault="004156E4" w:rsidP="004156E4">
      <w:pPr>
        <w:ind w:left="720" w:hanging="720"/>
        <w:rPr>
          <w:rFonts w:cs="Times New Roman"/>
          <w:noProof/>
        </w:rPr>
      </w:pPr>
      <w:bookmarkStart w:id="90" w:name="_ENREF_90"/>
      <w:r w:rsidRPr="004156E4">
        <w:rPr>
          <w:rFonts w:cs="Times New Roman"/>
          <w:noProof/>
        </w:rPr>
        <w:t xml:space="preserve">Gunderson, J. G. (1996). The borderline patient's intolerance of aloneness: Insecure attachments and therapist availability. </w:t>
      </w:r>
      <w:r w:rsidRPr="004156E4">
        <w:rPr>
          <w:rFonts w:cs="Times New Roman"/>
          <w:i/>
          <w:noProof/>
        </w:rPr>
        <w:t>American Journal of Psychiatry, 153</w:t>
      </w:r>
      <w:r w:rsidRPr="004156E4">
        <w:rPr>
          <w:rFonts w:cs="Times New Roman"/>
          <w:noProof/>
        </w:rPr>
        <w:t xml:space="preserve">, 752-758. </w:t>
      </w:r>
      <w:bookmarkEnd w:id="90"/>
    </w:p>
    <w:p w:rsidR="004156E4" w:rsidRPr="004156E4" w:rsidRDefault="004156E4" w:rsidP="004156E4">
      <w:pPr>
        <w:ind w:left="720" w:hanging="720"/>
        <w:rPr>
          <w:rFonts w:cs="Times New Roman"/>
          <w:noProof/>
        </w:rPr>
      </w:pPr>
      <w:bookmarkStart w:id="91" w:name="_ENREF_91"/>
      <w:r w:rsidRPr="004156E4">
        <w:rPr>
          <w:rFonts w:cs="Times New Roman"/>
          <w:noProof/>
        </w:rPr>
        <w:t xml:space="preserve">Gunderson, J. G., &amp; Lyons-Ruth, K. (2008). BPD's interpersonal hypersensitivity phenotype: A gene-environment-developmental model. </w:t>
      </w:r>
      <w:r w:rsidRPr="004156E4">
        <w:rPr>
          <w:rFonts w:cs="Times New Roman"/>
          <w:i/>
          <w:noProof/>
        </w:rPr>
        <w:t>Journal of Personality Disorders, 22</w:t>
      </w:r>
      <w:r w:rsidRPr="004156E4">
        <w:rPr>
          <w:rFonts w:cs="Times New Roman"/>
          <w:noProof/>
        </w:rPr>
        <w:t xml:space="preserve">, 22-41. </w:t>
      </w:r>
      <w:bookmarkEnd w:id="91"/>
    </w:p>
    <w:p w:rsidR="004156E4" w:rsidRPr="004156E4" w:rsidRDefault="004156E4" w:rsidP="004156E4">
      <w:pPr>
        <w:ind w:left="720" w:hanging="720"/>
        <w:rPr>
          <w:rFonts w:cs="Times New Roman"/>
          <w:noProof/>
        </w:rPr>
      </w:pPr>
      <w:bookmarkStart w:id="92" w:name="_ENREF_92"/>
      <w:r w:rsidRPr="004156E4">
        <w:rPr>
          <w:rFonts w:cs="Times New Roman"/>
          <w:noProof/>
        </w:rPr>
        <w:t xml:space="preserve">Gunderson, J. G., Stout, R. L., McGlashan, T. H., Shea, M. T., Morey, L. C., Grilo, C. M., . . . Skodol, A. E. (2011). Ten-year course of borderline personality disorder: Psychopathology and function from the Collaborative Longitudinal Personality Disorders study. </w:t>
      </w:r>
      <w:r w:rsidRPr="004156E4">
        <w:rPr>
          <w:rFonts w:cs="Times New Roman"/>
          <w:i/>
          <w:noProof/>
        </w:rPr>
        <w:t>Archives of General Psychiatry, 68</w:t>
      </w:r>
      <w:r w:rsidRPr="004156E4">
        <w:rPr>
          <w:rFonts w:cs="Times New Roman"/>
          <w:noProof/>
        </w:rPr>
        <w:t xml:space="preserve">, 827-837. </w:t>
      </w:r>
      <w:bookmarkEnd w:id="92"/>
    </w:p>
    <w:p w:rsidR="004156E4" w:rsidRPr="004156E4" w:rsidRDefault="004156E4" w:rsidP="004156E4">
      <w:pPr>
        <w:ind w:left="720" w:hanging="720"/>
        <w:rPr>
          <w:rFonts w:cs="Times New Roman"/>
          <w:noProof/>
        </w:rPr>
      </w:pPr>
      <w:bookmarkStart w:id="93" w:name="_ENREF_93"/>
      <w:r w:rsidRPr="004156E4">
        <w:rPr>
          <w:rFonts w:cs="Times New Roman"/>
          <w:noProof/>
        </w:rPr>
        <w:t xml:space="preserve">Hamilton, W. D. (1964). The genetic evolution of social behaviour. </w:t>
      </w:r>
      <w:r w:rsidRPr="004156E4">
        <w:rPr>
          <w:rFonts w:cs="Times New Roman"/>
          <w:i/>
          <w:noProof/>
        </w:rPr>
        <w:t>Journal of Theoretical Biology, 7</w:t>
      </w:r>
      <w:r w:rsidRPr="004156E4">
        <w:rPr>
          <w:rFonts w:cs="Times New Roman"/>
          <w:noProof/>
        </w:rPr>
        <w:t xml:space="preserve">, 1-52. </w:t>
      </w:r>
      <w:bookmarkEnd w:id="93"/>
    </w:p>
    <w:p w:rsidR="004156E4" w:rsidRPr="004156E4" w:rsidRDefault="004156E4" w:rsidP="004156E4">
      <w:pPr>
        <w:ind w:left="720" w:hanging="720"/>
        <w:rPr>
          <w:rFonts w:cs="Times New Roman"/>
          <w:noProof/>
        </w:rPr>
      </w:pPr>
      <w:bookmarkStart w:id="94" w:name="_ENREF_94"/>
      <w:r w:rsidRPr="004156E4">
        <w:rPr>
          <w:rFonts w:cs="Times New Roman"/>
          <w:noProof/>
        </w:rPr>
        <w:lastRenderedPageBreak/>
        <w:t xml:space="preserve">Harris, B. (2013). Mother, Love (Review of </w:t>
      </w:r>
      <w:r w:rsidRPr="004156E4">
        <w:rPr>
          <w:rFonts w:cs="Times New Roman"/>
          <w:i/>
          <w:noProof/>
        </w:rPr>
        <w:t>The nature and nurture of love: From imprinting to attachment in Cold War America</w:t>
      </w:r>
      <w:r w:rsidRPr="004156E4">
        <w:rPr>
          <w:rFonts w:cs="Times New Roman"/>
          <w:noProof/>
        </w:rPr>
        <w:t xml:space="preserve"> by Marga Vicedo). </w:t>
      </w:r>
      <w:r w:rsidRPr="004156E4">
        <w:rPr>
          <w:rFonts w:cs="Times New Roman"/>
          <w:i/>
          <w:noProof/>
        </w:rPr>
        <w:t>Science, 340</w:t>
      </w:r>
      <w:r w:rsidRPr="004156E4">
        <w:rPr>
          <w:rFonts w:cs="Times New Roman"/>
          <w:noProof/>
        </w:rPr>
        <w:t xml:space="preserve">, 926. </w:t>
      </w:r>
      <w:bookmarkEnd w:id="94"/>
    </w:p>
    <w:p w:rsidR="004156E4" w:rsidRPr="004156E4" w:rsidRDefault="004156E4" w:rsidP="004156E4">
      <w:pPr>
        <w:ind w:left="720" w:hanging="720"/>
        <w:rPr>
          <w:rFonts w:cs="Times New Roman"/>
          <w:noProof/>
        </w:rPr>
      </w:pPr>
      <w:bookmarkStart w:id="95" w:name="_ENREF_95"/>
      <w:r w:rsidRPr="004156E4">
        <w:rPr>
          <w:rFonts w:cs="Times New Roman"/>
          <w:noProof/>
        </w:rPr>
        <w:t xml:space="preserve">Hauser, S. T., Allen, J. P., &amp; Golden, E. (2006). </w:t>
      </w:r>
      <w:r w:rsidRPr="004156E4">
        <w:rPr>
          <w:rFonts w:cs="Times New Roman"/>
          <w:i/>
          <w:noProof/>
        </w:rPr>
        <w:t>Out of the woods. Tales of resilient teens</w:t>
      </w:r>
      <w:r w:rsidRPr="004156E4">
        <w:rPr>
          <w:rFonts w:cs="Times New Roman"/>
          <w:noProof/>
        </w:rPr>
        <w:t>. Cambridge, MA: Harvard University Press.</w:t>
      </w:r>
      <w:bookmarkEnd w:id="95"/>
    </w:p>
    <w:p w:rsidR="004156E4" w:rsidRPr="004156E4" w:rsidRDefault="004156E4" w:rsidP="004156E4">
      <w:pPr>
        <w:ind w:left="720" w:hanging="720"/>
        <w:rPr>
          <w:rFonts w:cs="Times New Roman"/>
          <w:noProof/>
        </w:rPr>
      </w:pPr>
      <w:bookmarkStart w:id="96" w:name="_ENREF_96"/>
      <w:r w:rsidRPr="004156E4">
        <w:rPr>
          <w:rFonts w:cs="Times New Roman"/>
          <w:noProof/>
        </w:rPr>
        <w:t xml:space="preserve">Helgeland, M. I., &amp; Torgersen, S. (2004). Developmental antecedents of borderline personality disorder. </w:t>
      </w:r>
      <w:r w:rsidRPr="004156E4">
        <w:rPr>
          <w:rFonts w:cs="Times New Roman"/>
          <w:i/>
          <w:noProof/>
        </w:rPr>
        <w:t>Comprehensive Psychiatry, 45</w:t>
      </w:r>
      <w:r w:rsidRPr="004156E4">
        <w:rPr>
          <w:rFonts w:cs="Times New Roman"/>
          <w:noProof/>
        </w:rPr>
        <w:t xml:space="preserve">, 138-147. </w:t>
      </w:r>
      <w:bookmarkEnd w:id="96"/>
    </w:p>
    <w:p w:rsidR="004156E4" w:rsidRPr="004156E4" w:rsidRDefault="004156E4" w:rsidP="004156E4">
      <w:pPr>
        <w:ind w:left="720" w:hanging="720"/>
        <w:rPr>
          <w:rFonts w:cs="Times New Roman"/>
          <w:noProof/>
        </w:rPr>
      </w:pPr>
      <w:bookmarkStart w:id="97" w:name="_ENREF_97"/>
      <w:r w:rsidRPr="004156E4">
        <w:rPr>
          <w:rFonts w:cs="Times New Roman"/>
          <w:noProof/>
        </w:rPr>
        <w:t xml:space="preserve">Herrmann, E., Call, J., Hernandez-Lloreda, M. V., Hare, B., &amp; Tomasello, M. (2007). Humans have evolved specialized skills of social cognition: The cultural intelligence hypothesis. </w:t>
      </w:r>
      <w:r w:rsidRPr="004156E4">
        <w:rPr>
          <w:rFonts w:cs="Times New Roman"/>
          <w:i/>
          <w:noProof/>
        </w:rPr>
        <w:t>Science, 317</w:t>
      </w:r>
      <w:r w:rsidRPr="004156E4">
        <w:rPr>
          <w:rFonts w:cs="Times New Roman"/>
          <w:noProof/>
        </w:rPr>
        <w:t xml:space="preserve">, 1360-1366. </w:t>
      </w:r>
      <w:bookmarkEnd w:id="97"/>
    </w:p>
    <w:p w:rsidR="004156E4" w:rsidRPr="004156E4" w:rsidRDefault="004156E4" w:rsidP="004156E4">
      <w:pPr>
        <w:ind w:left="720" w:hanging="720"/>
        <w:rPr>
          <w:rFonts w:cs="Times New Roman"/>
          <w:noProof/>
        </w:rPr>
      </w:pPr>
      <w:bookmarkStart w:id="98" w:name="_ENREF_98"/>
      <w:r w:rsidRPr="004156E4">
        <w:rPr>
          <w:rFonts w:cs="Times New Roman"/>
          <w:noProof/>
        </w:rPr>
        <w:t xml:space="preserve">Hopwood, C. J., Wright, A. G., Ansell, E. B., &amp; Pincus, A. L. (2013). The interpersonal core of personality pathology. </w:t>
      </w:r>
      <w:r w:rsidRPr="004156E4">
        <w:rPr>
          <w:rFonts w:cs="Times New Roman"/>
          <w:i/>
          <w:noProof/>
        </w:rPr>
        <w:t>Journal of Personality Disorders, 27</w:t>
      </w:r>
      <w:r w:rsidRPr="004156E4">
        <w:rPr>
          <w:rFonts w:cs="Times New Roman"/>
          <w:noProof/>
        </w:rPr>
        <w:t xml:space="preserve">, 270-295. </w:t>
      </w:r>
      <w:bookmarkEnd w:id="98"/>
    </w:p>
    <w:p w:rsidR="004156E4" w:rsidRPr="004156E4" w:rsidRDefault="004156E4" w:rsidP="004156E4">
      <w:pPr>
        <w:ind w:left="720" w:hanging="720"/>
        <w:rPr>
          <w:rFonts w:cs="Times New Roman"/>
          <w:noProof/>
        </w:rPr>
      </w:pPr>
      <w:bookmarkStart w:id="99" w:name="_ENREF_99"/>
      <w:r w:rsidRPr="004156E4">
        <w:rPr>
          <w:rFonts w:cs="Times New Roman"/>
          <w:noProof/>
        </w:rPr>
        <w:t xml:space="preserve">Huang, J., Yang, Y., Wu, J., Napolitano, L. A., Xi, Y., &amp; Cui, Y. (2012). Childhood abuse in Chinese patients with borderline personality disorder. </w:t>
      </w:r>
      <w:r w:rsidRPr="004156E4">
        <w:rPr>
          <w:rFonts w:cs="Times New Roman"/>
          <w:i/>
          <w:noProof/>
        </w:rPr>
        <w:t>Journal of Personality Disorders, 26</w:t>
      </w:r>
      <w:r w:rsidRPr="004156E4">
        <w:rPr>
          <w:rFonts w:cs="Times New Roman"/>
          <w:noProof/>
        </w:rPr>
        <w:t xml:space="preserve">, 238-254. </w:t>
      </w:r>
      <w:bookmarkEnd w:id="99"/>
    </w:p>
    <w:p w:rsidR="004156E4" w:rsidRPr="004156E4" w:rsidRDefault="004156E4" w:rsidP="004156E4">
      <w:pPr>
        <w:ind w:left="720" w:hanging="720"/>
        <w:rPr>
          <w:rFonts w:cs="Times New Roman"/>
          <w:noProof/>
        </w:rPr>
      </w:pPr>
      <w:bookmarkStart w:id="100" w:name="_ENREF_100"/>
      <w:r w:rsidRPr="004156E4">
        <w:rPr>
          <w:rFonts w:cs="Times New Roman"/>
          <w:noProof/>
        </w:rPr>
        <w:t xml:space="preserve">Isabella, R. A., Belsky, J., &amp; von Eye, A. (1989). Origins of infant-mother attachment: An examination of interactional synchrony during the infant's first year. </w:t>
      </w:r>
      <w:r w:rsidRPr="004156E4">
        <w:rPr>
          <w:rFonts w:cs="Times New Roman"/>
          <w:i/>
          <w:noProof/>
        </w:rPr>
        <w:t>Developmental Psychology, 25</w:t>
      </w:r>
      <w:r w:rsidRPr="004156E4">
        <w:rPr>
          <w:rFonts w:cs="Times New Roman"/>
          <w:noProof/>
        </w:rPr>
        <w:t xml:space="preserve">, 12-21. </w:t>
      </w:r>
      <w:bookmarkEnd w:id="100"/>
    </w:p>
    <w:p w:rsidR="004156E4" w:rsidRPr="004156E4" w:rsidRDefault="004156E4" w:rsidP="004156E4">
      <w:pPr>
        <w:ind w:left="720" w:hanging="720"/>
        <w:rPr>
          <w:rFonts w:cs="Times New Roman"/>
          <w:noProof/>
        </w:rPr>
      </w:pPr>
      <w:bookmarkStart w:id="101" w:name="_ENREF_101"/>
      <w:r w:rsidRPr="004156E4">
        <w:rPr>
          <w:rFonts w:cs="Times New Roman"/>
          <w:noProof/>
        </w:rPr>
        <w:t xml:space="preserve">Jacobsen, T., &amp; Hofmann, V. (1997). Children's attachment representations: Longitudinal relations to school behavior and academic competency in middle childhood and adolescence. </w:t>
      </w:r>
      <w:r w:rsidRPr="004156E4">
        <w:rPr>
          <w:rFonts w:cs="Times New Roman"/>
          <w:i/>
          <w:noProof/>
        </w:rPr>
        <w:t>Developmental Psychology, 33</w:t>
      </w:r>
      <w:r w:rsidRPr="004156E4">
        <w:rPr>
          <w:rFonts w:cs="Times New Roman"/>
          <w:noProof/>
        </w:rPr>
        <w:t xml:space="preserve">, 703-710. </w:t>
      </w:r>
      <w:bookmarkEnd w:id="101"/>
    </w:p>
    <w:p w:rsidR="004156E4" w:rsidRPr="004156E4" w:rsidRDefault="004156E4" w:rsidP="004156E4">
      <w:pPr>
        <w:ind w:left="720" w:hanging="720"/>
        <w:rPr>
          <w:rFonts w:cs="Times New Roman"/>
          <w:noProof/>
        </w:rPr>
      </w:pPr>
      <w:bookmarkStart w:id="102" w:name="_ENREF_102"/>
      <w:r w:rsidRPr="004156E4">
        <w:rPr>
          <w:rFonts w:cs="Times New Roman"/>
          <w:noProof/>
        </w:rPr>
        <w:t xml:space="preserve">Johnson, J. G., Cohen, P., Brown, J., Smailes, E. M., &amp; Bernstein, D. P. (1999). Childhood maltreatment increases risk for personality disorders during early adulthood. </w:t>
      </w:r>
      <w:r w:rsidRPr="004156E4">
        <w:rPr>
          <w:rFonts w:cs="Times New Roman"/>
          <w:i/>
          <w:noProof/>
        </w:rPr>
        <w:t>Archives of General Psychiatry, 56</w:t>
      </w:r>
      <w:r w:rsidRPr="004156E4">
        <w:rPr>
          <w:rFonts w:cs="Times New Roman"/>
          <w:noProof/>
        </w:rPr>
        <w:t xml:space="preserve">, 600-605. </w:t>
      </w:r>
      <w:bookmarkEnd w:id="102"/>
    </w:p>
    <w:p w:rsidR="004156E4" w:rsidRPr="004156E4" w:rsidRDefault="004156E4" w:rsidP="004156E4">
      <w:pPr>
        <w:ind w:left="720" w:hanging="720"/>
        <w:rPr>
          <w:rFonts w:cs="Times New Roman"/>
          <w:noProof/>
        </w:rPr>
      </w:pPr>
      <w:bookmarkStart w:id="103" w:name="_ENREF_103"/>
      <w:r w:rsidRPr="004156E4">
        <w:rPr>
          <w:rFonts w:cs="Times New Roman"/>
          <w:noProof/>
        </w:rPr>
        <w:t xml:space="preserve">Johnson, J. G., Cohen, P., Smailes, E. M., Skodol, A. E., Brown, J., &amp; Oldham, J. M. (2001). Childhood verbal abuse and risk for personality disorders during adolescence and early adulthood. </w:t>
      </w:r>
      <w:r w:rsidRPr="004156E4">
        <w:rPr>
          <w:rFonts w:cs="Times New Roman"/>
          <w:i/>
          <w:noProof/>
        </w:rPr>
        <w:t>Comprehensive Psychiatry, 42</w:t>
      </w:r>
      <w:r w:rsidRPr="004156E4">
        <w:rPr>
          <w:rFonts w:cs="Times New Roman"/>
          <w:noProof/>
        </w:rPr>
        <w:t xml:space="preserve">, 16-23. </w:t>
      </w:r>
      <w:bookmarkEnd w:id="103"/>
    </w:p>
    <w:p w:rsidR="004156E4" w:rsidRPr="004156E4" w:rsidRDefault="004156E4" w:rsidP="004156E4">
      <w:pPr>
        <w:ind w:left="720" w:hanging="720"/>
        <w:rPr>
          <w:rFonts w:cs="Times New Roman"/>
          <w:noProof/>
        </w:rPr>
      </w:pPr>
      <w:bookmarkStart w:id="104" w:name="_ENREF_104"/>
      <w:r w:rsidRPr="004156E4">
        <w:rPr>
          <w:rFonts w:cs="Times New Roman"/>
          <w:noProof/>
        </w:rPr>
        <w:t xml:space="preserve">Johnson, J. G., Smailes, E. M., Cohen, P., Brown, J., &amp; Bernstein, D. P. (2000). Associations between four types of childhood neglect and personality disorder symptoms during adolescence and early </w:t>
      </w:r>
      <w:r w:rsidRPr="004156E4">
        <w:rPr>
          <w:rFonts w:cs="Times New Roman"/>
          <w:noProof/>
        </w:rPr>
        <w:lastRenderedPageBreak/>
        <w:t xml:space="preserve">adulthood: Findings of a community-based longitudinal study. </w:t>
      </w:r>
      <w:r w:rsidRPr="004156E4">
        <w:rPr>
          <w:rFonts w:cs="Times New Roman"/>
          <w:i/>
          <w:noProof/>
        </w:rPr>
        <w:t>Journal of Personality Disorders, 14</w:t>
      </w:r>
      <w:r w:rsidRPr="004156E4">
        <w:rPr>
          <w:rFonts w:cs="Times New Roman"/>
          <w:noProof/>
        </w:rPr>
        <w:t xml:space="preserve">, 171-187. </w:t>
      </w:r>
      <w:bookmarkEnd w:id="104"/>
    </w:p>
    <w:p w:rsidR="004156E4" w:rsidRPr="004156E4" w:rsidRDefault="004156E4" w:rsidP="004156E4">
      <w:pPr>
        <w:ind w:left="720" w:hanging="720"/>
        <w:rPr>
          <w:rFonts w:cs="Times New Roman"/>
          <w:noProof/>
        </w:rPr>
      </w:pPr>
      <w:bookmarkStart w:id="105" w:name="_ENREF_105"/>
      <w:r w:rsidRPr="004156E4">
        <w:rPr>
          <w:rFonts w:cs="Times New Roman"/>
          <w:noProof/>
        </w:rPr>
        <w:t xml:space="preserve">Kanai, R., Bahrami, B., Roylance, R., &amp; Rees, G. (2012). Online social network size is reflected in human brain structure. </w:t>
      </w:r>
      <w:r w:rsidRPr="004156E4">
        <w:rPr>
          <w:rFonts w:cs="Times New Roman"/>
          <w:i/>
          <w:noProof/>
        </w:rPr>
        <w:t>Proceedings of the Royal Society B: Biological Sciences, 279</w:t>
      </w:r>
      <w:r w:rsidRPr="004156E4">
        <w:rPr>
          <w:rFonts w:cs="Times New Roman"/>
          <w:noProof/>
        </w:rPr>
        <w:t xml:space="preserve">, 1327-1334. </w:t>
      </w:r>
      <w:bookmarkEnd w:id="105"/>
    </w:p>
    <w:p w:rsidR="004156E4" w:rsidRPr="004156E4" w:rsidRDefault="004156E4" w:rsidP="004156E4">
      <w:pPr>
        <w:ind w:left="720" w:hanging="720"/>
        <w:rPr>
          <w:rFonts w:cs="Times New Roman"/>
          <w:noProof/>
        </w:rPr>
      </w:pPr>
      <w:bookmarkStart w:id="106" w:name="_ENREF_106"/>
      <w:r w:rsidRPr="004156E4">
        <w:rPr>
          <w:rFonts w:cs="Times New Roman"/>
          <w:noProof/>
        </w:rPr>
        <w:t xml:space="preserve">Kazdin, A. E. (2009). Understanding how and why psychotherapy leads to change. </w:t>
      </w:r>
      <w:r w:rsidRPr="004156E4">
        <w:rPr>
          <w:rFonts w:cs="Times New Roman"/>
          <w:i/>
          <w:noProof/>
        </w:rPr>
        <w:t>Psychotherapy Research, 19</w:t>
      </w:r>
      <w:r w:rsidRPr="004156E4">
        <w:rPr>
          <w:rFonts w:cs="Times New Roman"/>
          <w:noProof/>
        </w:rPr>
        <w:t xml:space="preserve">, 418-428. </w:t>
      </w:r>
      <w:bookmarkEnd w:id="106"/>
    </w:p>
    <w:p w:rsidR="004156E4" w:rsidRPr="004156E4" w:rsidRDefault="004156E4" w:rsidP="004156E4">
      <w:pPr>
        <w:ind w:left="720" w:hanging="720"/>
        <w:rPr>
          <w:rFonts w:cs="Times New Roman"/>
          <w:noProof/>
        </w:rPr>
      </w:pPr>
      <w:bookmarkStart w:id="107" w:name="_ENREF_107"/>
      <w:r w:rsidRPr="004156E4">
        <w:rPr>
          <w:rFonts w:cs="Times New Roman"/>
          <w:noProof/>
        </w:rPr>
        <w:t xml:space="preserve">Kendler, K. S., Aggen, S. H., Czajkowski, N., Roysamb, E., Tambs, K., Torgersen, S., . . . Reichborn-Kjennerud, T. (2008). The structure of genetic and environmental risk factors for DSM-IV personality disorders: A multivariate twin study. </w:t>
      </w:r>
      <w:r w:rsidRPr="004156E4">
        <w:rPr>
          <w:rFonts w:cs="Times New Roman"/>
          <w:i/>
          <w:noProof/>
        </w:rPr>
        <w:t>Archives of General Psychiatry, 65</w:t>
      </w:r>
      <w:r w:rsidRPr="004156E4">
        <w:rPr>
          <w:rFonts w:cs="Times New Roman"/>
          <w:noProof/>
        </w:rPr>
        <w:t xml:space="preserve">, 1438-1446. </w:t>
      </w:r>
      <w:bookmarkEnd w:id="107"/>
    </w:p>
    <w:p w:rsidR="004156E4" w:rsidRPr="004156E4" w:rsidRDefault="004156E4" w:rsidP="004156E4">
      <w:pPr>
        <w:ind w:left="720" w:hanging="720"/>
        <w:rPr>
          <w:rFonts w:cs="Times New Roman"/>
          <w:noProof/>
        </w:rPr>
      </w:pPr>
      <w:bookmarkStart w:id="108" w:name="_ENREF_108"/>
      <w:r w:rsidRPr="004156E4">
        <w:rPr>
          <w:rFonts w:cs="Times New Roman"/>
          <w:noProof/>
        </w:rPr>
        <w:t xml:space="preserve">Kernberg, O. F. (1984). </w:t>
      </w:r>
      <w:r w:rsidRPr="004156E4">
        <w:rPr>
          <w:rFonts w:cs="Times New Roman"/>
          <w:i/>
          <w:noProof/>
        </w:rPr>
        <w:t>Severe personality disorders: Psychotherapeutic strategies</w:t>
      </w:r>
      <w:r w:rsidRPr="004156E4">
        <w:rPr>
          <w:rFonts w:cs="Times New Roman"/>
          <w:noProof/>
        </w:rPr>
        <w:t>. New Haven, CT: Yale University Press.</w:t>
      </w:r>
      <w:bookmarkEnd w:id="108"/>
    </w:p>
    <w:p w:rsidR="004156E4" w:rsidRPr="004156E4" w:rsidRDefault="004156E4" w:rsidP="004156E4">
      <w:pPr>
        <w:ind w:left="720" w:hanging="720"/>
        <w:rPr>
          <w:rFonts w:cs="Times New Roman"/>
          <w:noProof/>
        </w:rPr>
      </w:pPr>
      <w:bookmarkStart w:id="109" w:name="_ENREF_109"/>
      <w:r w:rsidRPr="004156E4">
        <w:rPr>
          <w:rFonts w:cs="Times New Roman"/>
          <w:noProof/>
        </w:rPr>
        <w:t xml:space="preserve">Kingdon, D. G., Ashcroft, K., Bhandari, B., Gleeson, S., Warikoo, N., Symons, M., . . . Mehta, R. (2010). Schizophrenia and borderline personality disorder: Similarities and differences in the experience of auditory hallucinations, paranoia, and childhood trauma. </w:t>
      </w:r>
      <w:r w:rsidRPr="004156E4">
        <w:rPr>
          <w:rFonts w:cs="Times New Roman"/>
          <w:i/>
          <w:noProof/>
        </w:rPr>
        <w:t>Journal of Nervous and Mental Disease, 198</w:t>
      </w:r>
      <w:r w:rsidRPr="004156E4">
        <w:rPr>
          <w:rFonts w:cs="Times New Roman"/>
          <w:noProof/>
        </w:rPr>
        <w:t xml:space="preserve">, 399-403. </w:t>
      </w:r>
      <w:bookmarkEnd w:id="109"/>
    </w:p>
    <w:p w:rsidR="004156E4" w:rsidRPr="004156E4" w:rsidRDefault="004156E4" w:rsidP="004156E4">
      <w:pPr>
        <w:ind w:left="720" w:hanging="720"/>
        <w:rPr>
          <w:rFonts w:cs="Times New Roman"/>
          <w:noProof/>
        </w:rPr>
      </w:pPr>
      <w:bookmarkStart w:id="110" w:name="_ENREF_110"/>
      <w:r w:rsidRPr="004156E4">
        <w:rPr>
          <w:rFonts w:cs="Times New Roman"/>
          <w:noProof/>
        </w:rPr>
        <w:t xml:space="preserve">Kiser, L. J., Bates, J. E., Maslin, C. A., &amp; Bayles, K. (1986). Mother-infant play at six months as a predictor of attachment security of thirteen months. </w:t>
      </w:r>
      <w:r w:rsidRPr="004156E4">
        <w:rPr>
          <w:rFonts w:cs="Times New Roman"/>
          <w:i/>
          <w:noProof/>
        </w:rPr>
        <w:t>Journal of the American Academy of Child Psychiatry, 25</w:t>
      </w:r>
      <w:r w:rsidRPr="004156E4">
        <w:rPr>
          <w:rFonts w:cs="Times New Roman"/>
          <w:noProof/>
        </w:rPr>
        <w:t xml:space="preserve">, 68-75. </w:t>
      </w:r>
      <w:bookmarkEnd w:id="110"/>
    </w:p>
    <w:p w:rsidR="004156E4" w:rsidRPr="004156E4" w:rsidRDefault="004156E4" w:rsidP="004156E4">
      <w:pPr>
        <w:ind w:left="720" w:hanging="720"/>
        <w:rPr>
          <w:rFonts w:cs="Times New Roman"/>
          <w:noProof/>
        </w:rPr>
      </w:pPr>
      <w:bookmarkStart w:id="111" w:name="_ENREF_111"/>
      <w:r w:rsidRPr="004156E4">
        <w:rPr>
          <w:rFonts w:cs="Times New Roman"/>
          <w:noProof/>
        </w:rPr>
        <w:t xml:space="preserve">Koren-Karie, N., Oppenheim, D., Dolev, S., Sher, E., &amp; Etzion-Carasso, A. (2002). Mothers' insightfulness regarding their infants' internal experience: Relations with maternal sensitivity and infant attachment. </w:t>
      </w:r>
      <w:r w:rsidRPr="004156E4">
        <w:rPr>
          <w:rFonts w:cs="Times New Roman"/>
          <w:i/>
          <w:noProof/>
        </w:rPr>
        <w:t>Developmental Psychology, 38</w:t>
      </w:r>
      <w:r w:rsidRPr="004156E4">
        <w:rPr>
          <w:rFonts w:cs="Times New Roman"/>
          <w:noProof/>
        </w:rPr>
        <w:t xml:space="preserve">, 534-542. </w:t>
      </w:r>
      <w:bookmarkEnd w:id="111"/>
    </w:p>
    <w:p w:rsidR="004156E4" w:rsidRPr="004156E4" w:rsidRDefault="004156E4" w:rsidP="004156E4">
      <w:pPr>
        <w:ind w:left="720" w:hanging="720"/>
        <w:rPr>
          <w:rFonts w:cs="Times New Roman"/>
          <w:noProof/>
        </w:rPr>
      </w:pPr>
      <w:bookmarkStart w:id="112" w:name="_ENREF_112"/>
      <w:r w:rsidRPr="004156E4">
        <w:rPr>
          <w:rFonts w:cs="Times New Roman"/>
          <w:noProof/>
        </w:rPr>
        <w:t xml:space="preserve">Kruglanski, A. W. (1989). </w:t>
      </w:r>
      <w:r w:rsidRPr="004156E4">
        <w:rPr>
          <w:rFonts w:cs="Times New Roman"/>
          <w:i/>
          <w:noProof/>
        </w:rPr>
        <w:t>Lay epistemics and human knowledge: Cognitive and motivational bases</w:t>
      </w:r>
      <w:r w:rsidRPr="004156E4">
        <w:rPr>
          <w:rFonts w:cs="Times New Roman"/>
          <w:noProof/>
        </w:rPr>
        <w:t>. New York, NY: Plenum Press.</w:t>
      </w:r>
      <w:bookmarkEnd w:id="112"/>
    </w:p>
    <w:p w:rsidR="004156E4" w:rsidRPr="004156E4" w:rsidRDefault="004156E4" w:rsidP="004156E4">
      <w:pPr>
        <w:ind w:left="720" w:hanging="720"/>
        <w:rPr>
          <w:rFonts w:cs="Times New Roman"/>
          <w:noProof/>
        </w:rPr>
      </w:pPr>
      <w:bookmarkStart w:id="113" w:name="_ENREF_113"/>
      <w:r w:rsidRPr="004156E4">
        <w:rPr>
          <w:rFonts w:cs="Times New Roman"/>
          <w:noProof/>
        </w:rPr>
        <w:t xml:space="preserve">Kruglanski, A. W., &amp; Webster, D. M. (1996). Motivated closing of the mind: "Seizing" and "freezing". </w:t>
      </w:r>
      <w:r w:rsidRPr="004156E4">
        <w:rPr>
          <w:rFonts w:cs="Times New Roman"/>
          <w:i/>
          <w:noProof/>
        </w:rPr>
        <w:t>Psychological Review, 103</w:t>
      </w:r>
      <w:r w:rsidRPr="004156E4">
        <w:rPr>
          <w:rFonts w:cs="Times New Roman"/>
          <w:noProof/>
        </w:rPr>
        <w:t xml:space="preserve">, 263-283. </w:t>
      </w:r>
      <w:bookmarkEnd w:id="113"/>
    </w:p>
    <w:p w:rsidR="004156E4" w:rsidRPr="004156E4" w:rsidRDefault="004156E4" w:rsidP="004156E4">
      <w:pPr>
        <w:ind w:left="720" w:hanging="720"/>
        <w:rPr>
          <w:rFonts w:cs="Times New Roman"/>
          <w:noProof/>
        </w:rPr>
      </w:pPr>
      <w:bookmarkStart w:id="114" w:name="_ENREF_114"/>
      <w:r w:rsidRPr="004156E4">
        <w:rPr>
          <w:rFonts w:cs="Times New Roman"/>
          <w:noProof/>
        </w:rPr>
        <w:lastRenderedPageBreak/>
        <w:t xml:space="preserve">Lambert, M. (2013). The efficacy and effectiveness of psychotherapy. In M. Lambert (Ed.), </w:t>
      </w:r>
      <w:r w:rsidRPr="004156E4">
        <w:rPr>
          <w:rFonts w:cs="Times New Roman"/>
          <w:i/>
          <w:noProof/>
        </w:rPr>
        <w:t>Bergin and Garfield's Handbook of Psychotherapy and Behavior Change</w:t>
      </w:r>
      <w:r w:rsidRPr="004156E4">
        <w:rPr>
          <w:rFonts w:cs="Times New Roman"/>
          <w:noProof/>
        </w:rPr>
        <w:t xml:space="preserve"> (6th ed., pp. 169-218). Hoboken, NJ: Wiley.</w:t>
      </w:r>
      <w:bookmarkEnd w:id="114"/>
    </w:p>
    <w:p w:rsidR="004156E4" w:rsidRPr="004156E4" w:rsidRDefault="004156E4" w:rsidP="004156E4">
      <w:pPr>
        <w:ind w:left="720" w:hanging="720"/>
        <w:rPr>
          <w:rFonts w:cs="Times New Roman"/>
          <w:noProof/>
        </w:rPr>
      </w:pPr>
      <w:bookmarkStart w:id="115" w:name="_ENREF_115"/>
      <w:r w:rsidRPr="004156E4">
        <w:rPr>
          <w:rFonts w:cs="Times New Roman"/>
          <w:noProof/>
        </w:rPr>
        <w:t xml:space="preserve">Laporte, L., Paris, J., Guttman, H., &amp; Russell, J. (2011). Psychopathology, childhood trauma, and personality traits in patients with borderline personality disorder and their sisters. </w:t>
      </w:r>
      <w:r w:rsidRPr="004156E4">
        <w:rPr>
          <w:rFonts w:cs="Times New Roman"/>
          <w:i/>
          <w:noProof/>
        </w:rPr>
        <w:t>Journal of Personality Disorders, 25</w:t>
      </w:r>
      <w:r w:rsidRPr="004156E4">
        <w:rPr>
          <w:rFonts w:cs="Times New Roman"/>
          <w:noProof/>
        </w:rPr>
        <w:t xml:space="preserve">, 448-462. </w:t>
      </w:r>
      <w:bookmarkEnd w:id="115"/>
    </w:p>
    <w:p w:rsidR="004156E4" w:rsidRPr="004156E4" w:rsidRDefault="004156E4" w:rsidP="004156E4">
      <w:pPr>
        <w:ind w:left="720" w:hanging="720"/>
        <w:rPr>
          <w:rFonts w:cs="Times New Roman"/>
          <w:noProof/>
        </w:rPr>
      </w:pPr>
      <w:bookmarkStart w:id="116" w:name="_ENREF_116"/>
      <w:r w:rsidRPr="004156E4">
        <w:rPr>
          <w:rFonts w:cs="Times New Roman"/>
          <w:noProof/>
        </w:rPr>
        <w:t xml:space="preserve">Laranjo, J., Bernier, A., Meins, E., &amp; Carlson, S. M. (2010). Early manifestations of children's theory of mind: The roles of maternal mind-mindedness and infant security of attachment. </w:t>
      </w:r>
      <w:r w:rsidRPr="004156E4">
        <w:rPr>
          <w:rFonts w:cs="Times New Roman"/>
          <w:i/>
          <w:noProof/>
        </w:rPr>
        <w:t>Infancy, 15</w:t>
      </w:r>
      <w:r w:rsidRPr="004156E4">
        <w:rPr>
          <w:rFonts w:cs="Times New Roman"/>
          <w:noProof/>
        </w:rPr>
        <w:t xml:space="preserve">, 300-323. </w:t>
      </w:r>
      <w:bookmarkEnd w:id="116"/>
    </w:p>
    <w:p w:rsidR="004156E4" w:rsidRPr="004156E4" w:rsidRDefault="004156E4" w:rsidP="004156E4">
      <w:pPr>
        <w:ind w:left="720" w:hanging="720"/>
        <w:rPr>
          <w:rFonts w:cs="Times New Roman"/>
          <w:noProof/>
        </w:rPr>
      </w:pPr>
      <w:bookmarkStart w:id="117" w:name="_ENREF_117"/>
      <w:r w:rsidRPr="004156E4">
        <w:rPr>
          <w:rFonts w:cs="Times New Roman"/>
          <w:noProof/>
        </w:rPr>
        <w:t xml:space="preserve">Leichsenring, F., Leibing, E., Kruse, J., New, A. S., &amp; Leweke, F. (2011). Borderline personality disorder. </w:t>
      </w:r>
      <w:r w:rsidRPr="004156E4">
        <w:rPr>
          <w:rFonts w:cs="Times New Roman"/>
          <w:i/>
          <w:noProof/>
        </w:rPr>
        <w:t>Lancet, 377</w:t>
      </w:r>
      <w:r w:rsidRPr="004156E4">
        <w:rPr>
          <w:rFonts w:cs="Times New Roman"/>
          <w:noProof/>
        </w:rPr>
        <w:t xml:space="preserve">, 74-84. </w:t>
      </w:r>
      <w:bookmarkEnd w:id="117"/>
    </w:p>
    <w:p w:rsidR="004156E4" w:rsidRPr="004156E4" w:rsidRDefault="004156E4" w:rsidP="004156E4">
      <w:pPr>
        <w:ind w:left="720" w:hanging="720"/>
        <w:rPr>
          <w:rFonts w:cs="Times New Roman"/>
          <w:noProof/>
        </w:rPr>
      </w:pPr>
      <w:bookmarkStart w:id="118" w:name="_ENREF_118"/>
      <w:r w:rsidRPr="004156E4">
        <w:rPr>
          <w:rFonts w:cs="Times New Roman"/>
          <w:noProof/>
        </w:rPr>
        <w:t xml:space="preserve">Lopez-Castroman, J., Melhem, N., Birmaher, B., Greenhill, L., Kolko, D., Stanley, B., . . . Oquendo, M. A. (2013). Early childhood sexual abuse increases suicidal intent. </w:t>
      </w:r>
      <w:r w:rsidRPr="004156E4">
        <w:rPr>
          <w:rFonts w:cs="Times New Roman"/>
          <w:i/>
          <w:noProof/>
        </w:rPr>
        <w:t>World Psychiatry, 12</w:t>
      </w:r>
      <w:r w:rsidRPr="004156E4">
        <w:rPr>
          <w:rFonts w:cs="Times New Roman"/>
          <w:noProof/>
        </w:rPr>
        <w:t xml:space="preserve">, 149-154. </w:t>
      </w:r>
      <w:bookmarkEnd w:id="118"/>
    </w:p>
    <w:p w:rsidR="004156E4" w:rsidRPr="004156E4" w:rsidRDefault="004156E4" w:rsidP="004156E4">
      <w:pPr>
        <w:ind w:left="720" w:hanging="720"/>
        <w:rPr>
          <w:rFonts w:cs="Times New Roman"/>
          <w:noProof/>
        </w:rPr>
      </w:pPr>
      <w:bookmarkStart w:id="119" w:name="_ENREF_119"/>
      <w:r w:rsidRPr="004156E4">
        <w:rPr>
          <w:rFonts w:cs="Times New Roman"/>
          <w:noProof/>
        </w:rPr>
        <w:t xml:space="preserve">Luyten, P. (in press). Unholy questions about five central tenets of psychoanalysis that need to be empirically verified. </w:t>
      </w:r>
      <w:r w:rsidRPr="004156E4">
        <w:rPr>
          <w:rFonts w:cs="Times New Roman"/>
          <w:i/>
          <w:noProof/>
        </w:rPr>
        <w:t>Psychoanalytic Inquiry</w:t>
      </w:r>
      <w:r w:rsidRPr="004156E4">
        <w:rPr>
          <w:rFonts w:cs="Times New Roman"/>
          <w:noProof/>
        </w:rPr>
        <w:t xml:space="preserve">. </w:t>
      </w:r>
      <w:bookmarkEnd w:id="119"/>
    </w:p>
    <w:p w:rsidR="004156E4" w:rsidRPr="004156E4" w:rsidRDefault="004156E4" w:rsidP="004156E4">
      <w:pPr>
        <w:ind w:left="720" w:hanging="720"/>
        <w:rPr>
          <w:rFonts w:cs="Times New Roman"/>
          <w:noProof/>
        </w:rPr>
      </w:pPr>
      <w:bookmarkStart w:id="120" w:name="_ENREF_120"/>
      <w:r w:rsidRPr="004156E4">
        <w:rPr>
          <w:rFonts w:cs="Times New Roman"/>
          <w:noProof/>
        </w:rPr>
        <w:t xml:space="preserve">Luyten, P., &amp; Blatt, S. J. (2011). Integrating theory-driven and empirically-derived models of personality development and psychopathology: A proposal for DSM V. </w:t>
      </w:r>
      <w:r w:rsidRPr="004156E4">
        <w:rPr>
          <w:rFonts w:cs="Times New Roman"/>
          <w:i/>
          <w:noProof/>
        </w:rPr>
        <w:t>Clinical Psychology Review, 31</w:t>
      </w:r>
      <w:r w:rsidRPr="004156E4">
        <w:rPr>
          <w:rFonts w:cs="Times New Roman"/>
          <w:noProof/>
        </w:rPr>
        <w:t xml:space="preserve">, 52-68. </w:t>
      </w:r>
      <w:bookmarkEnd w:id="120"/>
    </w:p>
    <w:p w:rsidR="004156E4" w:rsidRPr="004156E4" w:rsidRDefault="004156E4" w:rsidP="004156E4">
      <w:pPr>
        <w:ind w:left="720" w:hanging="720"/>
        <w:rPr>
          <w:rFonts w:cs="Times New Roman"/>
          <w:noProof/>
        </w:rPr>
      </w:pPr>
      <w:bookmarkStart w:id="121" w:name="_ENREF_121"/>
      <w:r w:rsidRPr="004156E4">
        <w:rPr>
          <w:rFonts w:cs="Times New Roman"/>
          <w:noProof/>
        </w:rPr>
        <w:t xml:space="preserve">Machizawa-Summers, S. (2007). Childhood trauma and parental bonding among Japanese female patients with borderline personality disorder. </w:t>
      </w:r>
      <w:r w:rsidRPr="004156E4">
        <w:rPr>
          <w:rFonts w:cs="Times New Roman"/>
          <w:i/>
          <w:noProof/>
        </w:rPr>
        <w:t>International Journal of Psychology, 42</w:t>
      </w:r>
      <w:r w:rsidRPr="004156E4">
        <w:rPr>
          <w:rFonts w:cs="Times New Roman"/>
          <w:noProof/>
        </w:rPr>
        <w:t xml:space="preserve">, 265-273. </w:t>
      </w:r>
      <w:bookmarkEnd w:id="121"/>
    </w:p>
    <w:p w:rsidR="004156E4" w:rsidRPr="004156E4" w:rsidRDefault="004156E4" w:rsidP="004156E4">
      <w:pPr>
        <w:ind w:left="720" w:hanging="720"/>
        <w:rPr>
          <w:rFonts w:cs="Times New Roman"/>
          <w:noProof/>
        </w:rPr>
      </w:pPr>
      <w:bookmarkStart w:id="122" w:name="_ENREF_122"/>
      <w:r w:rsidRPr="004156E4">
        <w:rPr>
          <w:rFonts w:cs="Times New Roman"/>
          <w:noProof/>
        </w:rPr>
        <w:t xml:space="preserve">Main, M., &amp; Hesse, E. (1998). </w:t>
      </w:r>
      <w:r w:rsidRPr="004156E4">
        <w:rPr>
          <w:rFonts w:cs="Times New Roman"/>
          <w:i/>
          <w:noProof/>
        </w:rPr>
        <w:t>Frightening, frightened, dissociated, deferential, sexualized and disorganized parental behavior: A coding system for parent-infant interactions (6th ed.). Unpublished manual</w:t>
      </w:r>
      <w:r w:rsidRPr="004156E4">
        <w:rPr>
          <w:rFonts w:cs="Times New Roman"/>
          <w:noProof/>
        </w:rPr>
        <w:t xml:space="preserve">. University of California at Berkeley. </w:t>
      </w:r>
      <w:bookmarkEnd w:id="122"/>
    </w:p>
    <w:p w:rsidR="004156E4" w:rsidRPr="004156E4" w:rsidRDefault="004156E4" w:rsidP="004156E4">
      <w:pPr>
        <w:ind w:left="720" w:hanging="720"/>
        <w:rPr>
          <w:rFonts w:cs="Times New Roman"/>
          <w:noProof/>
        </w:rPr>
      </w:pPr>
      <w:bookmarkStart w:id="123" w:name="_ENREF_123"/>
      <w:r w:rsidRPr="004156E4">
        <w:rPr>
          <w:rFonts w:cs="Times New Roman"/>
          <w:noProof/>
        </w:rPr>
        <w:t xml:space="preserve">Mansell, W. (2011). Core processes of psychopathology and recovery: "Does the Dodo bird effect have wings?". </w:t>
      </w:r>
      <w:r w:rsidRPr="004156E4">
        <w:rPr>
          <w:rFonts w:cs="Times New Roman"/>
          <w:i/>
          <w:noProof/>
        </w:rPr>
        <w:t>Clinical Psychology Review, 31</w:t>
      </w:r>
      <w:r w:rsidRPr="004156E4">
        <w:rPr>
          <w:rFonts w:cs="Times New Roman"/>
          <w:noProof/>
        </w:rPr>
        <w:t xml:space="preserve">, 189-192. </w:t>
      </w:r>
      <w:bookmarkEnd w:id="123"/>
    </w:p>
    <w:p w:rsidR="004156E4" w:rsidRPr="004156E4" w:rsidRDefault="004156E4" w:rsidP="004156E4">
      <w:pPr>
        <w:ind w:left="720" w:hanging="720"/>
        <w:rPr>
          <w:rFonts w:cs="Times New Roman"/>
          <w:noProof/>
        </w:rPr>
      </w:pPr>
      <w:bookmarkStart w:id="124" w:name="_ENREF_124"/>
      <w:r w:rsidRPr="004156E4">
        <w:rPr>
          <w:rFonts w:cs="Times New Roman"/>
          <w:noProof/>
        </w:rPr>
        <w:lastRenderedPageBreak/>
        <w:t xml:space="preserve">Marvin, R. S., &amp; Britner, P. A. (2008). Normal development: The ontogeny of attachment. In J. Cassidy &amp; P. R. Shaver (Eds.), </w:t>
      </w:r>
      <w:r w:rsidRPr="004156E4">
        <w:rPr>
          <w:rFonts w:cs="Times New Roman"/>
          <w:i/>
          <w:noProof/>
        </w:rPr>
        <w:t>Handbook of attachment theory and research</w:t>
      </w:r>
      <w:r w:rsidRPr="004156E4">
        <w:rPr>
          <w:rFonts w:cs="Times New Roman"/>
          <w:noProof/>
        </w:rPr>
        <w:t xml:space="preserve"> (2nd ed., pp. 269-294). New York, NY: Guilford Press.</w:t>
      </w:r>
      <w:bookmarkEnd w:id="124"/>
    </w:p>
    <w:p w:rsidR="004156E4" w:rsidRPr="004156E4" w:rsidRDefault="004156E4" w:rsidP="004156E4">
      <w:pPr>
        <w:ind w:left="720" w:hanging="720"/>
        <w:rPr>
          <w:rFonts w:cs="Times New Roman"/>
          <w:noProof/>
        </w:rPr>
      </w:pPr>
      <w:bookmarkStart w:id="125" w:name="_ENREF_125"/>
      <w:r w:rsidRPr="004156E4">
        <w:rPr>
          <w:rFonts w:cs="Times New Roman"/>
          <w:noProof/>
        </w:rPr>
        <w:t xml:space="preserve">Matzke, B., Herpertz, S. C., Berger, C., Fleischer, M., &amp; Domes, G. (2014). Facial reactions during emotion recognition in borderline personality disorder: A facial electromyography study. </w:t>
      </w:r>
      <w:r w:rsidRPr="004156E4">
        <w:rPr>
          <w:rFonts w:cs="Times New Roman"/>
          <w:i/>
          <w:noProof/>
        </w:rPr>
        <w:t>Psychopathology, 47</w:t>
      </w:r>
      <w:r w:rsidRPr="004156E4">
        <w:rPr>
          <w:rFonts w:cs="Times New Roman"/>
          <w:noProof/>
        </w:rPr>
        <w:t xml:space="preserve">, 101-110. </w:t>
      </w:r>
      <w:bookmarkEnd w:id="125"/>
    </w:p>
    <w:p w:rsidR="004156E4" w:rsidRPr="004156E4" w:rsidRDefault="004156E4" w:rsidP="004156E4">
      <w:pPr>
        <w:ind w:left="720" w:hanging="720"/>
        <w:rPr>
          <w:rFonts w:cs="Times New Roman"/>
          <w:noProof/>
        </w:rPr>
      </w:pPr>
      <w:bookmarkStart w:id="126" w:name="_ENREF_126"/>
      <w:r w:rsidRPr="004156E4">
        <w:rPr>
          <w:rFonts w:cs="Times New Roman"/>
          <w:noProof/>
        </w:rPr>
        <w:t xml:space="preserve">McWilliams, N. (2011). </w:t>
      </w:r>
      <w:r w:rsidRPr="004156E4">
        <w:rPr>
          <w:rFonts w:cs="Times New Roman"/>
          <w:i/>
          <w:noProof/>
        </w:rPr>
        <w:t>Psychoanalytic diagnosis: Understanding personality structure in the clinical process</w:t>
      </w:r>
      <w:r w:rsidRPr="004156E4">
        <w:rPr>
          <w:rFonts w:cs="Times New Roman"/>
          <w:noProof/>
        </w:rPr>
        <w:t xml:space="preserve"> (2nd ed.). New York, NY: Guilford Press.</w:t>
      </w:r>
      <w:bookmarkEnd w:id="126"/>
    </w:p>
    <w:p w:rsidR="004156E4" w:rsidRPr="004156E4" w:rsidRDefault="004156E4" w:rsidP="004156E4">
      <w:pPr>
        <w:ind w:left="720" w:hanging="720"/>
        <w:rPr>
          <w:rFonts w:cs="Times New Roman"/>
          <w:noProof/>
        </w:rPr>
      </w:pPr>
      <w:bookmarkStart w:id="127" w:name="_ENREF_127"/>
      <w:r w:rsidRPr="004156E4">
        <w:rPr>
          <w:rFonts w:cs="Times New Roman"/>
          <w:noProof/>
        </w:rPr>
        <w:t xml:space="preserve">Meins, E. (1998). The effects of security of attachment and maternal attribution of meaning on children's linguistic acquisitional style. </w:t>
      </w:r>
      <w:r w:rsidRPr="004156E4">
        <w:rPr>
          <w:rFonts w:cs="Times New Roman"/>
          <w:i/>
          <w:noProof/>
        </w:rPr>
        <w:t>Infant Behavior &amp; Development, 21</w:t>
      </w:r>
      <w:r w:rsidRPr="004156E4">
        <w:rPr>
          <w:rFonts w:cs="Times New Roman"/>
          <w:noProof/>
        </w:rPr>
        <w:t xml:space="preserve">, 237-252. </w:t>
      </w:r>
      <w:bookmarkEnd w:id="127"/>
    </w:p>
    <w:p w:rsidR="004156E4" w:rsidRPr="004156E4" w:rsidRDefault="004156E4" w:rsidP="004156E4">
      <w:pPr>
        <w:ind w:left="720" w:hanging="720"/>
        <w:rPr>
          <w:rFonts w:cs="Times New Roman"/>
          <w:noProof/>
        </w:rPr>
      </w:pPr>
      <w:bookmarkStart w:id="128" w:name="_ENREF_128"/>
      <w:r w:rsidRPr="004156E4">
        <w:rPr>
          <w:rFonts w:cs="Times New Roman"/>
          <w:noProof/>
        </w:rPr>
        <w:t xml:space="preserve">Meins, E., Fernyhough, C., Fradley, E., &amp; Tuckey, M. (2001). Rethinking maternal sensitivity: Mothers' comments on infants' mental processes predict security of attachment at 12 months. </w:t>
      </w:r>
      <w:r w:rsidRPr="004156E4">
        <w:rPr>
          <w:rFonts w:cs="Times New Roman"/>
          <w:i/>
          <w:noProof/>
        </w:rPr>
        <w:t>Journal of Child Psychology and Psychiatry, 42</w:t>
      </w:r>
      <w:r w:rsidRPr="004156E4">
        <w:rPr>
          <w:rFonts w:cs="Times New Roman"/>
          <w:noProof/>
        </w:rPr>
        <w:t xml:space="preserve">, 637-648. </w:t>
      </w:r>
      <w:bookmarkEnd w:id="128"/>
    </w:p>
    <w:p w:rsidR="004156E4" w:rsidRPr="004156E4" w:rsidRDefault="004156E4" w:rsidP="004156E4">
      <w:pPr>
        <w:ind w:left="720" w:hanging="720"/>
        <w:rPr>
          <w:rFonts w:cs="Times New Roman"/>
          <w:noProof/>
        </w:rPr>
      </w:pPr>
      <w:bookmarkStart w:id="129" w:name="_ENREF_129"/>
      <w:r w:rsidRPr="004156E4">
        <w:rPr>
          <w:rFonts w:cs="Times New Roman"/>
          <w:noProof/>
        </w:rPr>
        <w:t xml:space="preserve">Meins, E., Fernyhough, C., Wainwright, R., Clark-Carter, D., Das Gupta, M., Fradley, E., &amp; Tuckey, M. (2003). Pathways to understanding mind: Construct validity and predictive validity of maternal mind-mindedness. </w:t>
      </w:r>
      <w:r w:rsidRPr="004156E4">
        <w:rPr>
          <w:rFonts w:cs="Times New Roman"/>
          <w:i/>
          <w:noProof/>
        </w:rPr>
        <w:t>Child Development Perspectives, 74</w:t>
      </w:r>
      <w:r w:rsidRPr="004156E4">
        <w:rPr>
          <w:rFonts w:cs="Times New Roman"/>
          <w:noProof/>
        </w:rPr>
        <w:t xml:space="preserve">, 1194-1211. </w:t>
      </w:r>
      <w:bookmarkEnd w:id="129"/>
    </w:p>
    <w:p w:rsidR="004156E4" w:rsidRPr="004156E4" w:rsidRDefault="004156E4" w:rsidP="004156E4">
      <w:pPr>
        <w:ind w:left="720" w:hanging="720"/>
        <w:rPr>
          <w:rFonts w:cs="Times New Roman"/>
          <w:noProof/>
        </w:rPr>
      </w:pPr>
      <w:bookmarkStart w:id="130" w:name="_ENREF_130"/>
      <w:r w:rsidRPr="004156E4">
        <w:rPr>
          <w:rFonts w:cs="Times New Roman"/>
          <w:noProof/>
        </w:rPr>
        <w:t xml:space="preserve">Meins, E., Fernyhough, C., Wainwright, R., Das Gupta, M., Fradley, E., &amp; Tuckey, M. (2002). Maternal mind-mindedness and attachment security as predictors of theory of mind understanding. </w:t>
      </w:r>
      <w:r w:rsidRPr="004156E4">
        <w:rPr>
          <w:rFonts w:cs="Times New Roman"/>
          <w:i/>
          <w:noProof/>
        </w:rPr>
        <w:t>Child Development, 73</w:t>
      </w:r>
      <w:r w:rsidRPr="004156E4">
        <w:rPr>
          <w:rFonts w:cs="Times New Roman"/>
          <w:noProof/>
        </w:rPr>
        <w:t xml:space="preserve">, 1715-1726. </w:t>
      </w:r>
      <w:bookmarkEnd w:id="130"/>
    </w:p>
    <w:p w:rsidR="004156E4" w:rsidRPr="004156E4" w:rsidRDefault="004156E4" w:rsidP="004156E4">
      <w:pPr>
        <w:ind w:left="720" w:hanging="720"/>
        <w:rPr>
          <w:rFonts w:cs="Times New Roman"/>
          <w:noProof/>
        </w:rPr>
      </w:pPr>
      <w:bookmarkStart w:id="131" w:name="_ENREF_131"/>
      <w:r w:rsidRPr="004156E4">
        <w:rPr>
          <w:rFonts w:cs="Times New Roman"/>
          <w:noProof/>
        </w:rPr>
        <w:t xml:space="preserve">Mikulincer, M. (1997). Adult attachment style and information processing: Individual differences in curiosity and cognitive closure. </w:t>
      </w:r>
      <w:r w:rsidRPr="004156E4">
        <w:rPr>
          <w:rFonts w:cs="Times New Roman"/>
          <w:i/>
          <w:noProof/>
        </w:rPr>
        <w:t>Journal of Personality and Social Psychology, 72</w:t>
      </w:r>
      <w:r w:rsidRPr="004156E4">
        <w:rPr>
          <w:rFonts w:cs="Times New Roman"/>
          <w:noProof/>
        </w:rPr>
        <w:t xml:space="preserve">, 1217-1230. </w:t>
      </w:r>
      <w:bookmarkEnd w:id="131"/>
    </w:p>
    <w:p w:rsidR="004156E4" w:rsidRPr="004156E4" w:rsidRDefault="004156E4" w:rsidP="004156E4">
      <w:pPr>
        <w:ind w:left="720" w:hanging="720"/>
        <w:rPr>
          <w:rFonts w:cs="Times New Roman"/>
          <w:noProof/>
        </w:rPr>
      </w:pPr>
      <w:bookmarkStart w:id="132" w:name="_ENREF_132"/>
      <w:r w:rsidRPr="004156E4">
        <w:rPr>
          <w:rFonts w:cs="Times New Roman"/>
          <w:noProof/>
        </w:rPr>
        <w:t xml:space="preserve">Mikulincer, M., &amp; Arad, D. (1999). Attachment working models and cognitive openness in close relationships: A test of chronic and temporary accessibility effects. </w:t>
      </w:r>
      <w:r w:rsidRPr="004156E4">
        <w:rPr>
          <w:rFonts w:cs="Times New Roman"/>
          <w:i/>
          <w:noProof/>
        </w:rPr>
        <w:t>Journal of Personality and Social Psychology, 77</w:t>
      </w:r>
      <w:r w:rsidRPr="004156E4">
        <w:rPr>
          <w:rFonts w:cs="Times New Roman"/>
          <w:noProof/>
        </w:rPr>
        <w:t xml:space="preserve">, 710-725. </w:t>
      </w:r>
      <w:bookmarkEnd w:id="132"/>
    </w:p>
    <w:p w:rsidR="004156E4" w:rsidRPr="004156E4" w:rsidRDefault="004156E4" w:rsidP="004156E4">
      <w:pPr>
        <w:ind w:left="720" w:hanging="720"/>
        <w:rPr>
          <w:rFonts w:cs="Times New Roman"/>
          <w:noProof/>
        </w:rPr>
      </w:pPr>
      <w:bookmarkStart w:id="133" w:name="_ENREF_133"/>
      <w:r w:rsidRPr="004156E4">
        <w:rPr>
          <w:rFonts w:cs="Times New Roman"/>
          <w:noProof/>
        </w:rPr>
        <w:t xml:space="preserve">Mikulincer, M., &amp; Shaver, P. R. (2007). </w:t>
      </w:r>
      <w:r w:rsidRPr="004156E4">
        <w:rPr>
          <w:rFonts w:cs="Times New Roman"/>
          <w:i/>
          <w:noProof/>
        </w:rPr>
        <w:t>Attachment in adulthood: Structure, dynamics, and change</w:t>
      </w:r>
      <w:r w:rsidRPr="004156E4">
        <w:rPr>
          <w:rFonts w:cs="Times New Roman"/>
          <w:noProof/>
        </w:rPr>
        <w:t>. New York, NY: Guilford Press.</w:t>
      </w:r>
      <w:bookmarkEnd w:id="133"/>
    </w:p>
    <w:p w:rsidR="004156E4" w:rsidRPr="004156E4" w:rsidRDefault="004156E4" w:rsidP="004156E4">
      <w:pPr>
        <w:ind w:left="720" w:hanging="720"/>
        <w:rPr>
          <w:rFonts w:cs="Times New Roman"/>
          <w:noProof/>
        </w:rPr>
      </w:pPr>
      <w:bookmarkStart w:id="134" w:name="_ENREF_134"/>
      <w:r w:rsidRPr="004156E4">
        <w:rPr>
          <w:rFonts w:cs="Times New Roman"/>
          <w:noProof/>
        </w:rPr>
        <w:lastRenderedPageBreak/>
        <w:t xml:space="preserve">Mikulincer, M., Shaver, P. R., &amp; Pereg, D. (2003). Attachment theory and affect regulation: The dynamics, development, and cognitive consequences of attachment-related strategies. </w:t>
      </w:r>
      <w:r w:rsidRPr="004156E4">
        <w:rPr>
          <w:rFonts w:cs="Times New Roman"/>
          <w:i/>
          <w:noProof/>
        </w:rPr>
        <w:t>Motivation and Emotion, 27</w:t>
      </w:r>
      <w:r w:rsidRPr="004156E4">
        <w:rPr>
          <w:rFonts w:cs="Times New Roman"/>
          <w:noProof/>
        </w:rPr>
        <w:t xml:space="preserve">, 77-102. </w:t>
      </w:r>
      <w:bookmarkEnd w:id="134"/>
    </w:p>
    <w:p w:rsidR="004156E4" w:rsidRPr="004156E4" w:rsidRDefault="004156E4" w:rsidP="004156E4">
      <w:pPr>
        <w:ind w:left="720" w:hanging="720"/>
        <w:rPr>
          <w:rFonts w:cs="Times New Roman"/>
          <w:noProof/>
        </w:rPr>
      </w:pPr>
      <w:bookmarkStart w:id="135" w:name="_ENREF_135"/>
      <w:r w:rsidRPr="004156E4">
        <w:rPr>
          <w:rFonts w:cs="Times New Roman"/>
          <w:noProof/>
        </w:rPr>
        <w:t xml:space="preserve">Miller, D. J., Duka, T., Stimpson, C. D., Schapiro, S. J., Baze, W. B., McArthur, M. J., . . . Sherwood, C. C. (2012). Prolonged myelination in human neocortical evolution. </w:t>
      </w:r>
      <w:r w:rsidRPr="004156E4">
        <w:rPr>
          <w:rFonts w:cs="Times New Roman"/>
          <w:i/>
          <w:noProof/>
        </w:rPr>
        <w:t>Proceedings of the National Academcy of Sciences of the United States of America, 109</w:t>
      </w:r>
      <w:r w:rsidRPr="004156E4">
        <w:rPr>
          <w:rFonts w:cs="Times New Roman"/>
          <w:noProof/>
        </w:rPr>
        <w:t xml:space="preserve">, 16480-16485. </w:t>
      </w:r>
      <w:bookmarkEnd w:id="135"/>
    </w:p>
    <w:p w:rsidR="004156E4" w:rsidRPr="004156E4" w:rsidRDefault="004156E4" w:rsidP="004156E4">
      <w:pPr>
        <w:ind w:left="720" w:hanging="720"/>
        <w:rPr>
          <w:rFonts w:cs="Times New Roman"/>
          <w:noProof/>
        </w:rPr>
      </w:pPr>
      <w:bookmarkStart w:id="136" w:name="_ENREF_136"/>
      <w:r w:rsidRPr="004156E4">
        <w:rPr>
          <w:rFonts w:cs="Times New Roman"/>
          <w:noProof/>
        </w:rPr>
        <w:t xml:space="preserve">Mills-Koonce, W. R., Gariepy, J. L., Propper, C., Sutton, K., Calkins, S., Moore, G., &amp; Cox, M. (2007). Infant and parent factors associated with early maternal sensitivity: A caregiver-attachment systems approach. </w:t>
      </w:r>
      <w:r w:rsidRPr="004156E4">
        <w:rPr>
          <w:rFonts w:cs="Times New Roman"/>
          <w:i/>
          <w:noProof/>
        </w:rPr>
        <w:t>Infant Behavior &amp; Development, 30</w:t>
      </w:r>
      <w:r w:rsidRPr="004156E4">
        <w:rPr>
          <w:rFonts w:cs="Times New Roman"/>
          <w:noProof/>
        </w:rPr>
        <w:t xml:space="preserve">, 114-126. </w:t>
      </w:r>
      <w:bookmarkEnd w:id="136"/>
    </w:p>
    <w:p w:rsidR="004156E4" w:rsidRPr="004156E4" w:rsidRDefault="004156E4" w:rsidP="004156E4">
      <w:pPr>
        <w:ind w:left="720" w:hanging="720"/>
        <w:rPr>
          <w:rFonts w:cs="Times New Roman"/>
          <w:noProof/>
        </w:rPr>
      </w:pPr>
      <w:bookmarkStart w:id="137" w:name="_ENREF_137"/>
      <w:r w:rsidRPr="004156E4">
        <w:rPr>
          <w:rFonts w:cs="Times New Roman"/>
          <w:noProof/>
        </w:rPr>
        <w:t xml:space="preserve">Moore, C., &amp; Dunham, P. J. (1995). </w:t>
      </w:r>
      <w:r w:rsidRPr="004156E4">
        <w:rPr>
          <w:rFonts w:cs="Times New Roman"/>
          <w:i/>
          <w:noProof/>
        </w:rPr>
        <w:t>Joint attention: Its origins and role in development</w:t>
      </w:r>
      <w:r w:rsidRPr="004156E4">
        <w:rPr>
          <w:rFonts w:cs="Times New Roman"/>
          <w:noProof/>
        </w:rPr>
        <w:t>. Hillsdale, NJ: Lawrence Erlbaum Associates.</w:t>
      </w:r>
      <w:bookmarkEnd w:id="137"/>
    </w:p>
    <w:p w:rsidR="004156E4" w:rsidRPr="004156E4" w:rsidRDefault="004156E4" w:rsidP="004156E4">
      <w:pPr>
        <w:ind w:left="720" w:hanging="720"/>
        <w:rPr>
          <w:rFonts w:cs="Times New Roman"/>
          <w:noProof/>
        </w:rPr>
      </w:pPr>
      <w:bookmarkStart w:id="138" w:name="_ENREF_138"/>
      <w:r w:rsidRPr="004156E4">
        <w:rPr>
          <w:rFonts w:cs="Times New Roman"/>
          <w:noProof/>
        </w:rPr>
        <w:t xml:space="preserve">Moss, E., Rousseau, D., Parent, S., St.-Laurent, D., &amp; Saintong, J. (1998). Correlates of attachment at school-age: Maternal reported stress, mother-child interaction and behavior problems. </w:t>
      </w:r>
      <w:r w:rsidRPr="004156E4">
        <w:rPr>
          <w:rFonts w:cs="Times New Roman"/>
          <w:i/>
          <w:noProof/>
        </w:rPr>
        <w:t>Child Development, 69</w:t>
      </w:r>
      <w:r w:rsidRPr="004156E4">
        <w:rPr>
          <w:rFonts w:cs="Times New Roman"/>
          <w:noProof/>
        </w:rPr>
        <w:t xml:space="preserve">, 1390-1405. </w:t>
      </w:r>
      <w:bookmarkEnd w:id="138"/>
    </w:p>
    <w:p w:rsidR="004156E4" w:rsidRPr="004156E4" w:rsidRDefault="004156E4" w:rsidP="004156E4">
      <w:pPr>
        <w:ind w:left="720" w:hanging="720"/>
        <w:rPr>
          <w:rFonts w:cs="Times New Roman"/>
          <w:noProof/>
        </w:rPr>
      </w:pPr>
      <w:bookmarkStart w:id="139" w:name="_ENREF_139"/>
      <w:r w:rsidRPr="004156E4">
        <w:rPr>
          <w:rFonts w:cs="Times New Roman"/>
          <w:noProof/>
        </w:rPr>
        <w:t>Nagell, K., Olguin, R. S., &amp; Tomasello, M. (1993). Processes of social learning in the tool use of chimpanzees (</w:t>
      </w:r>
      <w:r w:rsidRPr="004156E4">
        <w:rPr>
          <w:rFonts w:cs="Times New Roman"/>
          <w:i/>
          <w:noProof/>
        </w:rPr>
        <w:t>Pan troglodytes</w:t>
      </w:r>
      <w:r w:rsidRPr="004156E4">
        <w:rPr>
          <w:rFonts w:cs="Times New Roman"/>
          <w:noProof/>
        </w:rPr>
        <w:t>) and human children (</w:t>
      </w:r>
      <w:r w:rsidRPr="004156E4">
        <w:rPr>
          <w:rFonts w:cs="Times New Roman"/>
          <w:i/>
          <w:noProof/>
        </w:rPr>
        <w:t>Homo sapiens</w:t>
      </w:r>
      <w:r w:rsidRPr="004156E4">
        <w:rPr>
          <w:rFonts w:cs="Times New Roman"/>
          <w:noProof/>
        </w:rPr>
        <w:t xml:space="preserve">). </w:t>
      </w:r>
      <w:r w:rsidRPr="004156E4">
        <w:rPr>
          <w:rFonts w:cs="Times New Roman"/>
          <w:i/>
          <w:noProof/>
        </w:rPr>
        <w:t>Journal of Comparative Psychology, 107</w:t>
      </w:r>
      <w:r w:rsidRPr="004156E4">
        <w:rPr>
          <w:rFonts w:cs="Times New Roman"/>
          <w:noProof/>
        </w:rPr>
        <w:t xml:space="preserve">, 174-186. </w:t>
      </w:r>
      <w:bookmarkEnd w:id="139"/>
    </w:p>
    <w:p w:rsidR="004156E4" w:rsidRPr="004156E4" w:rsidRDefault="004156E4" w:rsidP="004156E4">
      <w:pPr>
        <w:ind w:left="720" w:hanging="720"/>
        <w:rPr>
          <w:rFonts w:cs="Times New Roman"/>
          <w:noProof/>
        </w:rPr>
      </w:pPr>
      <w:bookmarkStart w:id="140" w:name="_ENREF_140"/>
      <w:r w:rsidRPr="004156E4">
        <w:rPr>
          <w:rFonts w:cs="Times New Roman"/>
          <w:noProof/>
        </w:rPr>
        <w:t xml:space="preserve">Nanni, V., Uher, R., &amp; Danese, A. (2012). Childhood maltreatment predicts unfavorable course of illness and treatment outcome in depression: A meta-analysis. </w:t>
      </w:r>
      <w:r w:rsidRPr="004156E4">
        <w:rPr>
          <w:rFonts w:cs="Times New Roman"/>
          <w:i/>
          <w:noProof/>
        </w:rPr>
        <w:t>American Journal of Psychiatry, 169</w:t>
      </w:r>
      <w:r w:rsidRPr="004156E4">
        <w:rPr>
          <w:rFonts w:cs="Times New Roman"/>
          <w:noProof/>
        </w:rPr>
        <w:t xml:space="preserve">, 141-151. </w:t>
      </w:r>
      <w:bookmarkEnd w:id="140"/>
    </w:p>
    <w:p w:rsidR="004156E4" w:rsidRPr="004156E4" w:rsidRDefault="004156E4" w:rsidP="004156E4">
      <w:pPr>
        <w:ind w:left="720" w:hanging="720"/>
        <w:rPr>
          <w:rFonts w:cs="Times New Roman"/>
          <w:noProof/>
        </w:rPr>
      </w:pPr>
      <w:bookmarkStart w:id="141" w:name="_ENREF_141"/>
      <w:r w:rsidRPr="004156E4">
        <w:rPr>
          <w:rFonts w:cs="Times New Roman"/>
          <w:noProof/>
        </w:rPr>
        <w:t xml:space="preserve">Nicol, K., Pope, M., Sprengelmeyer, R., Young, A. W., &amp; Hall, J. (2013). Social judgement in borderline personality disorder. </w:t>
      </w:r>
      <w:r w:rsidRPr="004156E4">
        <w:rPr>
          <w:rFonts w:cs="Times New Roman"/>
          <w:i/>
          <w:noProof/>
        </w:rPr>
        <w:t>PLOS ONE, 8</w:t>
      </w:r>
      <w:r w:rsidRPr="004156E4">
        <w:rPr>
          <w:rFonts w:cs="Times New Roman"/>
          <w:noProof/>
        </w:rPr>
        <w:t xml:space="preserve">, e73440. </w:t>
      </w:r>
      <w:bookmarkEnd w:id="141"/>
    </w:p>
    <w:p w:rsidR="004156E4" w:rsidRPr="004156E4" w:rsidRDefault="004156E4" w:rsidP="004156E4">
      <w:pPr>
        <w:ind w:left="720" w:hanging="720"/>
        <w:rPr>
          <w:rFonts w:cs="Times New Roman"/>
          <w:noProof/>
        </w:rPr>
      </w:pPr>
      <w:bookmarkStart w:id="142" w:name="_ENREF_142"/>
      <w:r w:rsidRPr="004156E4">
        <w:rPr>
          <w:rFonts w:cs="Times New Roman"/>
          <w:noProof/>
        </w:rPr>
        <w:t xml:space="preserve">Oppenheim, D., &amp; Koren-Karie, N. (2009). Infant–parent relationship assessment: parents' insightfulness regarding their young children's internal worlds. In C. H. Zeanah (Ed.), </w:t>
      </w:r>
      <w:r w:rsidRPr="004156E4">
        <w:rPr>
          <w:rFonts w:cs="Times New Roman"/>
          <w:i/>
          <w:noProof/>
        </w:rPr>
        <w:t>Handbook of infant mental health</w:t>
      </w:r>
      <w:r w:rsidRPr="004156E4">
        <w:rPr>
          <w:rFonts w:cs="Times New Roman"/>
          <w:noProof/>
        </w:rPr>
        <w:t xml:space="preserve"> (3rd ed.). New York, NY: Guilford Press.</w:t>
      </w:r>
      <w:bookmarkEnd w:id="142"/>
    </w:p>
    <w:p w:rsidR="004156E4" w:rsidRPr="004156E4" w:rsidRDefault="004156E4" w:rsidP="004156E4">
      <w:pPr>
        <w:ind w:left="720" w:hanging="720"/>
        <w:rPr>
          <w:rFonts w:cs="Times New Roman"/>
          <w:noProof/>
        </w:rPr>
      </w:pPr>
      <w:bookmarkStart w:id="143" w:name="_ENREF_143"/>
      <w:r w:rsidRPr="004156E4">
        <w:rPr>
          <w:rFonts w:cs="Times New Roman"/>
          <w:noProof/>
        </w:rPr>
        <w:lastRenderedPageBreak/>
        <w:t xml:space="preserve">Oppenheim, D., &amp; Koren-Karie, N. (2013). The insightfulness assessment: Measuring the internal processes underlying maternal sensitivity. </w:t>
      </w:r>
      <w:r w:rsidRPr="004156E4">
        <w:rPr>
          <w:rFonts w:cs="Times New Roman"/>
          <w:i/>
          <w:noProof/>
        </w:rPr>
        <w:t>Attachment and Human Development, 15</w:t>
      </w:r>
      <w:r w:rsidRPr="004156E4">
        <w:rPr>
          <w:rFonts w:cs="Times New Roman"/>
          <w:noProof/>
        </w:rPr>
        <w:t xml:space="preserve">, 545-561. </w:t>
      </w:r>
      <w:bookmarkEnd w:id="143"/>
    </w:p>
    <w:p w:rsidR="004156E4" w:rsidRPr="004156E4" w:rsidRDefault="004156E4" w:rsidP="004156E4">
      <w:pPr>
        <w:ind w:left="720" w:hanging="720"/>
        <w:rPr>
          <w:rFonts w:cs="Times New Roman"/>
          <w:noProof/>
        </w:rPr>
      </w:pPr>
      <w:bookmarkStart w:id="144" w:name="_ENREF_144"/>
      <w:r w:rsidRPr="004156E4">
        <w:rPr>
          <w:rFonts w:cs="Times New Roman"/>
          <w:noProof/>
        </w:rPr>
        <w:t xml:space="preserve">Out, D., Cyr, C., Pijlman, F. T. A., Beijersbergen, M. D., Bakermans-Kranenburg, M. J., &amp; van IJzendoorn, M. H. (2009). </w:t>
      </w:r>
      <w:r w:rsidRPr="004156E4">
        <w:rPr>
          <w:rFonts w:cs="Times New Roman"/>
          <w:i/>
          <w:noProof/>
        </w:rPr>
        <w:t>Disconnected and extremely Insensitive Parenting (DIP) Version 3</w:t>
      </w:r>
      <w:r w:rsidRPr="004156E4">
        <w:rPr>
          <w:rFonts w:cs="Times New Roman"/>
          <w:noProof/>
        </w:rPr>
        <w:t xml:space="preserve">. Leiden, The Netherlands: Centre for Child and Family Studies, Leiden University. </w:t>
      </w:r>
      <w:bookmarkEnd w:id="144"/>
    </w:p>
    <w:p w:rsidR="004156E4" w:rsidRPr="004156E4" w:rsidRDefault="004156E4" w:rsidP="004156E4">
      <w:pPr>
        <w:ind w:left="720" w:hanging="720"/>
        <w:rPr>
          <w:rFonts w:cs="Times New Roman"/>
          <w:noProof/>
        </w:rPr>
      </w:pPr>
      <w:bookmarkStart w:id="145" w:name="_ENREF_145"/>
      <w:r w:rsidRPr="004156E4">
        <w:rPr>
          <w:rFonts w:cs="Times New Roman"/>
          <w:noProof/>
        </w:rPr>
        <w:t xml:space="preserve">Paris, J. (2007). The nature of borderline personality disorder: Multiple dimensions, multiple symptoms, but one category. </w:t>
      </w:r>
      <w:r w:rsidRPr="004156E4">
        <w:rPr>
          <w:rFonts w:cs="Times New Roman"/>
          <w:i/>
          <w:noProof/>
        </w:rPr>
        <w:t>Journal of Personality Disorders, 21</w:t>
      </w:r>
      <w:r w:rsidRPr="004156E4">
        <w:rPr>
          <w:rFonts w:cs="Times New Roman"/>
          <w:noProof/>
        </w:rPr>
        <w:t xml:space="preserve">, 457-473. </w:t>
      </w:r>
      <w:bookmarkEnd w:id="145"/>
    </w:p>
    <w:p w:rsidR="004156E4" w:rsidRPr="004156E4" w:rsidRDefault="004156E4" w:rsidP="004156E4">
      <w:pPr>
        <w:ind w:left="720" w:hanging="720"/>
        <w:rPr>
          <w:rFonts w:cs="Times New Roman"/>
          <w:noProof/>
        </w:rPr>
      </w:pPr>
      <w:bookmarkStart w:id="146" w:name="_ENREF_146"/>
      <w:r w:rsidRPr="004156E4">
        <w:rPr>
          <w:rFonts w:cs="Times New Roman"/>
          <w:noProof/>
        </w:rPr>
        <w:t xml:space="preserve">Pearce, E., Stringer, C., &amp; Dunbar, R. I. (2013). New insights into differences in brain organization between Neanderthals and anatomically modern humans. </w:t>
      </w:r>
      <w:r w:rsidRPr="004156E4">
        <w:rPr>
          <w:rFonts w:cs="Times New Roman"/>
          <w:i/>
          <w:noProof/>
        </w:rPr>
        <w:t>Proceedings of the Royal Society B: Biological Sciences, 280</w:t>
      </w:r>
      <w:r w:rsidRPr="004156E4">
        <w:rPr>
          <w:rFonts w:cs="Times New Roman"/>
          <w:noProof/>
        </w:rPr>
        <w:t xml:space="preserve">, 20130168. </w:t>
      </w:r>
      <w:bookmarkEnd w:id="146"/>
    </w:p>
    <w:p w:rsidR="004156E4" w:rsidRPr="004156E4" w:rsidRDefault="004156E4" w:rsidP="004156E4">
      <w:pPr>
        <w:ind w:left="720" w:hanging="720"/>
        <w:rPr>
          <w:rFonts w:cs="Times New Roman"/>
          <w:noProof/>
        </w:rPr>
      </w:pPr>
      <w:bookmarkStart w:id="147" w:name="_ENREF_147"/>
      <w:r w:rsidRPr="004156E4">
        <w:rPr>
          <w:rFonts w:cs="Times New Roman"/>
          <w:noProof/>
        </w:rPr>
        <w:t xml:space="preserve">Perroud, N., Salzmann, A., Prada, P., Nicastro, R., Hoeppli, M. E., Furrer, S., . . . Malafosse, A. (2013). Response to psychotherapy in borderline personality disorder and methylation status of the BDNF gene. </w:t>
      </w:r>
      <w:r w:rsidRPr="004156E4">
        <w:rPr>
          <w:rFonts w:cs="Times New Roman"/>
          <w:i/>
          <w:noProof/>
        </w:rPr>
        <w:t>Translational Psychiatry, 3</w:t>
      </w:r>
      <w:r w:rsidRPr="004156E4">
        <w:rPr>
          <w:rFonts w:cs="Times New Roman"/>
          <w:noProof/>
        </w:rPr>
        <w:t xml:space="preserve">, e207. </w:t>
      </w:r>
      <w:bookmarkEnd w:id="147"/>
    </w:p>
    <w:p w:rsidR="004156E4" w:rsidRPr="004156E4" w:rsidRDefault="004156E4" w:rsidP="004156E4">
      <w:pPr>
        <w:ind w:left="720" w:hanging="720"/>
        <w:rPr>
          <w:rFonts w:cs="Times New Roman"/>
          <w:noProof/>
        </w:rPr>
      </w:pPr>
      <w:bookmarkStart w:id="148" w:name="_ENREF_148"/>
      <w:r w:rsidRPr="004156E4">
        <w:rPr>
          <w:rFonts w:cs="Times New Roman"/>
          <w:noProof/>
        </w:rPr>
        <w:t xml:space="preserve">Pierro, A., &amp; Kruglanski, A. W. (2008). "Seizing and freezing" on a significant-person schema: need for closure and the transference effect in social judgment. </w:t>
      </w:r>
      <w:r w:rsidRPr="004156E4">
        <w:rPr>
          <w:rFonts w:cs="Times New Roman"/>
          <w:i/>
          <w:noProof/>
        </w:rPr>
        <w:t>Personality and Social Psychology Bulletin, 34</w:t>
      </w:r>
      <w:r w:rsidRPr="004156E4">
        <w:rPr>
          <w:rFonts w:cs="Times New Roman"/>
          <w:noProof/>
        </w:rPr>
        <w:t xml:space="preserve">, 1492-1503. </w:t>
      </w:r>
      <w:bookmarkEnd w:id="148"/>
    </w:p>
    <w:p w:rsidR="004156E4" w:rsidRPr="004156E4" w:rsidRDefault="004156E4" w:rsidP="004156E4">
      <w:pPr>
        <w:ind w:left="720" w:hanging="720"/>
        <w:rPr>
          <w:rFonts w:cs="Times New Roman"/>
          <w:noProof/>
        </w:rPr>
      </w:pPr>
      <w:bookmarkStart w:id="149" w:name="_ENREF_149"/>
      <w:r w:rsidRPr="004156E4">
        <w:rPr>
          <w:rFonts w:cs="Times New Roman"/>
          <w:noProof/>
        </w:rPr>
        <w:t xml:space="preserve">Read, J., &amp; Bentall, R. P. (2012). Negative childhood experiences and mental health: Theoretical, clinical and primary prevention implications. </w:t>
      </w:r>
      <w:r w:rsidRPr="004156E4">
        <w:rPr>
          <w:rFonts w:cs="Times New Roman"/>
          <w:i/>
          <w:noProof/>
        </w:rPr>
        <w:t>British Journal of Psychiatry, 200</w:t>
      </w:r>
      <w:r w:rsidRPr="004156E4">
        <w:rPr>
          <w:rFonts w:cs="Times New Roman"/>
          <w:noProof/>
        </w:rPr>
        <w:t xml:space="preserve">, 89-91. </w:t>
      </w:r>
      <w:bookmarkEnd w:id="149"/>
    </w:p>
    <w:p w:rsidR="004156E4" w:rsidRPr="004156E4" w:rsidRDefault="004156E4" w:rsidP="004156E4">
      <w:pPr>
        <w:ind w:left="720" w:hanging="720"/>
        <w:rPr>
          <w:rFonts w:cs="Times New Roman"/>
          <w:noProof/>
        </w:rPr>
      </w:pPr>
      <w:bookmarkStart w:id="150" w:name="_ENREF_150"/>
      <w:r w:rsidRPr="004156E4">
        <w:rPr>
          <w:rFonts w:cs="Times New Roman"/>
          <w:noProof/>
        </w:rPr>
        <w:t xml:space="preserve">Recanati, F. (1997). Can we believe what we do not understand? </w:t>
      </w:r>
      <w:r w:rsidRPr="004156E4">
        <w:rPr>
          <w:rFonts w:cs="Times New Roman"/>
          <w:i/>
          <w:noProof/>
        </w:rPr>
        <w:t>Mind &amp; Language, 12</w:t>
      </w:r>
      <w:r w:rsidRPr="004156E4">
        <w:rPr>
          <w:rFonts w:cs="Times New Roman"/>
          <w:noProof/>
        </w:rPr>
        <w:t xml:space="preserve">, 84-100. </w:t>
      </w:r>
      <w:bookmarkEnd w:id="150"/>
    </w:p>
    <w:p w:rsidR="004156E4" w:rsidRPr="004156E4" w:rsidRDefault="004156E4" w:rsidP="004156E4">
      <w:pPr>
        <w:ind w:left="720" w:hanging="720"/>
        <w:rPr>
          <w:rFonts w:cs="Times New Roman"/>
          <w:noProof/>
        </w:rPr>
      </w:pPr>
      <w:bookmarkStart w:id="151" w:name="_ENREF_151"/>
      <w:r w:rsidRPr="004156E4">
        <w:rPr>
          <w:rFonts w:cs="Times New Roman"/>
          <w:noProof/>
        </w:rPr>
        <w:t xml:space="preserve">Rieder, C., &amp; Cicchetti, D. (1989). Organizational perspective on cognitive control functioning and cognitive-affective balance in maltreated children. </w:t>
      </w:r>
      <w:r w:rsidRPr="004156E4">
        <w:rPr>
          <w:rFonts w:cs="Times New Roman"/>
          <w:i/>
          <w:noProof/>
        </w:rPr>
        <w:t>Developmental Psychology, 25</w:t>
      </w:r>
      <w:r w:rsidRPr="004156E4">
        <w:rPr>
          <w:rFonts w:cs="Times New Roman"/>
          <w:noProof/>
        </w:rPr>
        <w:t xml:space="preserve">, 382-393. </w:t>
      </w:r>
      <w:bookmarkEnd w:id="151"/>
    </w:p>
    <w:p w:rsidR="004156E4" w:rsidRPr="004156E4" w:rsidRDefault="004156E4" w:rsidP="004156E4">
      <w:pPr>
        <w:ind w:left="720" w:hanging="720"/>
        <w:rPr>
          <w:rFonts w:cs="Times New Roman"/>
          <w:noProof/>
        </w:rPr>
      </w:pPr>
      <w:bookmarkStart w:id="152" w:name="_ENREF_152"/>
      <w:r w:rsidRPr="004156E4">
        <w:rPr>
          <w:rFonts w:cs="Times New Roman"/>
          <w:noProof/>
        </w:rPr>
        <w:t xml:space="preserve">Rogers, C. R. (1961). </w:t>
      </w:r>
      <w:r w:rsidRPr="004156E4">
        <w:rPr>
          <w:rFonts w:cs="Times New Roman"/>
          <w:i/>
          <w:noProof/>
        </w:rPr>
        <w:t>On becoming a person: A therapist's view of psychotherapy</w:t>
      </w:r>
      <w:r w:rsidRPr="004156E4">
        <w:rPr>
          <w:rFonts w:cs="Times New Roman"/>
          <w:noProof/>
        </w:rPr>
        <w:t>. London, UK: Constable.</w:t>
      </w:r>
      <w:bookmarkEnd w:id="152"/>
    </w:p>
    <w:p w:rsidR="004156E4" w:rsidRPr="004156E4" w:rsidRDefault="004156E4" w:rsidP="004156E4">
      <w:pPr>
        <w:ind w:left="720" w:hanging="720"/>
        <w:rPr>
          <w:rFonts w:cs="Times New Roman"/>
          <w:noProof/>
        </w:rPr>
      </w:pPr>
      <w:bookmarkStart w:id="153" w:name="_ENREF_153"/>
      <w:r w:rsidRPr="004156E4">
        <w:rPr>
          <w:rFonts w:cs="Times New Roman"/>
          <w:noProof/>
        </w:rPr>
        <w:t xml:space="preserve">Rogers, C. R., &amp; Dymond, R. F. (1954). </w:t>
      </w:r>
      <w:r w:rsidRPr="004156E4">
        <w:rPr>
          <w:rFonts w:cs="Times New Roman"/>
          <w:i/>
          <w:noProof/>
        </w:rPr>
        <w:t>Psychotherapy and personality change: Coordinated research studies in the client-centered approach</w:t>
      </w:r>
      <w:r w:rsidRPr="004156E4">
        <w:rPr>
          <w:rFonts w:cs="Times New Roman"/>
          <w:noProof/>
        </w:rPr>
        <w:t>. Chicago, IL: University of Chicago Press.</w:t>
      </w:r>
      <w:bookmarkEnd w:id="153"/>
    </w:p>
    <w:p w:rsidR="004156E4" w:rsidRPr="004156E4" w:rsidRDefault="004156E4" w:rsidP="004156E4">
      <w:pPr>
        <w:ind w:left="720" w:hanging="720"/>
        <w:rPr>
          <w:rFonts w:cs="Times New Roman"/>
          <w:noProof/>
        </w:rPr>
      </w:pPr>
      <w:bookmarkStart w:id="154" w:name="_ENREF_154"/>
      <w:r w:rsidRPr="004156E4">
        <w:rPr>
          <w:rFonts w:cs="Times New Roman"/>
          <w:noProof/>
        </w:rPr>
        <w:lastRenderedPageBreak/>
        <w:t xml:space="preserve">Ruffman, T., Slade, L., &amp; Crowe, E. (2002). The relation between children's and mothers' mental state language and theory-of-mind understanding. </w:t>
      </w:r>
      <w:r w:rsidRPr="004156E4">
        <w:rPr>
          <w:rFonts w:cs="Times New Roman"/>
          <w:i/>
          <w:noProof/>
        </w:rPr>
        <w:t>Child Development, 73</w:t>
      </w:r>
      <w:r w:rsidRPr="004156E4">
        <w:rPr>
          <w:rFonts w:cs="Times New Roman"/>
          <w:noProof/>
        </w:rPr>
        <w:t xml:space="preserve">, 734-751. </w:t>
      </w:r>
      <w:bookmarkEnd w:id="154"/>
    </w:p>
    <w:p w:rsidR="004156E4" w:rsidRPr="004156E4" w:rsidRDefault="004156E4" w:rsidP="004156E4">
      <w:pPr>
        <w:ind w:left="720" w:hanging="720"/>
        <w:rPr>
          <w:rFonts w:cs="Times New Roman"/>
          <w:noProof/>
        </w:rPr>
      </w:pPr>
      <w:bookmarkStart w:id="155" w:name="_ENREF_155"/>
      <w:r w:rsidRPr="004156E4">
        <w:rPr>
          <w:rFonts w:cs="Times New Roman"/>
          <w:noProof/>
        </w:rPr>
        <w:t xml:space="preserve">Russell, B. (1940). </w:t>
      </w:r>
      <w:r w:rsidRPr="004156E4">
        <w:rPr>
          <w:rFonts w:cs="Times New Roman"/>
          <w:i/>
          <w:noProof/>
        </w:rPr>
        <w:t>An inquiry into meaning and truth</w:t>
      </w:r>
      <w:r w:rsidRPr="004156E4">
        <w:rPr>
          <w:rFonts w:cs="Times New Roman"/>
          <w:noProof/>
        </w:rPr>
        <w:t>. London, UK: Allen &amp; Unwin.</w:t>
      </w:r>
      <w:bookmarkEnd w:id="155"/>
    </w:p>
    <w:p w:rsidR="004156E4" w:rsidRPr="004156E4" w:rsidRDefault="004156E4" w:rsidP="004156E4">
      <w:pPr>
        <w:ind w:left="720" w:hanging="720"/>
        <w:rPr>
          <w:rFonts w:cs="Times New Roman"/>
          <w:noProof/>
        </w:rPr>
      </w:pPr>
      <w:bookmarkStart w:id="156" w:name="_ENREF_156"/>
      <w:r w:rsidRPr="004156E4">
        <w:rPr>
          <w:rFonts w:cs="Times New Roman"/>
          <w:noProof/>
        </w:rPr>
        <w:t xml:space="preserve">Sallet, J., Mars, R. B., Noonan, M. P., Andersson, J. L., O'Reilly, J. X., Jbabdi, S., . . . Rushworth, M. F. (2011). Social network size affects neural circuits in macaques. </w:t>
      </w:r>
      <w:r w:rsidRPr="004156E4">
        <w:rPr>
          <w:rFonts w:cs="Times New Roman"/>
          <w:i/>
          <w:noProof/>
        </w:rPr>
        <w:t>Science, 334</w:t>
      </w:r>
      <w:r w:rsidRPr="004156E4">
        <w:rPr>
          <w:rFonts w:cs="Times New Roman"/>
          <w:noProof/>
        </w:rPr>
        <w:t xml:space="preserve">, 697-700. </w:t>
      </w:r>
      <w:bookmarkEnd w:id="156"/>
    </w:p>
    <w:p w:rsidR="004156E4" w:rsidRPr="004156E4" w:rsidRDefault="004156E4" w:rsidP="004156E4">
      <w:pPr>
        <w:ind w:left="720" w:hanging="720"/>
        <w:rPr>
          <w:rFonts w:cs="Times New Roman"/>
          <w:noProof/>
        </w:rPr>
      </w:pPr>
      <w:bookmarkStart w:id="157" w:name="_ENREF_157"/>
      <w:r w:rsidRPr="004156E4">
        <w:rPr>
          <w:rFonts w:cs="Times New Roman"/>
          <w:noProof/>
        </w:rPr>
        <w:t xml:space="preserve">Sartre, J.-P. (1946). </w:t>
      </w:r>
      <w:r w:rsidRPr="004156E4">
        <w:rPr>
          <w:rFonts w:cs="Times New Roman"/>
          <w:i/>
          <w:noProof/>
        </w:rPr>
        <w:t>L'existentialisme est un Humanisme</w:t>
      </w:r>
      <w:r w:rsidRPr="004156E4">
        <w:rPr>
          <w:rFonts w:cs="Times New Roman"/>
          <w:noProof/>
        </w:rPr>
        <w:t>. Paris, France: Editions Nagel.</w:t>
      </w:r>
      <w:bookmarkEnd w:id="157"/>
    </w:p>
    <w:p w:rsidR="004156E4" w:rsidRPr="004156E4" w:rsidRDefault="004156E4" w:rsidP="004156E4">
      <w:pPr>
        <w:ind w:left="720" w:hanging="720"/>
        <w:rPr>
          <w:rFonts w:cs="Times New Roman"/>
          <w:noProof/>
        </w:rPr>
      </w:pPr>
      <w:bookmarkStart w:id="158" w:name="_ENREF_158"/>
      <w:r w:rsidRPr="004156E4">
        <w:rPr>
          <w:rFonts w:cs="Times New Roman"/>
          <w:noProof/>
        </w:rPr>
        <w:t xml:space="preserve">Schechter, D. S., Myers, M. M., Brunelli, S. A., Coates, S. W., Zeanah, C. H., Davies, M., . . . Liebowitz, M. R. (2006). Traumatized mothers can change their minds about their toddlers: Understanding how a novel use of videofeedback supports positive change of maternal attributions. </w:t>
      </w:r>
      <w:r w:rsidRPr="004156E4">
        <w:rPr>
          <w:rFonts w:cs="Times New Roman"/>
          <w:i/>
          <w:noProof/>
        </w:rPr>
        <w:t>Infant Mental Health Journal, 27</w:t>
      </w:r>
      <w:r w:rsidRPr="004156E4">
        <w:rPr>
          <w:rFonts w:cs="Times New Roman"/>
          <w:noProof/>
        </w:rPr>
        <w:t xml:space="preserve">, 429-447. </w:t>
      </w:r>
      <w:bookmarkEnd w:id="158"/>
    </w:p>
    <w:p w:rsidR="004156E4" w:rsidRPr="004156E4" w:rsidRDefault="004156E4" w:rsidP="004156E4">
      <w:pPr>
        <w:ind w:left="720" w:hanging="720"/>
        <w:rPr>
          <w:rFonts w:cs="Times New Roman"/>
          <w:noProof/>
        </w:rPr>
      </w:pPr>
      <w:bookmarkStart w:id="159" w:name="_ENREF_159"/>
      <w:r w:rsidRPr="004156E4">
        <w:rPr>
          <w:rFonts w:cs="Times New Roman"/>
          <w:noProof/>
        </w:rPr>
        <w:t xml:space="preserve">Schiavone, F. L., &amp; Links, P. S. (2013). Common elements for the psychotherapeutic management of patients with self injurious behavior. </w:t>
      </w:r>
      <w:r w:rsidRPr="004156E4">
        <w:rPr>
          <w:rFonts w:cs="Times New Roman"/>
          <w:i/>
          <w:noProof/>
        </w:rPr>
        <w:t>Child Abuse and Neglect, 37</w:t>
      </w:r>
      <w:r w:rsidRPr="004156E4">
        <w:rPr>
          <w:rFonts w:cs="Times New Roman"/>
          <w:noProof/>
        </w:rPr>
        <w:t xml:space="preserve">, 133-138. </w:t>
      </w:r>
      <w:bookmarkEnd w:id="159"/>
    </w:p>
    <w:p w:rsidR="004156E4" w:rsidRPr="004156E4" w:rsidRDefault="004156E4" w:rsidP="004156E4">
      <w:pPr>
        <w:ind w:left="720" w:hanging="720"/>
        <w:rPr>
          <w:rFonts w:cs="Times New Roman"/>
          <w:noProof/>
        </w:rPr>
      </w:pPr>
      <w:bookmarkStart w:id="160" w:name="_ENREF_160"/>
      <w:r w:rsidRPr="004156E4">
        <w:rPr>
          <w:rFonts w:cs="Times New Roman"/>
          <w:noProof/>
        </w:rPr>
        <w:t xml:space="preserve">Schiborr, J., Lotzin, A., Romer, G., Schulte-Markwort, M., &amp; Ramsauer, B. (2013). Child-focused maternal mentalization: A systematic review of measurement tools from birth to three. </w:t>
      </w:r>
      <w:r w:rsidRPr="004156E4">
        <w:rPr>
          <w:rFonts w:cs="Times New Roman"/>
          <w:i/>
          <w:noProof/>
        </w:rPr>
        <w:t>Measurement, 46</w:t>
      </w:r>
      <w:r w:rsidRPr="004156E4">
        <w:rPr>
          <w:rFonts w:cs="Times New Roman"/>
          <w:noProof/>
        </w:rPr>
        <w:t xml:space="preserve">, 2492-2509. </w:t>
      </w:r>
      <w:bookmarkEnd w:id="160"/>
    </w:p>
    <w:p w:rsidR="004156E4" w:rsidRPr="004156E4" w:rsidRDefault="004156E4" w:rsidP="004156E4">
      <w:pPr>
        <w:ind w:left="720" w:hanging="720"/>
        <w:rPr>
          <w:rFonts w:cs="Times New Roman"/>
          <w:noProof/>
        </w:rPr>
      </w:pPr>
      <w:bookmarkStart w:id="161" w:name="_ENREF_161"/>
      <w:r w:rsidRPr="004156E4">
        <w:rPr>
          <w:rFonts w:cs="Times New Roman"/>
          <w:noProof/>
        </w:rPr>
        <w:t xml:space="preserve">Schmideberg, M. (1959). The borderline patient. . In S. Arieti (Ed.), </w:t>
      </w:r>
      <w:r w:rsidRPr="004156E4">
        <w:rPr>
          <w:rFonts w:cs="Times New Roman"/>
          <w:i/>
          <w:noProof/>
        </w:rPr>
        <w:t xml:space="preserve">American handbook of psychiatry </w:t>
      </w:r>
      <w:r w:rsidRPr="004156E4">
        <w:rPr>
          <w:rFonts w:cs="Times New Roman"/>
          <w:noProof/>
        </w:rPr>
        <w:t>(pp. 398–416.). New York, NY: Basic Books.</w:t>
      </w:r>
      <w:bookmarkEnd w:id="161"/>
    </w:p>
    <w:p w:rsidR="004156E4" w:rsidRPr="004156E4" w:rsidRDefault="004156E4" w:rsidP="004156E4">
      <w:pPr>
        <w:ind w:left="720" w:hanging="720"/>
        <w:rPr>
          <w:rFonts w:cs="Times New Roman"/>
          <w:noProof/>
        </w:rPr>
      </w:pPr>
      <w:bookmarkStart w:id="162" w:name="_ENREF_162"/>
      <w:r w:rsidRPr="004156E4">
        <w:rPr>
          <w:rFonts w:cs="Times New Roman"/>
          <w:noProof/>
        </w:rPr>
        <w:t xml:space="preserve">Scott, L. N., Levy, K. N., Adams, R. B., Jr., &amp; Stevenson, M. T. (2011). Mental state decoding abilities in young adults with borderline personality disorder traits. </w:t>
      </w:r>
      <w:r w:rsidRPr="004156E4">
        <w:rPr>
          <w:rFonts w:cs="Times New Roman"/>
          <w:i/>
          <w:noProof/>
        </w:rPr>
        <w:t>Personality Disorders, 2</w:t>
      </w:r>
      <w:r w:rsidRPr="004156E4">
        <w:rPr>
          <w:rFonts w:cs="Times New Roman"/>
          <w:noProof/>
        </w:rPr>
        <w:t xml:space="preserve">, 98-112. </w:t>
      </w:r>
      <w:bookmarkEnd w:id="162"/>
    </w:p>
    <w:p w:rsidR="004156E4" w:rsidRPr="004156E4" w:rsidRDefault="004156E4" w:rsidP="004156E4">
      <w:pPr>
        <w:ind w:left="720" w:hanging="720"/>
        <w:rPr>
          <w:rFonts w:cs="Times New Roman"/>
          <w:noProof/>
        </w:rPr>
      </w:pPr>
      <w:bookmarkStart w:id="163" w:name="_ENREF_163"/>
      <w:r w:rsidRPr="004156E4">
        <w:rPr>
          <w:rFonts w:cs="Times New Roman"/>
          <w:noProof/>
        </w:rPr>
        <w:t xml:space="preserve">Senju, A., &amp; Csibra, G. (2008). Gaze following in human infants depends on communicative signals. </w:t>
      </w:r>
      <w:r w:rsidRPr="004156E4">
        <w:rPr>
          <w:rFonts w:cs="Times New Roman"/>
          <w:i/>
          <w:noProof/>
        </w:rPr>
        <w:t>Current Biology, 18</w:t>
      </w:r>
      <w:r w:rsidRPr="004156E4">
        <w:rPr>
          <w:rFonts w:cs="Times New Roman"/>
          <w:noProof/>
        </w:rPr>
        <w:t xml:space="preserve">, 668-671. </w:t>
      </w:r>
      <w:bookmarkEnd w:id="163"/>
    </w:p>
    <w:p w:rsidR="004156E4" w:rsidRPr="004156E4" w:rsidRDefault="004156E4" w:rsidP="004156E4">
      <w:pPr>
        <w:ind w:left="720" w:hanging="720"/>
        <w:rPr>
          <w:rFonts w:cs="Times New Roman"/>
          <w:noProof/>
        </w:rPr>
      </w:pPr>
      <w:bookmarkStart w:id="164" w:name="_ENREF_164"/>
      <w:r w:rsidRPr="004156E4">
        <w:rPr>
          <w:rFonts w:cs="Times New Roman"/>
          <w:noProof/>
        </w:rPr>
        <w:t xml:space="preserve">Sharp, C., Ha, C., Carbone, C., Kim, S., Perry, K., Williams, L., &amp; Fonagy, P. (2013). Hypermentalizing in adolescent inpatients: Treatment effects and association with borderline traits. </w:t>
      </w:r>
      <w:r w:rsidRPr="004156E4">
        <w:rPr>
          <w:rFonts w:cs="Times New Roman"/>
          <w:i/>
          <w:noProof/>
        </w:rPr>
        <w:t>Journal of Personality Disorders, 27</w:t>
      </w:r>
      <w:r w:rsidRPr="004156E4">
        <w:rPr>
          <w:rFonts w:cs="Times New Roman"/>
          <w:noProof/>
        </w:rPr>
        <w:t xml:space="preserve">, 3-18. </w:t>
      </w:r>
      <w:bookmarkEnd w:id="164"/>
    </w:p>
    <w:p w:rsidR="004156E4" w:rsidRPr="004156E4" w:rsidRDefault="004156E4" w:rsidP="004156E4">
      <w:pPr>
        <w:ind w:left="720" w:hanging="720"/>
        <w:rPr>
          <w:rFonts w:cs="Times New Roman"/>
          <w:noProof/>
        </w:rPr>
      </w:pPr>
      <w:bookmarkStart w:id="165" w:name="_ENREF_165"/>
      <w:r w:rsidRPr="004156E4">
        <w:rPr>
          <w:rFonts w:cs="Times New Roman"/>
          <w:noProof/>
        </w:rPr>
        <w:lastRenderedPageBreak/>
        <w:t xml:space="preserve">Sharp, C., Pane, H., Ha, C., Venta, A., Patel, A. B., Sturek, J., &amp; Fonagy, P. (2011). Theory of mind and emotion regulation difficulties in adolescents with borderline traits. </w:t>
      </w:r>
      <w:r w:rsidRPr="004156E4">
        <w:rPr>
          <w:rFonts w:cs="Times New Roman"/>
          <w:i/>
          <w:noProof/>
        </w:rPr>
        <w:t>Journal of the American Academy of Child and Adolescent Psychiatry, 50</w:t>
      </w:r>
      <w:r w:rsidRPr="004156E4">
        <w:rPr>
          <w:rFonts w:cs="Times New Roman"/>
          <w:noProof/>
        </w:rPr>
        <w:t xml:space="preserve">, 563-573. </w:t>
      </w:r>
      <w:bookmarkEnd w:id="165"/>
    </w:p>
    <w:p w:rsidR="004156E4" w:rsidRPr="004156E4" w:rsidRDefault="004156E4" w:rsidP="004156E4">
      <w:pPr>
        <w:ind w:left="720" w:hanging="720"/>
        <w:rPr>
          <w:rFonts w:cs="Times New Roman"/>
          <w:noProof/>
        </w:rPr>
      </w:pPr>
      <w:bookmarkStart w:id="166" w:name="_ENREF_166"/>
      <w:r w:rsidRPr="004156E4">
        <w:rPr>
          <w:rFonts w:cs="Times New Roman"/>
          <w:noProof/>
        </w:rPr>
        <w:t xml:space="preserve">Sharp, C., &amp; Vanwoerden, S. (2014). Social cognition: Empirical contribution: The developmental building blocks of psychopathic traits: revisiting the role of theory of mind. </w:t>
      </w:r>
      <w:r w:rsidRPr="004156E4">
        <w:rPr>
          <w:rFonts w:cs="Times New Roman"/>
          <w:i/>
          <w:noProof/>
        </w:rPr>
        <w:t>Journal of Personality Disorders, 28</w:t>
      </w:r>
      <w:r w:rsidRPr="004156E4">
        <w:rPr>
          <w:rFonts w:cs="Times New Roman"/>
          <w:noProof/>
        </w:rPr>
        <w:t xml:space="preserve">, 78-95. </w:t>
      </w:r>
      <w:bookmarkEnd w:id="166"/>
    </w:p>
    <w:p w:rsidR="004156E4" w:rsidRPr="004156E4" w:rsidRDefault="004156E4" w:rsidP="004156E4">
      <w:pPr>
        <w:ind w:left="720" w:hanging="720"/>
        <w:rPr>
          <w:rFonts w:cs="Times New Roman"/>
          <w:noProof/>
        </w:rPr>
      </w:pPr>
      <w:bookmarkStart w:id="167" w:name="_ENREF_167"/>
      <w:r w:rsidRPr="004156E4">
        <w:rPr>
          <w:rFonts w:cs="Times New Roman"/>
          <w:noProof/>
        </w:rPr>
        <w:t xml:space="preserve">Shiner, R. L. (2009). The development of personality disorders: Perspectives from normal personality development in childhood and adolescence. </w:t>
      </w:r>
      <w:r w:rsidRPr="004156E4">
        <w:rPr>
          <w:rFonts w:cs="Times New Roman"/>
          <w:i/>
          <w:noProof/>
        </w:rPr>
        <w:t>Development and Psychopathology, 21</w:t>
      </w:r>
      <w:r w:rsidRPr="004156E4">
        <w:rPr>
          <w:rFonts w:cs="Times New Roman"/>
          <w:noProof/>
        </w:rPr>
        <w:t xml:space="preserve">, 715-734. </w:t>
      </w:r>
      <w:bookmarkEnd w:id="167"/>
    </w:p>
    <w:p w:rsidR="004156E4" w:rsidRPr="004156E4" w:rsidRDefault="004156E4" w:rsidP="004156E4">
      <w:pPr>
        <w:ind w:left="720" w:hanging="720"/>
        <w:rPr>
          <w:rFonts w:cs="Times New Roman"/>
          <w:noProof/>
        </w:rPr>
      </w:pPr>
      <w:bookmarkStart w:id="168" w:name="_ENREF_168"/>
      <w:r w:rsidRPr="004156E4">
        <w:rPr>
          <w:rFonts w:cs="Times New Roman"/>
          <w:noProof/>
        </w:rPr>
        <w:t xml:space="preserve">Siever, L. J. (2008). Neurobiology of aggression and violence. </w:t>
      </w:r>
      <w:r w:rsidRPr="004156E4">
        <w:rPr>
          <w:rFonts w:cs="Times New Roman"/>
          <w:i/>
          <w:noProof/>
        </w:rPr>
        <w:t>American Journal of Psychiatry, 165</w:t>
      </w:r>
      <w:r w:rsidRPr="004156E4">
        <w:rPr>
          <w:rFonts w:cs="Times New Roman"/>
          <w:noProof/>
        </w:rPr>
        <w:t xml:space="preserve">, 429-442. </w:t>
      </w:r>
      <w:bookmarkEnd w:id="168"/>
    </w:p>
    <w:p w:rsidR="004156E4" w:rsidRPr="004156E4" w:rsidRDefault="004156E4" w:rsidP="004156E4">
      <w:pPr>
        <w:ind w:left="720" w:hanging="720"/>
        <w:rPr>
          <w:rFonts w:cs="Times New Roman"/>
          <w:noProof/>
        </w:rPr>
      </w:pPr>
      <w:bookmarkStart w:id="169" w:name="_ENREF_169"/>
      <w:r w:rsidRPr="004156E4">
        <w:rPr>
          <w:rFonts w:cs="Times New Roman"/>
          <w:noProof/>
        </w:rPr>
        <w:t xml:space="preserve">Skodol, A. E., Gunderson, J., Shea, M. T., McGlashan, T., Morey, L. C., Sanislow, C., . . . Stout, R. L. (2006). The Collaborative Longitudinal Personality Disorders Study (CLPS): Overview and implications. </w:t>
      </w:r>
      <w:r w:rsidRPr="004156E4">
        <w:rPr>
          <w:rFonts w:cs="Times New Roman"/>
          <w:i/>
          <w:noProof/>
        </w:rPr>
        <w:t>Journal of Personality Disorders, 19</w:t>
      </w:r>
      <w:r w:rsidRPr="004156E4">
        <w:rPr>
          <w:rFonts w:cs="Times New Roman"/>
          <w:noProof/>
        </w:rPr>
        <w:t xml:space="preserve">, 487-504. </w:t>
      </w:r>
      <w:bookmarkEnd w:id="169"/>
    </w:p>
    <w:p w:rsidR="004156E4" w:rsidRPr="004156E4" w:rsidRDefault="004156E4" w:rsidP="004156E4">
      <w:pPr>
        <w:ind w:left="720" w:hanging="720"/>
        <w:rPr>
          <w:rFonts w:cs="Times New Roman"/>
          <w:noProof/>
        </w:rPr>
      </w:pPr>
      <w:bookmarkStart w:id="170" w:name="_ENREF_170"/>
      <w:r w:rsidRPr="004156E4">
        <w:rPr>
          <w:rFonts w:cs="Times New Roman"/>
          <w:noProof/>
        </w:rPr>
        <w:t xml:space="preserve">Slade, A. (2005). Parental reflective functioning: An introduction. </w:t>
      </w:r>
      <w:r w:rsidRPr="004156E4">
        <w:rPr>
          <w:rFonts w:cs="Times New Roman"/>
          <w:i/>
          <w:noProof/>
        </w:rPr>
        <w:t>Attachment and Human Development, 7</w:t>
      </w:r>
      <w:r w:rsidRPr="004156E4">
        <w:rPr>
          <w:rFonts w:cs="Times New Roman"/>
          <w:noProof/>
        </w:rPr>
        <w:t xml:space="preserve">, 269-281. </w:t>
      </w:r>
      <w:bookmarkEnd w:id="170"/>
    </w:p>
    <w:p w:rsidR="004156E4" w:rsidRPr="004156E4" w:rsidRDefault="004156E4" w:rsidP="004156E4">
      <w:pPr>
        <w:ind w:left="720" w:hanging="720"/>
        <w:rPr>
          <w:rFonts w:cs="Times New Roman"/>
          <w:noProof/>
        </w:rPr>
      </w:pPr>
      <w:bookmarkStart w:id="171" w:name="_ENREF_171"/>
      <w:r w:rsidRPr="004156E4">
        <w:rPr>
          <w:rFonts w:cs="Times New Roman"/>
          <w:noProof/>
        </w:rPr>
        <w:t xml:space="preserve">Slade, A., Grienenberger, J., Bernbach, E., Levy, D., &amp; Locker, A. (2005). Maternal reflective functioning, attachment, and the transmission gap: A preliminary study. </w:t>
      </w:r>
      <w:r w:rsidRPr="004156E4">
        <w:rPr>
          <w:rFonts w:cs="Times New Roman"/>
          <w:i/>
          <w:noProof/>
        </w:rPr>
        <w:t>Attachment and Human Development, 7</w:t>
      </w:r>
      <w:r w:rsidRPr="004156E4">
        <w:rPr>
          <w:rFonts w:cs="Times New Roman"/>
          <w:noProof/>
        </w:rPr>
        <w:t xml:space="preserve">, 283-298. </w:t>
      </w:r>
      <w:bookmarkEnd w:id="171"/>
    </w:p>
    <w:p w:rsidR="004156E4" w:rsidRPr="004156E4" w:rsidRDefault="004156E4" w:rsidP="004156E4">
      <w:pPr>
        <w:ind w:left="720" w:hanging="720"/>
        <w:rPr>
          <w:rFonts w:cs="Times New Roman"/>
          <w:noProof/>
        </w:rPr>
      </w:pPr>
      <w:bookmarkStart w:id="172" w:name="_ENREF_172"/>
      <w:r w:rsidRPr="004156E4">
        <w:rPr>
          <w:rFonts w:cs="Times New Roman"/>
          <w:noProof/>
        </w:rPr>
        <w:t xml:space="preserve">Slaughter, V., Peterson, C. C., &amp; Carpenter, M. (2008). Maternal talk about mental states and the emergence of joint visual attention. </w:t>
      </w:r>
      <w:r w:rsidRPr="004156E4">
        <w:rPr>
          <w:rFonts w:cs="Times New Roman"/>
          <w:i/>
          <w:noProof/>
        </w:rPr>
        <w:t>Infancy, 13</w:t>
      </w:r>
      <w:r w:rsidRPr="004156E4">
        <w:rPr>
          <w:rFonts w:cs="Times New Roman"/>
          <w:noProof/>
        </w:rPr>
        <w:t xml:space="preserve">, 640-659. </w:t>
      </w:r>
      <w:bookmarkEnd w:id="172"/>
    </w:p>
    <w:p w:rsidR="004156E4" w:rsidRPr="004156E4" w:rsidRDefault="004156E4" w:rsidP="004156E4">
      <w:pPr>
        <w:ind w:left="720" w:hanging="720"/>
        <w:rPr>
          <w:rFonts w:cs="Times New Roman"/>
          <w:noProof/>
        </w:rPr>
      </w:pPr>
      <w:bookmarkStart w:id="173" w:name="_ENREF_173"/>
      <w:r w:rsidRPr="004156E4">
        <w:rPr>
          <w:rFonts w:cs="Times New Roman"/>
          <w:noProof/>
        </w:rPr>
        <w:t xml:space="preserve">Smith, T. M., Tafforeau, P., Reid, D. J., Pouech, J., Lazzari, V., Zermeno, J. P., . . . Hublin, J. J. (2010). Dental evidence for ontogenetic differences between modern humans and Neanderthals. </w:t>
      </w:r>
      <w:r w:rsidRPr="004156E4">
        <w:rPr>
          <w:rFonts w:cs="Times New Roman"/>
          <w:i/>
          <w:noProof/>
        </w:rPr>
        <w:t>Proceedings of the National Academy of Sciences of the United States of America, 107</w:t>
      </w:r>
      <w:r w:rsidRPr="004156E4">
        <w:rPr>
          <w:rFonts w:cs="Times New Roman"/>
          <w:noProof/>
        </w:rPr>
        <w:t xml:space="preserve">, 20923-20928. </w:t>
      </w:r>
      <w:bookmarkEnd w:id="173"/>
    </w:p>
    <w:p w:rsidR="004156E4" w:rsidRPr="004156E4" w:rsidRDefault="004156E4" w:rsidP="004156E4">
      <w:pPr>
        <w:ind w:left="720" w:hanging="720"/>
        <w:rPr>
          <w:rFonts w:cs="Times New Roman"/>
          <w:noProof/>
        </w:rPr>
      </w:pPr>
      <w:bookmarkStart w:id="174" w:name="_ENREF_174"/>
      <w:r w:rsidRPr="004156E4">
        <w:rPr>
          <w:rFonts w:cs="Times New Roman"/>
          <w:noProof/>
        </w:rPr>
        <w:t xml:space="preserve">Snygg, D., &amp; Combs, A. W. (1949). </w:t>
      </w:r>
      <w:r w:rsidRPr="004156E4">
        <w:rPr>
          <w:rFonts w:cs="Times New Roman"/>
          <w:i/>
          <w:noProof/>
        </w:rPr>
        <w:t>Individual behavior: A new frame of reference for psychology</w:t>
      </w:r>
      <w:r w:rsidRPr="004156E4">
        <w:rPr>
          <w:rFonts w:cs="Times New Roman"/>
          <w:noProof/>
        </w:rPr>
        <w:t>. New York, NY: Harper &amp; Brothers.</w:t>
      </w:r>
      <w:bookmarkEnd w:id="174"/>
    </w:p>
    <w:p w:rsidR="004156E4" w:rsidRPr="004156E4" w:rsidRDefault="004156E4" w:rsidP="004156E4">
      <w:pPr>
        <w:ind w:left="720" w:hanging="720"/>
        <w:rPr>
          <w:rFonts w:cs="Times New Roman"/>
          <w:noProof/>
        </w:rPr>
      </w:pPr>
      <w:bookmarkStart w:id="175" w:name="_ENREF_175"/>
      <w:r w:rsidRPr="004156E4">
        <w:rPr>
          <w:rFonts w:cs="Times New Roman"/>
          <w:noProof/>
        </w:rPr>
        <w:lastRenderedPageBreak/>
        <w:t xml:space="preserve">Solomon, J., &amp; George, C. (1999). The caregiving system in mothers of infants: A comparison of divorcing and married mothers. </w:t>
      </w:r>
      <w:r w:rsidRPr="004156E4">
        <w:rPr>
          <w:rFonts w:cs="Times New Roman"/>
          <w:i/>
          <w:noProof/>
        </w:rPr>
        <w:t>Attachment and Human Development, 1</w:t>
      </w:r>
      <w:r w:rsidRPr="004156E4">
        <w:rPr>
          <w:rFonts w:cs="Times New Roman"/>
          <w:noProof/>
        </w:rPr>
        <w:t xml:space="preserve">, 171-190. </w:t>
      </w:r>
      <w:bookmarkEnd w:id="175"/>
    </w:p>
    <w:p w:rsidR="004156E4" w:rsidRPr="004156E4" w:rsidRDefault="004156E4" w:rsidP="004156E4">
      <w:pPr>
        <w:ind w:left="720" w:hanging="720"/>
        <w:rPr>
          <w:rFonts w:cs="Times New Roman"/>
          <w:noProof/>
        </w:rPr>
      </w:pPr>
      <w:bookmarkStart w:id="176" w:name="_ENREF_176"/>
      <w:r w:rsidRPr="004156E4">
        <w:rPr>
          <w:rFonts w:cs="Times New Roman"/>
          <w:noProof/>
        </w:rPr>
        <w:t xml:space="preserve">Specht, M. W., Chapman, A., &amp; Cellucci, T. (2009). Schemas and borderline personality disorder symptoms in incarcerated women. </w:t>
      </w:r>
      <w:r w:rsidRPr="004156E4">
        <w:rPr>
          <w:rFonts w:cs="Times New Roman"/>
          <w:i/>
          <w:noProof/>
        </w:rPr>
        <w:t>Journal of Behavior Therapy and Experimental Psychiatry, 40</w:t>
      </w:r>
      <w:r w:rsidRPr="004156E4">
        <w:rPr>
          <w:rFonts w:cs="Times New Roman"/>
          <w:noProof/>
        </w:rPr>
        <w:t xml:space="preserve">, 256-264. </w:t>
      </w:r>
      <w:bookmarkEnd w:id="176"/>
    </w:p>
    <w:p w:rsidR="004156E4" w:rsidRPr="004156E4" w:rsidRDefault="004156E4" w:rsidP="004156E4">
      <w:pPr>
        <w:ind w:left="720" w:hanging="720"/>
        <w:rPr>
          <w:rFonts w:cs="Times New Roman"/>
          <w:noProof/>
        </w:rPr>
      </w:pPr>
      <w:bookmarkStart w:id="177" w:name="_ENREF_177"/>
      <w:r w:rsidRPr="004156E4">
        <w:rPr>
          <w:rFonts w:cs="Times New Roman"/>
          <w:noProof/>
        </w:rPr>
        <w:t xml:space="preserve">Sperber, D., Clement, F., Heintz, C., Mascaro, O., Mercier, H., Origgi, G., &amp; Wilson, D. (2010). Epistemic vigilance. </w:t>
      </w:r>
      <w:r w:rsidRPr="004156E4">
        <w:rPr>
          <w:rFonts w:cs="Times New Roman"/>
          <w:i/>
          <w:noProof/>
        </w:rPr>
        <w:t>Mind &amp; Language, 25</w:t>
      </w:r>
      <w:r w:rsidRPr="004156E4">
        <w:rPr>
          <w:rFonts w:cs="Times New Roman"/>
          <w:noProof/>
        </w:rPr>
        <w:t xml:space="preserve">, 359-393. </w:t>
      </w:r>
      <w:bookmarkEnd w:id="177"/>
    </w:p>
    <w:p w:rsidR="004156E4" w:rsidRPr="004156E4" w:rsidRDefault="004156E4" w:rsidP="004156E4">
      <w:pPr>
        <w:ind w:left="720" w:hanging="720"/>
        <w:rPr>
          <w:rFonts w:cs="Times New Roman"/>
          <w:noProof/>
        </w:rPr>
      </w:pPr>
      <w:bookmarkStart w:id="178" w:name="_ENREF_178"/>
      <w:r w:rsidRPr="004156E4">
        <w:rPr>
          <w:rFonts w:cs="Times New Roman"/>
          <w:noProof/>
        </w:rPr>
        <w:t xml:space="preserve">Sperber, D., &amp; Wilson, D. (1995). </w:t>
      </w:r>
      <w:r w:rsidRPr="004156E4">
        <w:rPr>
          <w:rFonts w:cs="Times New Roman"/>
          <w:i/>
          <w:noProof/>
        </w:rPr>
        <w:t>Relevance: Communication and cognition</w:t>
      </w:r>
      <w:r w:rsidRPr="004156E4">
        <w:rPr>
          <w:rFonts w:cs="Times New Roman"/>
          <w:noProof/>
        </w:rPr>
        <w:t xml:space="preserve"> (2nd ed.). Malden, MA: Blackwell.</w:t>
      </w:r>
      <w:bookmarkEnd w:id="178"/>
    </w:p>
    <w:p w:rsidR="004156E4" w:rsidRPr="004156E4" w:rsidRDefault="004156E4" w:rsidP="004156E4">
      <w:pPr>
        <w:ind w:left="720" w:hanging="720"/>
        <w:rPr>
          <w:rFonts w:cs="Times New Roman"/>
          <w:noProof/>
        </w:rPr>
      </w:pPr>
      <w:bookmarkStart w:id="179" w:name="_ENREF_179"/>
      <w:r w:rsidRPr="004156E4">
        <w:rPr>
          <w:rFonts w:cs="Times New Roman"/>
          <w:noProof/>
        </w:rPr>
        <w:t xml:space="preserve">Squire, L. R. (2004). Memory systems of the brain: A brief history and current perspective. </w:t>
      </w:r>
      <w:r w:rsidRPr="004156E4">
        <w:rPr>
          <w:rFonts w:cs="Times New Roman"/>
          <w:i/>
          <w:noProof/>
        </w:rPr>
        <w:t>Neurobiology of Learning and Memory, 82</w:t>
      </w:r>
      <w:r w:rsidRPr="004156E4">
        <w:rPr>
          <w:rFonts w:cs="Times New Roman"/>
          <w:noProof/>
        </w:rPr>
        <w:t xml:space="preserve">, 171-177. </w:t>
      </w:r>
      <w:bookmarkEnd w:id="179"/>
    </w:p>
    <w:p w:rsidR="004156E4" w:rsidRPr="004156E4" w:rsidRDefault="004156E4" w:rsidP="004156E4">
      <w:pPr>
        <w:ind w:left="720" w:hanging="720"/>
        <w:rPr>
          <w:rFonts w:cs="Times New Roman"/>
          <w:noProof/>
        </w:rPr>
      </w:pPr>
      <w:bookmarkStart w:id="180" w:name="_ENREF_180"/>
      <w:r w:rsidRPr="004156E4">
        <w:rPr>
          <w:rFonts w:cs="Times New Roman"/>
          <w:noProof/>
        </w:rPr>
        <w:t xml:space="preserve">Stepp, S. D., Olino, T. M., Klein, D. N., Seeley, J. R., &amp; Lewinsohn, P. M. (2013). Unique influences of adolescent antecedents on adult borderline personality disorder features. </w:t>
      </w:r>
      <w:r w:rsidRPr="004156E4">
        <w:rPr>
          <w:rFonts w:cs="Times New Roman"/>
          <w:i/>
          <w:noProof/>
        </w:rPr>
        <w:t>Personality Disorders, 4</w:t>
      </w:r>
      <w:r w:rsidRPr="004156E4">
        <w:rPr>
          <w:rFonts w:cs="Times New Roman"/>
          <w:noProof/>
        </w:rPr>
        <w:t xml:space="preserve">, 223-229. </w:t>
      </w:r>
      <w:bookmarkEnd w:id="180"/>
    </w:p>
    <w:p w:rsidR="004156E4" w:rsidRPr="004156E4" w:rsidRDefault="004156E4" w:rsidP="004156E4">
      <w:pPr>
        <w:ind w:left="720" w:hanging="720"/>
        <w:rPr>
          <w:rFonts w:cs="Times New Roman"/>
          <w:noProof/>
        </w:rPr>
      </w:pPr>
      <w:bookmarkStart w:id="181" w:name="_ENREF_181"/>
      <w:r w:rsidRPr="004156E4">
        <w:rPr>
          <w:rFonts w:cs="Times New Roman"/>
          <w:noProof/>
        </w:rPr>
        <w:t xml:space="preserve">Sylvia, L. G., Hay, A., Ostacher, M. J., Miklowitz, D. J., Nierenberg, A. A., Thase, M. E., . . . Perlis, R. H. (2013). Association between therapeutic alliance, care satisfaction, and pharmacological adherence in bipolar disorder. </w:t>
      </w:r>
      <w:r w:rsidRPr="004156E4">
        <w:rPr>
          <w:rFonts w:cs="Times New Roman"/>
          <w:i/>
          <w:noProof/>
        </w:rPr>
        <w:t>Journal of Clinical Psychopharmacology, 33</w:t>
      </w:r>
      <w:r w:rsidRPr="004156E4">
        <w:rPr>
          <w:rFonts w:cs="Times New Roman"/>
          <w:noProof/>
        </w:rPr>
        <w:t xml:space="preserve">, 343-350. </w:t>
      </w:r>
      <w:bookmarkEnd w:id="181"/>
    </w:p>
    <w:p w:rsidR="004156E4" w:rsidRPr="004156E4" w:rsidRDefault="004156E4" w:rsidP="004156E4">
      <w:pPr>
        <w:ind w:left="720" w:hanging="720"/>
        <w:rPr>
          <w:rFonts w:cs="Times New Roman"/>
          <w:noProof/>
        </w:rPr>
      </w:pPr>
      <w:bookmarkStart w:id="182" w:name="_ENREF_182"/>
      <w:r w:rsidRPr="004156E4">
        <w:rPr>
          <w:rFonts w:cs="Times New Roman"/>
          <w:noProof/>
        </w:rPr>
        <w:t xml:space="preserve">Tackett, J. L., Balsis, S., Oltmanns, T. F., &amp; Krueger, R. F. (2009). A unifying perspective on personality pathology across the life span: Developmental considerations for the fifth edition of the Diagnostic and Statistical Manual of Mental Disorders. </w:t>
      </w:r>
      <w:r w:rsidRPr="004156E4">
        <w:rPr>
          <w:rFonts w:cs="Times New Roman"/>
          <w:i/>
          <w:noProof/>
        </w:rPr>
        <w:t>Development and Psychopathology, 21</w:t>
      </w:r>
      <w:r w:rsidRPr="004156E4">
        <w:rPr>
          <w:rFonts w:cs="Times New Roman"/>
          <w:noProof/>
        </w:rPr>
        <w:t xml:space="preserve">, 687-713. </w:t>
      </w:r>
      <w:bookmarkEnd w:id="182"/>
    </w:p>
    <w:p w:rsidR="004156E4" w:rsidRPr="004156E4" w:rsidRDefault="004156E4" w:rsidP="004156E4">
      <w:pPr>
        <w:ind w:left="720" w:hanging="720"/>
        <w:rPr>
          <w:rFonts w:cs="Times New Roman"/>
          <w:noProof/>
        </w:rPr>
      </w:pPr>
      <w:bookmarkStart w:id="183" w:name="_ENREF_183"/>
      <w:r w:rsidRPr="004156E4">
        <w:rPr>
          <w:rFonts w:cs="Times New Roman"/>
          <w:noProof/>
        </w:rPr>
        <w:t xml:space="preserve">Tackett, J. L., Kushner, S. C., Josephs, R. A., Harden, K. P., Page-Gould, E., &amp; Tucker-Drob, E. M. (2014). Hormones: Empirical contribution: Cortisol reactivity and recovery in the context of adolescent personality disorder. </w:t>
      </w:r>
      <w:r w:rsidRPr="004156E4">
        <w:rPr>
          <w:rFonts w:cs="Times New Roman"/>
          <w:i/>
          <w:noProof/>
        </w:rPr>
        <w:t>Journal of Personality Disorders, 28</w:t>
      </w:r>
      <w:r w:rsidRPr="004156E4">
        <w:rPr>
          <w:rFonts w:cs="Times New Roman"/>
          <w:noProof/>
        </w:rPr>
        <w:t xml:space="preserve">, 25-39. </w:t>
      </w:r>
      <w:bookmarkEnd w:id="183"/>
    </w:p>
    <w:p w:rsidR="004156E4" w:rsidRPr="004156E4" w:rsidRDefault="004156E4" w:rsidP="004156E4">
      <w:pPr>
        <w:ind w:left="720" w:hanging="720"/>
        <w:rPr>
          <w:rFonts w:cs="Times New Roman"/>
          <w:noProof/>
        </w:rPr>
      </w:pPr>
      <w:bookmarkStart w:id="184" w:name="_ENREF_184"/>
      <w:r w:rsidRPr="004156E4">
        <w:rPr>
          <w:rFonts w:cs="Times New Roman"/>
          <w:noProof/>
        </w:rPr>
        <w:t xml:space="preserve">Tackett, J. L., &amp; Sharp, C. (2014). A developmental psychopathology perspective on personality disorder: Introduction to the special issue. </w:t>
      </w:r>
      <w:r w:rsidRPr="004156E4">
        <w:rPr>
          <w:rFonts w:cs="Times New Roman"/>
          <w:i/>
          <w:noProof/>
        </w:rPr>
        <w:t>Journal of Personality Disorders, 28</w:t>
      </w:r>
      <w:r w:rsidRPr="004156E4">
        <w:rPr>
          <w:rFonts w:cs="Times New Roman"/>
          <w:noProof/>
        </w:rPr>
        <w:t xml:space="preserve">, 1-4. </w:t>
      </w:r>
      <w:bookmarkEnd w:id="184"/>
    </w:p>
    <w:p w:rsidR="004156E4" w:rsidRPr="004156E4" w:rsidRDefault="004156E4" w:rsidP="004156E4">
      <w:pPr>
        <w:ind w:left="720" w:hanging="720"/>
        <w:rPr>
          <w:rFonts w:cs="Times New Roman"/>
          <w:noProof/>
        </w:rPr>
      </w:pPr>
      <w:bookmarkStart w:id="185" w:name="_ENREF_185"/>
      <w:r w:rsidRPr="004156E4">
        <w:rPr>
          <w:rFonts w:cs="Times New Roman"/>
          <w:noProof/>
        </w:rPr>
        <w:lastRenderedPageBreak/>
        <w:t xml:space="preserve">Tasca, G. A., &amp; Lampard, A. M. (2012). Reciprocal influence of alliance to the group and outcome in day treatment for eating disorders. </w:t>
      </w:r>
      <w:r w:rsidRPr="004156E4">
        <w:rPr>
          <w:rFonts w:cs="Times New Roman"/>
          <w:i/>
          <w:noProof/>
        </w:rPr>
        <w:t>Journal of Counseling Psychology, 59</w:t>
      </w:r>
      <w:r w:rsidRPr="004156E4">
        <w:rPr>
          <w:rFonts w:cs="Times New Roman"/>
          <w:noProof/>
        </w:rPr>
        <w:t xml:space="preserve">, 507-517. </w:t>
      </w:r>
      <w:bookmarkEnd w:id="185"/>
    </w:p>
    <w:p w:rsidR="004156E4" w:rsidRPr="004156E4" w:rsidRDefault="004156E4" w:rsidP="004156E4">
      <w:pPr>
        <w:ind w:left="720" w:hanging="720"/>
        <w:rPr>
          <w:rFonts w:cs="Times New Roman"/>
          <w:noProof/>
        </w:rPr>
      </w:pPr>
      <w:bookmarkStart w:id="186" w:name="_ENREF_186"/>
      <w:r w:rsidRPr="004156E4">
        <w:rPr>
          <w:rFonts w:cs="Times New Roman"/>
          <w:noProof/>
        </w:rPr>
        <w:t xml:space="preserve">Taumoepeau, M., &amp; Ruffman, T. (2006). Mother and infant talk about mental states relates to desire language and emotion understanding. </w:t>
      </w:r>
      <w:r w:rsidRPr="004156E4">
        <w:rPr>
          <w:rFonts w:cs="Times New Roman"/>
          <w:i/>
          <w:noProof/>
        </w:rPr>
        <w:t>Child Development, 77</w:t>
      </w:r>
      <w:r w:rsidRPr="004156E4">
        <w:rPr>
          <w:rFonts w:cs="Times New Roman"/>
          <w:noProof/>
        </w:rPr>
        <w:t xml:space="preserve">, 465-481. </w:t>
      </w:r>
      <w:bookmarkEnd w:id="186"/>
    </w:p>
    <w:p w:rsidR="004156E4" w:rsidRPr="004156E4" w:rsidRDefault="004156E4" w:rsidP="004156E4">
      <w:pPr>
        <w:ind w:left="720" w:hanging="720"/>
        <w:rPr>
          <w:rFonts w:cs="Times New Roman"/>
          <w:noProof/>
        </w:rPr>
      </w:pPr>
      <w:bookmarkStart w:id="187" w:name="_ENREF_187"/>
      <w:r w:rsidRPr="004156E4">
        <w:rPr>
          <w:rFonts w:cs="Times New Roman"/>
          <w:noProof/>
        </w:rPr>
        <w:t xml:space="preserve">Teicher, M. H., &amp; Samson, J. A. (2013). Childhood maltreatment and psychopathology: A case for ecophenotypic variants as clinically and neurobiologically distinct subtypes. </w:t>
      </w:r>
      <w:r w:rsidRPr="004156E4">
        <w:rPr>
          <w:rFonts w:cs="Times New Roman"/>
          <w:i/>
          <w:noProof/>
        </w:rPr>
        <w:t>American Journal of Psychiatry, 170</w:t>
      </w:r>
      <w:r w:rsidRPr="004156E4">
        <w:rPr>
          <w:rFonts w:cs="Times New Roman"/>
          <w:noProof/>
        </w:rPr>
        <w:t xml:space="preserve">, 1114-1133. </w:t>
      </w:r>
      <w:bookmarkEnd w:id="187"/>
    </w:p>
    <w:p w:rsidR="004156E4" w:rsidRPr="004156E4" w:rsidRDefault="004156E4" w:rsidP="004156E4">
      <w:pPr>
        <w:ind w:left="720" w:hanging="720"/>
        <w:rPr>
          <w:rFonts w:cs="Times New Roman"/>
          <w:noProof/>
        </w:rPr>
      </w:pPr>
      <w:bookmarkStart w:id="188" w:name="_ENREF_188"/>
      <w:r w:rsidRPr="004156E4">
        <w:rPr>
          <w:rFonts w:cs="Times New Roman"/>
          <w:noProof/>
        </w:rPr>
        <w:t xml:space="preserve">Tomasello, M. (1999). </w:t>
      </w:r>
      <w:r w:rsidRPr="004156E4">
        <w:rPr>
          <w:rFonts w:cs="Times New Roman"/>
          <w:i/>
          <w:noProof/>
        </w:rPr>
        <w:t>The cultural origins of human cognition</w:t>
      </w:r>
      <w:r w:rsidRPr="004156E4">
        <w:rPr>
          <w:rFonts w:cs="Times New Roman"/>
          <w:noProof/>
        </w:rPr>
        <w:t>. Cambridge, MA: Harvard University Press.</w:t>
      </w:r>
      <w:bookmarkEnd w:id="188"/>
    </w:p>
    <w:p w:rsidR="004156E4" w:rsidRPr="004156E4" w:rsidRDefault="004156E4" w:rsidP="004156E4">
      <w:pPr>
        <w:ind w:left="720" w:hanging="720"/>
        <w:rPr>
          <w:rFonts w:cs="Times New Roman"/>
          <w:noProof/>
        </w:rPr>
      </w:pPr>
      <w:bookmarkStart w:id="189" w:name="_ENREF_189"/>
      <w:r w:rsidRPr="004156E4">
        <w:rPr>
          <w:rFonts w:cs="Times New Roman"/>
          <w:noProof/>
        </w:rPr>
        <w:t xml:space="preserve">Tomasello, M. (2008). </w:t>
      </w:r>
      <w:r w:rsidRPr="004156E4">
        <w:rPr>
          <w:rFonts w:cs="Times New Roman"/>
          <w:i/>
          <w:noProof/>
        </w:rPr>
        <w:t>Origins of human communication</w:t>
      </w:r>
      <w:r w:rsidRPr="004156E4">
        <w:rPr>
          <w:rFonts w:cs="Times New Roman"/>
          <w:noProof/>
        </w:rPr>
        <w:t>. Cambridge, MA: MIT Press.</w:t>
      </w:r>
      <w:bookmarkEnd w:id="189"/>
    </w:p>
    <w:p w:rsidR="004156E4" w:rsidRPr="004156E4" w:rsidRDefault="004156E4" w:rsidP="004156E4">
      <w:pPr>
        <w:ind w:left="720" w:hanging="720"/>
        <w:rPr>
          <w:rFonts w:cs="Times New Roman"/>
          <w:noProof/>
        </w:rPr>
      </w:pPr>
      <w:bookmarkStart w:id="190" w:name="_ENREF_190"/>
      <w:r w:rsidRPr="004156E4">
        <w:rPr>
          <w:rFonts w:cs="Times New Roman"/>
          <w:noProof/>
        </w:rPr>
        <w:t xml:space="preserve">Tomasello, M. (2014). </w:t>
      </w:r>
      <w:r w:rsidRPr="004156E4">
        <w:rPr>
          <w:rFonts w:cs="Times New Roman"/>
          <w:i/>
          <w:noProof/>
        </w:rPr>
        <w:t>A natural history of human thinking</w:t>
      </w:r>
      <w:r w:rsidRPr="004156E4">
        <w:rPr>
          <w:rFonts w:cs="Times New Roman"/>
          <w:noProof/>
        </w:rPr>
        <w:t>. Cambridge, MA: Harvard University Press.</w:t>
      </w:r>
      <w:bookmarkEnd w:id="190"/>
    </w:p>
    <w:p w:rsidR="004156E4" w:rsidRPr="004156E4" w:rsidRDefault="004156E4" w:rsidP="004156E4">
      <w:pPr>
        <w:ind w:left="720" w:hanging="720"/>
        <w:rPr>
          <w:rFonts w:cs="Times New Roman"/>
          <w:noProof/>
        </w:rPr>
      </w:pPr>
      <w:bookmarkStart w:id="191" w:name="_ENREF_191"/>
      <w:r w:rsidRPr="004156E4">
        <w:rPr>
          <w:rFonts w:cs="Times New Roman"/>
          <w:noProof/>
        </w:rPr>
        <w:t xml:space="preserve">Tomasello, M., &amp; Call, J. (1997). </w:t>
      </w:r>
      <w:r w:rsidRPr="004156E4">
        <w:rPr>
          <w:rFonts w:cs="Times New Roman"/>
          <w:i/>
          <w:noProof/>
        </w:rPr>
        <w:t>Primate cognition</w:t>
      </w:r>
      <w:r w:rsidRPr="004156E4">
        <w:rPr>
          <w:rFonts w:cs="Times New Roman"/>
          <w:noProof/>
        </w:rPr>
        <w:t>. Oxford, UK: Oxford University Press.</w:t>
      </w:r>
      <w:bookmarkEnd w:id="191"/>
    </w:p>
    <w:p w:rsidR="004156E4" w:rsidRPr="004156E4" w:rsidRDefault="004156E4" w:rsidP="004156E4">
      <w:pPr>
        <w:ind w:left="720" w:hanging="720"/>
        <w:rPr>
          <w:rFonts w:cs="Times New Roman"/>
          <w:noProof/>
        </w:rPr>
      </w:pPr>
      <w:bookmarkStart w:id="192" w:name="_ENREF_192"/>
      <w:r w:rsidRPr="004156E4">
        <w:rPr>
          <w:rFonts w:cs="Times New Roman"/>
          <w:noProof/>
        </w:rPr>
        <w:t xml:space="preserve">Torgersen, S., Lygren, S., Oien, P. A., Skre, I., Onstad, S., Edvardsen, J., . . . Kringlen, E. (2000). A twin study of personality disorders. </w:t>
      </w:r>
      <w:r w:rsidRPr="004156E4">
        <w:rPr>
          <w:rFonts w:cs="Times New Roman"/>
          <w:i/>
          <w:noProof/>
        </w:rPr>
        <w:t>Comprehensive Psychiatry, 41</w:t>
      </w:r>
      <w:r w:rsidRPr="004156E4">
        <w:rPr>
          <w:rFonts w:cs="Times New Roman"/>
          <w:noProof/>
        </w:rPr>
        <w:t xml:space="preserve">, 416-425. </w:t>
      </w:r>
      <w:bookmarkEnd w:id="192"/>
    </w:p>
    <w:p w:rsidR="004156E4" w:rsidRPr="004156E4" w:rsidRDefault="004156E4" w:rsidP="004156E4">
      <w:pPr>
        <w:ind w:left="720" w:hanging="720"/>
        <w:rPr>
          <w:rFonts w:cs="Times New Roman"/>
          <w:noProof/>
        </w:rPr>
      </w:pPr>
      <w:bookmarkStart w:id="193" w:name="_ENREF_193"/>
      <w:r w:rsidRPr="004156E4">
        <w:rPr>
          <w:rFonts w:cs="Times New Roman"/>
          <w:noProof/>
        </w:rPr>
        <w:t xml:space="preserve">Unoka, Z., Fogd, D., Fuzy, M., &amp; Csukly, G. (2011). Misreading the facial signs: Specific impairments and error patterns in recognition of facial emotions with negative valence in borderline personality disorder. </w:t>
      </w:r>
      <w:r w:rsidRPr="004156E4">
        <w:rPr>
          <w:rFonts w:cs="Times New Roman"/>
          <w:i/>
          <w:noProof/>
        </w:rPr>
        <w:t>Psychiatry Research, 189</w:t>
      </w:r>
      <w:r w:rsidRPr="004156E4">
        <w:rPr>
          <w:rFonts w:cs="Times New Roman"/>
          <w:noProof/>
        </w:rPr>
        <w:t xml:space="preserve">, 419-425. </w:t>
      </w:r>
      <w:bookmarkEnd w:id="193"/>
    </w:p>
    <w:p w:rsidR="004156E4" w:rsidRPr="004156E4" w:rsidRDefault="004156E4" w:rsidP="004156E4">
      <w:pPr>
        <w:ind w:left="720" w:hanging="720"/>
        <w:rPr>
          <w:rFonts w:cs="Times New Roman"/>
          <w:noProof/>
        </w:rPr>
      </w:pPr>
      <w:bookmarkStart w:id="194" w:name="_ENREF_194"/>
      <w:r w:rsidRPr="004156E4">
        <w:rPr>
          <w:rFonts w:cs="Times New Roman"/>
          <w:noProof/>
        </w:rPr>
        <w:t xml:space="preserve">van den Heuvel, T. J., Derksen, J. J., Eling, P. A., &amp; van der Staak, C. P. (2012). An investigation of different aspects of overgeneralization in patients with major depressive disorder and borderline personality disorder. </w:t>
      </w:r>
      <w:r w:rsidRPr="004156E4">
        <w:rPr>
          <w:rFonts w:cs="Times New Roman"/>
          <w:i/>
          <w:noProof/>
        </w:rPr>
        <w:t>British Journal of Clinical Psychology, 51</w:t>
      </w:r>
      <w:r w:rsidRPr="004156E4">
        <w:rPr>
          <w:rFonts w:cs="Times New Roman"/>
          <w:noProof/>
        </w:rPr>
        <w:t xml:space="preserve">, 376-395. </w:t>
      </w:r>
      <w:bookmarkEnd w:id="194"/>
    </w:p>
    <w:p w:rsidR="004156E4" w:rsidRPr="004156E4" w:rsidRDefault="004156E4" w:rsidP="004156E4">
      <w:pPr>
        <w:ind w:left="720" w:hanging="720"/>
        <w:rPr>
          <w:rFonts w:cs="Times New Roman"/>
          <w:noProof/>
        </w:rPr>
      </w:pPr>
      <w:bookmarkStart w:id="195" w:name="_ENREF_195"/>
      <w:r w:rsidRPr="004156E4">
        <w:rPr>
          <w:rFonts w:cs="Times New Roman"/>
          <w:noProof/>
        </w:rPr>
        <w:t xml:space="preserve">van IJzendoorn, M. H., &amp; Bakermans-Kranenburg, M. J. (2008). The distribution of adult attachment representations in clinical groups: A meta-analytic search for patterns of attachment in 105 AAI studies. In H. Steele &amp; M. Steele (Eds.), </w:t>
      </w:r>
      <w:r w:rsidRPr="004156E4">
        <w:rPr>
          <w:rFonts w:cs="Times New Roman"/>
          <w:i/>
          <w:noProof/>
        </w:rPr>
        <w:t>Clinical applications of the Adult Attachment Interview</w:t>
      </w:r>
      <w:r w:rsidRPr="004156E4">
        <w:rPr>
          <w:rFonts w:cs="Times New Roman"/>
          <w:noProof/>
        </w:rPr>
        <w:t xml:space="preserve"> (pp. 69-96). New York Guilford.</w:t>
      </w:r>
      <w:bookmarkEnd w:id="195"/>
    </w:p>
    <w:p w:rsidR="004156E4" w:rsidRPr="004156E4" w:rsidRDefault="004156E4" w:rsidP="004156E4">
      <w:pPr>
        <w:ind w:left="720" w:hanging="720"/>
        <w:rPr>
          <w:rFonts w:cs="Times New Roman"/>
          <w:noProof/>
        </w:rPr>
      </w:pPr>
      <w:bookmarkStart w:id="196" w:name="_ENREF_196"/>
      <w:r w:rsidRPr="004156E4">
        <w:rPr>
          <w:rFonts w:cs="Times New Roman"/>
          <w:noProof/>
        </w:rPr>
        <w:lastRenderedPageBreak/>
        <w:t xml:space="preserve">Van IJzendoorn, M. H., Scheungel, C., &amp; Bakermans-Kranenburg, M. J. (1999). Disorganized attachment in early childhood: Meta-analysis of precursors, concomitants and sequelae. </w:t>
      </w:r>
      <w:r w:rsidRPr="004156E4">
        <w:rPr>
          <w:rFonts w:cs="Times New Roman"/>
          <w:i/>
          <w:noProof/>
        </w:rPr>
        <w:t>Development and Psychopathology, 22</w:t>
      </w:r>
      <w:r w:rsidRPr="004156E4">
        <w:rPr>
          <w:rFonts w:cs="Times New Roman"/>
          <w:noProof/>
        </w:rPr>
        <w:t xml:space="preserve">, 225-249. </w:t>
      </w:r>
      <w:bookmarkEnd w:id="196"/>
    </w:p>
    <w:p w:rsidR="004156E4" w:rsidRPr="004156E4" w:rsidRDefault="004156E4" w:rsidP="004156E4">
      <w:pPr>
        <w:ind w:left="720" w:hanging="720"/>
        <w:rPr>
          <w:rFonts w:cs="Times New Roman"/>
          <w:noProof/>
        </w:rPr>
      </w:pPr>
      <w:bookmarkStart w:id="197" w:name="_ENREF_197"/>
      <w:r w:rsidRPr="004156E4">
        <w:rPr>
          <w:rFonts w:cs="Times New Roman"/>
          <w:noProof/>
        </w:rPr>
        <w:t xml:space="preserve">van Schaik, C. P., &amp; Burkart, J. M. (2011). Social learning and evolution: The cultural intelligence hypothesis. </w:t>
      </w:r>
      <w:r w:rsidRPr="004156E4">
        <w:rPr>
          <w:rFonts w:cs="Times New Roman"/>
          <w:i/>
          <w:noProof/>
        </w:rPr>
        <w:t>Philosophical Transactions of the Royal Society of London. Series B, Biological Sciences, 366</w:t>
      </w:r>
      <w:r w:rsidRPr="004156E4">
        <w:rPr>
          <w:rFonts w:cs="Times New Roman"/>
          <w:noProof/>
        </w:rPr>
        <w:t xml:space="preserve">, 1008-1016. </w:t>
      </w:r>
      <w:bookmarkEnd w:id="197"/>
    </w:p>
    <w:p w:rsidR="004156E4" w:rsidRPr="004156E4" w:rsidRDefault="004156E4" w:rsidP="004156E4">
      <w:pPr>
        <w:ind w:left="720" w:hanging="720"/>
        <w:rPr>
          <w:rFonts w:cs="Times New Roman"/>
          <w:noProof/>
        </w:rPr>
      </w:pPr>
      <w:bookmarkStart w:id="198" w:name="_ENREF_198"/>
      <w:r w:rsidRPr="004156E4">
        <w:rPr>
          <w:rFonts w:cs="Times New Roman"/>
          <w:noProof/>
        </w:rPr>
        <w:t xml:space="preserve">Wampold, B. E., Budge, S. L., Laska, K. M., Del Re, A. C., Baardseth, T. P., Fluckiger, C., . . . Gunn, W. (2011). Evidence-based treatments for depression and anxiety versus treatment-as-usual: A meta-analysis of direct comparisons. </w:t>
      </w:r>
      <w:r w:rsidRPr="004156E4">
        <w:rPr>
          <w:rFonts w:cs="Times New Roman"/>
          <w:i/>
          <w:noProof/>
        </w:rPr>
        <w:t>Clinical Psychology Review, 31</w:t>
      </w:r>
      <w:r w:rsidRPr="004156E4">
        <w:rPr>
          <w:rFonts w:cs="Times New Roman"/>
          <w:noProof/>
        </w:rPr>
        <w:t xml:space="preserve">, 1304-1312. </w:t>
      </w:r>
      <w:bookmarkEnd w:id="198"/>
    </w:p>
    <w:p w:rsidR="004156E4" w:rsidRPr="004156E4" w:rsidRDefault="004156E4" w:rsidP="004156E4">
      <w:pPr>
        <w:ind w:left="720" w:hanging="720"/>
        <w:rPr>
          <w:rFonts w:cs="Times New Roman"/>
          <w:noProof/>
        </w:rPr>
      </w:pPr>
      <w:bookmarkStart w:id="199" w:name="_ENREF_199"/>
      <w:r w:rsidRPr="004156E4">
        <w:rPr>
          <w:rFonts w:cs="Times New Roman"/>
          <w:noProof/>
        </w:rPr>
        <w:t xml:space="preserve">Wampold, B. E., Mondin, G. W., Moody, M., Stich, F., Benson, K., &amp; Ahn, H. N. (1997). A meta-analysis of outcome studies comparing bona fide psychotherapies: Empirically, ''all must have prizes''. </w:t>
      </w:r>
      <w:r w:rsidRPr="004156E4">
        <w:rPr>
          <w:rFonts w:cs="Times New Roman"/>
          <w:i/>
          <w:noProof/>
        </w:rPr>
        <w:t>Psychological Bulletin, 122</w:t>
      </w:r>
      <w:r w:rsidRPr="004156E4">
        <w:rPr>
          <w:rFonts w:cs="Times New Roman"/>
          <w:noProof/>
        </w:rPr>
        <w:t xml:space="preserve">, 203-215. </w:t>
      </w:r>
      <w:bookmarkEnd w:id="199"/>
    </w:p>
    <w:p w:rsidR="004156E4" w:rsidRPr="004156E4" w:rsidRDefault="004156E4" w:rsidP="004156E4">
      <w:pPr>
        <w:ind w:left="720" w:hanging="720"/>
        <w:rPr>
          <w:rFonts w:cs="Times New Roman"/>
          <w:noProof/>
        </w:rPr>
      </w:pPr>
      <w:bookmarkStart w:id="200" w:name="_ENREF_200"/>
      <w:r w:rsidRPr="004156E4">
        <w:rPr>
          <w:rFonts w:cs="Times New Roman"/>
          <w:noProof/>
        </w:rPr>
        <w:t xml:space="preserve">White, S. F., Clanton, R., Brislin, S. J., Meffert, H., Hwang, S., Sinclair, S., &amp; Blair, R. J. (2014). Reward: Empirical contribution: Temporal discounting and conduct disorder in adolescents. </w:t>
      </w:r>
      <w:r w:rsidRPr="004156E4">
        <w:rPr>
          <w:rFonts w:cs="Times New Roman"/>
          <w:i/>
          <w:noProof/>
        </w:rPr>
        <w:t>Journal of Personality Disorders, 28</w:t>
      </w:r>
      <w:r w:rsidRPr="004156E4">
        <w:rPr>
          <w:rFonts w:cs="Times New Roman"/>
          <w:noProof/>
        </w:rPr>
        <w:t xml:space="preserve">, 5-18. </w:t>
      </w:r>
      <w:bookmarkEnd w:id="200"/>
    </w:p>
    <w:p w:rsidR="004156E4" w:rsidRPr="004156E4" w:rsidRDefault="004156E4" w:rsidP="004156E4">
      <w:pPr>
        <w:ind w:left="720" w:hanging="720"/>
        <w:rPr>
          <w:rFonts w:cs="Times New Roman"/>
          <w:noProof/>
        </w:rPr>
      </w:pPr>
      <w:bookmarkStart w:id="201" w:name="_ENREF_201"/>
      <w:r w:rsidRPr="004156E4">
        <w:rPr>
          <w:rFonts w:cs="Times New Roman"/>
          <w:noProof/>
        </w:rPr>
        <w:t xml:space="preserve">Widiger, T. A., De Clercq, B., &amp; De Fruyt, F. (2009). Childhood antecedents of personality disorder: An alternative perspective. </w:t>
      </w:r>
      <w:r w:rsidRPr="004156E4">
        <w:rPr>
          <w:rFonts w:cs="Times New Roman"/>
          <w:i/>
          <w:noProof/>
        </w:rPr>
        <w:t>Development and Psychopathology, 21</w:t>
      </w:r>
      <w:r w:rsidRPr="004156E4">
        <w:rPr>
          <w:rFonts w:cs="Times New Roman"/>
          <w:noProof/>
        </w:rPr>
        <w:t xml:space="preserve">, 771-791. </w:t>
      </w:r>
      <w:bookmarkEnd w:id="201"/>
    </w:p>
    <w:p w:rsidR="004156E4" w:rsidRPr="004156E4" w:rsidRDefault="004156E4" w:rsidP="004156E4">
      <w:pPr>
        <w:ind w:left="720" w:hanging="720"/>
        <w:rPr>
          <w:rFonts w:cs="Times New Roman"/>
          <w:noProof/>
        </w:rPr>
      </w:pPr>
      <w:bookmarkStart w:id="202" w:name="_ENREF_202"/>
      <w:r w:rsidRPr="004156E4">
        <w:rPr>
          <w:rFonts w:cs="Times New Roman"/>
          <w:noProof/>
        </w:rPr>
        <w:t xml:space="preserve">Widiger, T. A., Lynam, D. R., Miller, J. D., &amp; Oltmanns, T. F. (2012). Measures to assess maladaptive variants of the five-factor model. </w:t>
      </w:r>
      <w:r w:rsidRPr="004156E4">
        <w:rPr>
          <w:rFonts w:cs="Times New Roman"/>
          <w:i/>
          <w:noProof/>
        </w:rPr>
        <w:t>Journal of Personality Assessment, 94</w:t>
      </w:r>
      <w:r w:rsidRPr="004156E4">
        <w:rPr>
          <w:rFonts w:cs="Times New Roman"/>
          <w:noProof/>
        </w:rPr>
        <w:t xml:space="preserve">, 450-455. </w:t>
      </w:r>
      <w:bookmarkEnd w:id="202"/>
    </w:p>
    <w:p w:rsidR="004156E4" w:rsidRPr="004156E4" w:rsidRDefault="004156E4" w:rsidP="004156E4">
      <w:pPr>
        <w:ind w:left="720" w:hanging="720"/>
        <w:rPr>
          <w:rFonts w:cs="Times New Roman"/>
          <w:noProof/>
        </w:rPr>
      </w:pPr>
      <w:bookmarkStart w:id="203" w:name="_ENREF_203"/>
      <w:r w:rsidRPr="004156E4">
        <w:rPr>
          <w:rFonts w:cs="Times New Roman"/>
          <w:noProof/>
        </w:rPr>
        <w:t xml:space="preserve">Widom, C. S., Czaja, S. J., &amp; Paris, J. (2009). A prospective investigation of borderline personality disorder in abused and neglected children followed up into adulthood. </w:t>
      </w:r>
      <w:r w:rsidRPr="004156E4">
        <w:rPr>
          <w:rFonts w:cs="Times New Roman"/>
          <w:i/>
          <w:noProof/>
        </w:rPr>
        <w:t>Journal of Personality Disorders, 23</w:t>
      </w:r>
      <w:r w:rsidRPr="004156E4">
        <w:rPr>
          <w:rFonts w:cs="Times New Roman"/>
          <w:noProof/>
        </w:rPr>
        <w:t xml:space="preserve">, 433-446. </w:t>
      </w:r>
      <w:bookmarkEnd w:id="203"/>
    </w:p>
    <w:p w:rsidR="004156E4" w:rsidRPr="004156E4" w:rsidRDefault="004156E4" w:rsidP="004156E4">
      <w:pPr>
        <w:ind w:left="720" w:hanging="720"/>
        <w:rPr>
          <w:rFonts w:cs="Times New Roman"/>
          <w:noProof/>
        </w:rPr>
      </w:pPr>
      <w:bookmarkStart w:id="204" w:name="_ENREF_204"/>
      <w:r w:rsidRPr="004156E4">
        <w:rPr>
          <w:rFonts w:cs="Times New Roman"/>
          <w:noProof/>
        </w:rPr>
        <w:t xml:space="preserve">Wilson, D., &amp; Sperber, D. (2012). </w:t>
      </w:r>
      <w:r w:rsidRPr="004156E4">
        <w:rPr>
          <w:rFonts w:cs="Times New Roman"/>
          <w:i/>
          <w:noProof/>
        </w:rPr>
        <w:t>Meaning and relevance</w:t>
      </w:r>
      <w:r w:rsidRPr="004156E4">
        <w:rPr>
          <w:rFonts w:cs="Times New Roman"/>
          <w:noProof/>
        </w:rPr>
        <w:t>. Cambridge, UK: Cambridge University Press.</w:t>
      </w:r>
      <w:bookmarkEnd w:id="204"/>
    </w:p>
    <w:p w:rsidR="004156E4" w:rsidRPr="004156E4" w:rsidRDefault="004156E4" w:rsidP="004156E4">
      <w:pPr>
        <w:ind w:left="720" w:hanging="720"/>
        <w:rPr>
          <w:rFonts w:cs="Times New Roman"/>
          <w:noProof/>
        </w:rPr>
      </w:pPr>
      <w:bookmarkStart w:id="205" w:name="_ENREF_205"/>
      <w:r w:rsidRPr="004156E4">
        <w:rPr>
          <w:rFonts w:cs="Times New Roman"/>
          <w:noProof/>
        </w:rPr>
        <w:t xml:space="preserve">Wilson, D. S. (2013). Human cultures are primarily adaptive at the group level. </w:t>
      </w:r>
      <w:r w:rsidRPr="004156E4">
        <w:rPr>
          <w:rFonts w:cs="Times New Roman"/>
          <w:i/>
          <w:noProof/>
        </w:rPr>
        <w:t>Cliodynamics: The Journal of Theoretical and Mathematical History, 4</w:t>
      </w:r>
      <w:r w:rsidRPr="004156E4">
        <w:rPr>
          <w:rFonts w:cs="Times New Roman"/>
          <w:noProof/>
        </w:rPr>
        <w:t xml:space="preserve">, 102–138. </w:t>
      </w:r>
      <w:bookmarkEnd w:id="205"/>
    </w:p>
    <w:p w:rsidR="004156E4" w:rsidRPr="004156E4" w:rsidRDefault="004156E4" w:rsidP="004156E4">
      <w:pPr>
        <w:ind w:left="720" w:hanging="720"/>
        <w:rPr>
          <w:rFonts w:cs="Times New Roman"/>
          <w:noProof/>
        </w:rPr>
      </w:pPr>
      <w:bookmarkStart w:id="206" w:name="_ENREF_206"/>
      <w:r w:rsidRPr="004156E4">
        <w:rPr>
          <w:rFonts w:cs="Times New Roman"/>
          <w:noProof/>
        </w:rPr>
        <w:lastRenderedPageBreak/>
        <w:t xml:space="preserve">Wilson, D. S., Hayes, S. C., Biglan, A., &amp; Embry, D. D. (2014). Evolving the future: Toward a science of intentional change. </w:t>
      </w:r>
      <w:r w:rsidRPr="004156E4">
        <w:rPr>
          <w:rFonts w:cs="Times New Roman"/>
          <w:i/>
          <w:noProof/>
        </w:rPr>
        <w:t>Behavioral and Brain Sciences</w:t>
      </w:r>
      <w:r w:rsidRPr="004156E4">
        <w:rPr>
          <w:rFonts w:cs="Times New Roman"/>
          <w:noProof/>
        </w:rPr>
        <w:t xml:space="preserve">, 1-99. </w:t>
      </w:r>
      <w:bookmarkEnd w:id="206"/>
    </w:p>
    <w:p w:rsidR="004156E4" w:rsidRPr="004156E4" w:rsidRDefault="004156E4" w:rsidP="004156E4">
      <w:pPr>
        <w:ind w:left="720" w:hanging="720"/>
        <w:rPr>
          <w:rFonts w:cs="Times New Roman"/>
          <w:noProof/>
        </w:rPr>
      </w:pPr>
      <w:bookmarkStart w:id="207" w:name="_ENREF_207"/>
      <w:r w:rsidRPr="004156E4">
        <w:rPr>
          <w:rFonts w:cs="Times New Roman"/>
          <w:noProof/>
        </w:rPr>
        <w:t xml:space="preserve">Wilson, D. S., &amp; Wilson, E. O. (2007). Rethinking the theoretical foundation of sociobiology. </w:t>
      </w:r>
      <w:r w:rsidRPr="004156E4">
        <w:rPr>
          <w:rFonts w:cs="Times New Roman"/>
          <w:i/>
          <w:noProof/>
        </w:rPr>
        <w:t>Quarterly Review of Biology, 82</w:t>
      </w:r>
      <w:r w:rsidRPr="004156E4">
        <w:rPr>
          <w:rFonts w:cs="Times New Roman"/>
          <w:noProof/>
        </w:rPr>
        <w:t xml:space="preserve">, 327-348. </w:t>
      </w:r>
      <w:bookmarkEnd w:id="207"/>
    </w:p>
    <w:p w:rsidR="004156E4" w:rsidRPr="004156E4" w:rsidRDefault="004156E4" w:rsidP="004156E4">
      <w:pPr>
        <w:ind w:left="720" w:hanging="720"/>
        <w:rPr>
          <w:rFonts w:cs="Times New Roman"/>
          <w:noProof/>
        </w:rPr>
      </w:pPr>
      <w:bookmarkStart w:id="208" w:name="_ENREF_208"/>
      <w:r w:rsidRPr="004156E4">
        <w:rPr>
          <w:rFonts w:cs="Times New Roman"/>
          <w:noProof/>
        </w:rPr>
        <w:t xml:space="preserve">Wingenfeld, K., Schaffrath, C., Rullkoetter, N., Mensebach, C., Schlosser, N., Beblo, T., . . . Meyer, B. (2011). Associations of childhood trauma, trauma in adulthood and previous-year stress with psychopathology in patients with major depression and borderline personality disorder. </w:t>
      </w:r>
      <w:r w:rsidRPr="004156E4">
        <w:rPr>
          <w:rFonts w:cs="Times New Roman"/>
          <w:i/>
          <w:noProof/>
        </w:rPr>
        <w:t>Child Abuse &amp; Neglect, 35</w:t>
      </w:r>
      <w:r w:rsidRPr="004156E4">
        <w:rPr>
          <w:rFonts w:cs="Times New Roman"/>
          <w:noProof/>
        </w:rPr>
        <w:t xml:space="preserve">, 647-654. </w:t>
      </w:r>
      <w:bookmarkEnd w:id="208"/>
    </w:p>
    <w:p w:rsidR="004156E4" w:rsidRPr="004156E4" w:rsidRDefault="004156E4" w:rsidP="004156E4">
      <w:pPr>
        <w:ind w:left="720" w:hanging="720"/>
        <w:rPr>
          <w:rFonts w:cs="Times New Roman"/>
          <w:noProof/>
        </w:rPr>
      </w:pPr>
      <w:bookmarkStart w:id="209" w:name="_ENREF_209"/>
      <w:r w:rsidRPr="004156E4">
        <w:rPr>
          <w:rFonts w:cs="Times New Roman"/>
          <w:noProof/>
        </w:rPr>
        <w:t xml:space="preserve">Zanarini, M. C., Frankenburg, F. R., Reich, D. B., Marino, M. F., Lewis, R. E., Williams, A. A., &amp; Khera, G. S. (2000). Biparental failure in the childhood experiences of borderline patients. </w:t>
      </w:r>
      <w:r w:rsidRPr="004156E4">
        <w:rPr>
          <w:rFonts w:cs="Times New Roman"/>
          <w:i/>
          <w:noProof/>
        </w:rPr>
        <w:t>Journal of Personality Disorders, 14</w:t>
      </w:r>
      <w:r w:rsidRPr="004156E4">
        <w:rPr>
          <w:rFonts w:cs="Times New Roman"/>
          <w:noProof/>
        </w:rPr>
        <w:t xml:space="preserve">, 264-273. </w:t>
      </w:r>
      <w:bookmarkEnd w:id="209"/>
    </w:p>
    <w:p w:rsidR="004156E4" w:rsidRPr="004156E4" w:rsidRDefault="004156E4" w:rsidP="004156E4">
      <w:pPr>
        <w:ind w:left="720" w:hanging="720"/>
        <w:rPr>
          <w:rFonts w:cs="Times New Roman"/>
          <w:noProof/>
        </w:rPr>
      </w:pPr>
      <w:bookmarkStart w:id="210" w:name="_ENREF_210"/>
      <w:r w:rsidRPr="004156E4">
        <w:rPr>
          <w:rFonts w:cs="Times New Roman"/>
          <w:noProof/>
        </w:rPr>
        <w:t xml:space="preserve">Zanarini, M. C., Frankenburg, F. R., Reich, D. B., Silk, K. R., Hudson, J. I., &amp; McSweeney, L. B. (2007). The subsyndromal phenomenology of borderline personality disorder: a 10-year follow-up study. </w:t>
      </w:r>
      <w:r w:rsidRPr="004156E4">
        <w:rPr>
          <w:rFonts w:cs="Times New Roman"/>
          <w:i/>
          <w:noProof/>
        </w:rPr>
        <w:t>American Journal of Psychiatry, 164</w:t>
      </w:r>
      <w:r w:rsidRPr="004156E4">
        <w:rPr>
          <w:rFonts w:cs="Times New Roman"/>
          <w:noProof/>
        </w:rPr>
        <w:t xml:space="preserve">, 929-935. </w:t>
      </w:r>
      <w:bookmarkEnd w:id="210"/>
    </w:p>
    <w:p w:rsidR="004156E4" w:rsidRPr="004156E4" w:rsidRDefault="004156E4" w:rsidP="004156E4">
      <w:pPr>
        <w:ind w:left="720" w:hanging="720"/>
        <w:rPr>
          <w:rFonts w:cs="Times New Roman"/>
          <w:noProof/>
        </w:rPr>
      </w:pPr>
      <w:bookmarkStart w:id="211" w:name="_ENREF_211"/>
      <w:r w:rsidRPr="004156E4">
        <w:rPr>
          <w:rFonts w:cs="Times New Roman"/>
          <w:noProof/>
        </w:rPr>
        <w:t xml:space="preserve">Zanarini, M. C., Laudate, C. S., Frankenburg, F. R., Wedig, M. M., &amp; Fitzmaurice, G. (2013). Reasons for self-mutilation reported by borderline patients over 16 years of prospective follow-up. </w:t>
      </w:r>
      <w:r w:rsidRPr="004156E4">
        <w:rPr>
          <w:rFonts w:cs="Times New Roman"/>
          <w:i/>
          <w:noProof/>
        </w:rPr>
        <w:t>Journal of Personality Disorders</w:t>
      </w:r>
      <w:r w:rsidRPr="004156E4">
        <w:rPr>
          <w:rFonts w:cs="Times New Roman"/>
          <w:noProof/>
        </w:rPr>
        <w:t xml:space="preserve">, 1-12. </w:t>
      </w:r>
      <w:bookmarkEnd w:id="211"/>
    </w:p>
    <w:p w:rsidR="004156E4" w:rsidRDefault="004156E4" w:rsidP="004156E4">
      <w:pPr>
        <w:rPr>
          <w:rFonts w:cs="Times New Roman"/>
          <w:noProof/>
        </w:rPr>
      </w:pPr>
    </w:p>
    <w:p w:rsidR="00BE543D" w:rsidRDefault="00741BF2" w:rsidP="00687FDB">
      <w:r>
        <w:fldChar w:fldCharType="end"/>
      </w:r>
    </w:p>
    <w:sectPr w:rsidR="00BE543D" w:rsidSect="00120DC8">
      <w:headerReference w:type="default" r:id="rId7"/>
      <w:pgSz w:w="12240" w:h="15840" w:code="1"/>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652D" w:rsidRDefault="00A5652D" w:rsidP="002D4FDB">
      <w:pPr>
        <w:spacing w:line="240" w:lineRule="auto"/>
      </w:pPr>
      <w:r>
        <w:separator/>
      </w:r>
    </w:p>
  </w:endnote>
  <w:endnote w:type="continuationSeparator" w:id="0">
    <w:p w:rsidR="00A5652D" w:rsidRDefault="00A5652D" w:rsidP="002D4F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652D" w:rsidRDefault="00A5652D" w:rsidP="00571189">
      <w:pPr>
        <w:spacing w:before="240" w:after="240" w:line="240" w:lineRule="auto"/>
        <w:ind w:firstLine="0"/>
      </w:pPr>
      <w:r>
        <w:separator/>
      </w:r>
    </w:p>
  </w:footnote>
  <w:footnote w:type="continuationSeparator" w:id="0">
    <w:p w:rsidR="00A5652D" w:rsidRDefault="00A5652D" w:rsidP="002D4FDB">
      <w:pPr>
        <w:spacing w:line="240" w:lineRule="auto"/>
      </w:pPr>
      <w:r>
        <w:continuationSeparator/>
      </w:r>
    </w:p>
  </w:footnote>
  <w:footnote w:id="1">
    <w:p w:rsidR="004156E4" w:rsidRPr="00F25C46" w:rsidRDefault="004156E4" w:rsidP="004960F7">
      <w:pPr>
        <w:pStyle w:val="FootnoteText"/>
        <w:ind w:firstLine="0"/>
      </w:pPr>
      <w:r>
        <w:rPr>
          <w:rStyle w:val="FootnoteReference"/>
        </w:rPr>
        <w:footnoteRef/>
      </w:r>
      <w:r>
        <w:t xml:space="preserve"> </w:t>
      </w:r>
      <w:r w:rsidRPr="00AD3E22">
        <w:t xml:space="preserve">The DIP coding system assesses disconnected and extremely insensitive parental behavior. Items from Main and Hesse’s </w:t>
      </w:r>
      <w:r>
        <w:fldChar w:fldCharType="begin"/>
      </w:r>
      <w:r>
        <w:instrText xml:space="preserve"> ADDIN EN.CITE &lt;EndNote&gt;&lt;Cite ExcludeAuth="1"&gt;&lt;Year&gt;1998&lt;/Year&gt;&lt;RecNum&gt;16668&lt;/RecNum&gt;&lt;DisplayText&gt;(1998)&lt;/DisplayText&gt;&lt;record&gt;&lt;rec-number&gt;16668&lt;/rec-number&gt;&lt;foreign-keys&gt;&lt;key app="EN" db-id="ptpa0v9a75zff6e9zptpdsruvvx9p0trdwa2"&gt;16668&lt;/key&gt;&lt;/foreign-keys&gt;&lt;ref-type name="Unpublished Work"&gt;34&lt;/ref-type&gt;&lt;contributors&gt;&lt;authors&gt;&lt;author&gt;Main, M.&lt;/author&gt;&lt;author&gt;Hesse, E.&lt;/author&gt;&lt;/authors&gt;&lt;/contributors&gt;&lt;titles&gt;&lt;title&gt;Frightening, frightened, dissociated, deferential, sexualized and disorganized parental behavior: A coding system for parent-infant interactions (6th ed.). Unpublished manual&lt;/title&gt;&lt;/titles&gt;&lt;dates&gt;&lt;year&gt;1998&lt;/year&gt;&lt;/dates&gt;&lt;pub-location&gt;University of California at Berkeley&lt;/pub-location&gt;&lt;urls&gt;&lt;/urls&gt;&lt;/record&gt;&lt;/Cite&gt;&lt;/EndNote&gt;</w:instrText>
      </w:r>
      <w:r>
        <w:fldChar w:fldCharType="separate"/>
      </w:r>
      <w:r>
        <w:rPr>
          <w:noProof/>
        </w:rPr>
        <w:t>(</w:t>
      </w:r>
      <w:hyperlink w:anchor="_ENREF_122" w:tooltip="Main, 1998 #16668" w:history="1">
        <w:r>
          <w:rPr>
            <w:noProof/>
          </w:rPr>
          <w:t>1998</w:t>
        </w:r>
      </w:hyperlink>
      <w:r>
        <w:rPr>
          <w:noProof/>
        </w:rPr>
        <w:t>)</w:t>
      </w:r>
      <w:r>
        <w:fldChar w:fldCharType="end"/>
      </w:r>
      <w:r w:rsidRPr="00AD3E22">
        <w:t xml:space="preserve"> coding instrument, entitled “Frightening, frightened, dissociated, sexualized and disorganized parental behavior: a coding system for parent-infant interactions” are included, as well as items from the system by Bronfman, Parsons and Lyons-Ruth </w:t>
      </w:r>
      <w:r>
        <w:fldChar w:fldCharType="begin"/>
      </w:r>
      <w:r>
        <w:instrText xml:space="preserve"> ADDIN EN.CITE &lt;EndNote&gt;&lt;Cite ExcludeAuth="1"&gt;&lt;Year&gt;1992-2004&lt;/Year&gt;&lt;RecNum&gt;16891&lt;/RecNum&gt;&lt;DisplayText&gt;(1992-2004)&lt;/DisplayText&gt;&lt;record&gt;&lt;rec-number&gt;16891&lt;/rec-number&gt;&lt;foreign-keys&gt;&lt;key app="EN" db-id="ptpa0v9a75zff6e9zptpdsruvvx9p0trdwa2"&gt;16891&lt;/key&gt;&lt;/foreign-keys&gt;&lt;ref-type name="Book"&gt;6&lt;/ref-type&gt;&lt;contributors&gt;&lt;authors&gt;&lt;author&gt;Bronfman, E.&lt;/author&gt;&lt;author&gt;Parsons, E.&lt;/author&gt;&lt;author&gt;Lyons-Ruth, K.&lt;/author&gt;&lt;/authors&gt;&lt;/contributors&gt;&lt;titles&gt;&lt;title&gt;Atypical Maternal Behavior Instrument for Assessment and Classification (AMBIANCE): Manual for coding disrupted affective communication, version 2. Unpublished manuscript.&lt;/title&gt;&lt;/titles&gt;&lt;dates&gt;&lt;year&gt;1992-2004&lt;/year&gt;&lt;/dates&gt;&lt;pub-location&gt;Cambridge, MA&lt;/pub-location&gt;&lt;publisher&gt;Harvard Medical School&lt;/publisher&gt;&lt;urls&gt;&lt;/urls&gt;&lt;/record&gt;&lt;/Cite&gt;&lt;/EndNote&gt;</w:instrText>
      </w:r>
      <w:r>
        <w:fldChar w:fldCharType="separate"/>
      </w:r>
      <w:r>
        <w:rPr>
          <w:noProof/>
        </w:rPr>
        <w:t>(</w:t>
      </w:r>
      <w:hyperlink w:anchor="_ENREF_31" w:tooltip="Bronfman, 1992-2004 #16891" w:history="1">
        <w:r>
          <w:rPr>
            <w:noProof/>
          </w:rPr>
          <w:t>1992-2004</w:t>
        </w:r>
      </w:hyperlink>
      <w:r>
        <w:rPr>
          <w:noProof/>
        </w:rPr>
        <w:t>)</w:t>
      </w:r>
      <w:r>
        <w:fldChar w:fldCharType="end"/>
      </w:r>
      <w:r w:rsidRPr="00AD3E22">
        <w:t>, entitled “Atypical maternal behavior instrument for assessment and classification” (AMBIANCE).</w:t>
      </w:r>
    </w:p>
  </w:footnote>
  <w:footnote w:id="2">
    <w:p w:rsidR="004156E4" w:rsidRPr="00F70F3E" w:rsidRDefault="004156E4" w:rsidP="004960F7">
      <w:pPr>
        <w:pStyle w:val="FootnoteText"/>
        <w:ind w:firstLine="0"/>
      </w:pPr>
      <w:r>
        <w:rPr>
          <w:rStyle w:val="FootnoteReference"/>
        </w:rPr>
        <w:footnoteRef/>
      </w:r>
      <w:r>
        <w:t xml:space="preserve"> The acronym is a mnemonic for the following skills, which comprise an interpersonal effectiveness strategy: Describe, Express, Assert, Reinforce, stay Mindful, Appear confident, Negotiate.</w:t>
      </w:r>
    </w:p>
  </w:footnote>
  <w:footnote w:id="3">
    <w:p w:rsidR="004156E4" w:rsidRPr="00E93393" w:rsidRDefault="004156E4" w:rsidP="004960F7">
      <w:pPr>
        <w:pStyle w:val="FootnoteText"/>
        <w:ind w:firstLine="0"/>
      </w:pPr>
      <w:r>
        <w:rPr>
          <w:rStyle w:val="FootnoteReference"/>
        </w:rPr>
        <w:footnoteRef/>
      </w:r>
      <w:r>
        <w:t xml:space="preserve"> We are all too aware that in using this phrase we are leaning heavily on Wilfred Bion’s discoveries </w:t>
      </w:r>
      <w:r>
        <w:fldChar w:fldCharType="begin"/>
      </w:r>
      <w:r>
        <w:instrText xml:space="preserve"> ADDIN EN.CITE &lt;EndNote&gt;&lt;Cite&gt;&lt;Author&gt;Bion&lt;/Author&gt;&lt;Year&gt;1962&lt;/Year&gt;&lt;RecNum&gt;167&lt;/RecNum&gt;&lt;DisplayText&gt;(Bion, 1962)&lt;/DisplayText&gt;&lt;record&gt;&lt;rec-number&gt;167&lt;/rec-number&gt;&lt;foreign-keys&gt;&lt;key app="EN" db-id="ptpa0v9a75zff6e9zptpdsruvvx9p0trdwa2"&gt;167&lt;/key&gt;&lt;/foreign-keys&gt;&lt;ref-type name="Book"&gt;6&lt;/ref-type&gt;&lt;contributors&gt;&lt;authors&gt;&lt;author&gt;Bion, W. R.&lt;/author&gt;&lt;/authors&gt;&lt;/contributors&gt;&lt;titles&gt;&lt;title&gt;Learning from experience&lt;/title&gt;&lt;/titles&gt;&lt;dates&gt;&lt;year&gt;1962&lt;/year&gt;&lt;/dates&gt;&lt;pub-location&gt;London, UK&lt;/pub-location&gt;&lt;publisher&gt;Heinemann&lt;/publisher&gt;&lt;label&gt;169&lt;/label&gt;&lt;urls&gt;&lt;/urls&gt;&lt;/record&gt;&lt;/Cite&gt;&lt;/EndNote&gt;</w:instrText>
      </w:r>
      <w:r>
        <w:fldChar w:fldCharType="separate"/>
      </w:r>
      <w:r>
        <w:rPr>
          <w:noProof/>
        </w:rPr>
        <w:t>(</w:t>
      </w:r>
      <w:hyperlink w:anchor="_ENREF_24" w:tooltip="Bion, 1962 #167" w:history="1">
        <w:r>
          <w:rPr>
            <w:noProof/>
          </w:rPr>
          <w:t>Bion, 1962</w:t>
        </w:r>
      </w:hyperlink>
      <w:r>
        <w:rPr>
          <w:noProof/>
        </w:rPr>
        <w:t>)</w:t>
      </w:r>
      <w:r>
        <w:fldChar w:fldCharType="end"/>
      </w:r>
      <w:r>
        <w:t xml:space="preserve">, although the therapeutic implications of what we are proposing are quite differen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6E4" w:rsidRDefault="004156E4" w:rsidP="00120DC8">
    <w:pPr>
      <w:pStyle w:val="Header"/>
      <w:ind w:firstLine="0"/>
      <w:jc w:val="right"/>
    </w:pPr>
    <w:r>
      <w:t>Epistemic Trust and Borderline Personality Disorder</w:t>
    </w:r>
    <w:r>
      <w:ptab w:relativeTo="margin" w:alignment="right" w:leader="none"/>
    </w:r>
    <w:r>
      <w:fldChar w:fldCharType="begin"/>
    </w:r>
    <w:r>
      <w:instrText xml:space="preserve"> PAGE   \* MERGEFORMAT </w:instrText>
    </w:r>
    <w:r>
      <w:fldChar w:fldCharType="separate"/>
    </w:r>
    <w:r w:rsidR="005707FF">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ptpa0v9a75zff6e9zptpdsruvvx9p0trdwa2&quot;&gt;MASTER July 31 2014 15776&lt;record-ids&gt;&lt;item&gt;167&lt;/item&gt;&lt;item&gt;214&lt;/item&gt;&lt;item&gt;248&lt;/item&gt;&lt;item&gt;1027&lt;/item&gt;&lt;item&gt;1136&lt;/item&gt;&lt;item&gt;1730&lt;/item&gt;&lt;item&gt;4336&lt;/item&gt;&lt;item&gt;4339&lt;/item&gt;&lt;item&gt;4602&lt;/item&gt;&lt;item&gt;5104&lt;/item&gt;&lt;item&gt;5533&lt;/item&gt;&lt;item&gt;5728&lt;/item&gt;&lt;item&gt;5822&lt;/item&gt;&lt;item&gt;6119&lt;/item&gt;&lt;item&gt;8054&lt;/item&gt;&lt;item&gt;8215&lt;/item&gt;&lt;item&gt;8648&lt;/item&gt;&lt;item&gt;8728&lt;/item&gt;&lt;item&gt;8902&lt;/item&gt;&lt;item&gt;8909&lt;/item&gt;&lt;item&gt;9180&lt;/item&gt;&lt;item&gt;9801&lt;/item&gt;&lt;item&gt;9814&lt;/item&gt;&lt;item&gt;9842&lt;/item&gt;&lt;item&gt;10113&lt;/item&gt;&lt;item&gt;10147&lt;/item&gt;&lt;item&gt;10167&lt;/item&gt;&lt;item&gt;10200&lt;/item&gt;&lt;item&gt;10242&lt;/item&gt;&lt;item&gt;10251&lt;/item&gt;&lt;item&gt;10301&lt;/item&gt;&lt;item&gt;10303&lt;/item&gt;&lt;item&gt;10689&lt;/item&gt;&lt;item&gt;10705&lt;/item&gt;&lt;item&gt;10747&lt;/item&gt;&lt;item&gt;10768&lt;/item&gt;&lt;item&gt;10890&lt;/item&gt;&lt;item&gt;10916&lt;/item&gt;&lt;item&gt;11344&lt;/item&gt;&lt;item&gt;11502&lt;/item&gt;&lt;item&gt;11637&lt;/item&gt;&lt;item&gt;11699&lt;/item&gt;&lt;item&gt;12078&lt;/item&gt;&lt;item&gt;12087&lt;/item&gt;&lt;item&gt;12088&lt;/item&gt;&lt;item&gt;12310&lt;/item&gt;&lt;item&gt;12451&lt;/item&gt;&lt;item&gt;12465&lt;/item&gt;&lt;item&gt;12686&lt;/item&gt;&lt;item&gt;12707&lt;/item&gt;&lt;item&gt;12728&lt;/item&gt;&lt;item&gt;12739&lt;/item&gt;&lt;item&gt;12753&lt;/item&gt;&lt;item&gt;12785&lt;/item&gt;&lt;item&gt;13965&lt;/item&gt;&lt;item&gt;14113&lt;/item&gt;&lt;item&gt;14120&lt;/item&gt;&lt;item&gt;14121&lt;/item&gt;&lt;item&gt;14137&lt;/item&gt;&lt;item&gt;14139&lt;/item&gt;&lt;item&gt;14141&lt;/item&gt;&lt;item&gt;14142&lt;/item&gt;&lt;item&gt;14143&lt;/item&gt;&lt;item&gt;14151&lt;/item&gt;&lt;item&gt;14800&lt;/item&gt;&lt;item&gt;15128&lt;/item&gt;&lt;item&gt;15129&lt;/item&gt;&lt;item&gt;15132&lt;/item&gt;&lt;item&gt;15148&lt;/item&gt;&lt;item&gt;15162&lt;/item&gt;&lt;item&gt;15180&lt;/item&gt;&lt;item&gt;15301&lt;/item&gt;&lt;item&gt;16171&lt;/item&gt;&lt;item&gt;16175&lt;/item&gt;&lt;item&gt;16324&lt;/item&gt;&lt;item&gt;16325&lt;/item&gt;&lt;item&gt;16326&lt;/item&gt;&lt;item&gt;16327&lt;/item&gt;&lt;item&gt;16328&lt;/item&gt;&lt;item&gt;16329&lt;/item&gt;&lt;item&gt;16330&lt;/item&gt;&lt;item&gt;16331&lt;/item&gt;&lt;item&gt;16385&lt;/item&gt;&lt;item&gt;16409&lt;/item&gt;&lt;item&gt;16420&lt;/item&gt;&lt;item&gt;16422&lt;/item&gt;&lt;item&gt;16440&lt;/item&gt;&lt;item&gt;16441&lt;/item&gt;&lt;item&gt;16442&lt;/item&gt;&lt;item&gt;16443&lt;/item&gt;&lt;item&gt;16444&lt;/item&gt;&lt;item&gt;16445&lt;/item&gt;&lt;item&gt;16446&lt;/item&gt;&lt;item&gt;16450&lt;/item&gt;&lt;item&gt;16451&lt;/item&gt;&lt;item&gt;16452&lt;/item&gt;&lt;item&gt;16455&lt;/item&gt;&lt;item&gt;16464&lt;/item&gt;&lt;item&gt;16465&lt;/item&gt;&lt;item&gt;16467&lt;/item&gt;&lt;item&gt;16472&lt;/item&gt;&lt;item&gt;16474&lt;/item&gt;&lt;item&gt;16476&lt;/item&gt;&lt;item&gt;16494&lt;/item&gt;&lt;item&gt;16529&lt;/item&gt;&lt;item&gt;16654&lt;/item&gt;&lt;item&gt;16656&lt;/item&gt;&lt;item&gt;16657&lt;/item&gt;&lt;item&gt;16658&lt;/item&gt;&lt;item&gt;16659&lt;/item&gt;&lt;item&gt;16660&lt;/item&gt;&lt;item&gt;16661&lt;/item&gt;&lt;item&gt;16662&lt;/item&gt;&lt;item&gt;16663&lt;/item&gt;&lt;item&gt;16664&lt;/item&gt;&lt;item&gt;16667&lt;/item&gt;&lt;item&gt;16668&lt;/item&gt;&lt;item&gt;16670&lt;/item&gt;&lt;item&gt;16671&lt;/item&gt;&lt;item&gt;16695&lt;/item&gt;&lt;item&gt;16696&lt;/item&gt;&lt;item&gt;16697&lt;/item&gt;&lt;item&gt;16698&lt;/item&gt;&lt;item&gt;16699&lt;/item&gt;&lt;item&gt;16700&lt;/item&gt;&lt;item&gt;16701&lt;/item&gt;&lt;item&gt;16702&lt;/item&gt;&lt;item&gt;16703&lt;/item&gt;&lt;item&gt;16704&lt;/item&gt;&lt;item&gt;16705&lt;/item&gt;&lt;item&gt;16706&lt;/item&gt;&lt;item&gt;16707&lt;/item&gt;&lt;item&gt;16708&lt;/item&gt;&lt;item&gt;16741&lt;/item&gt;&lt;item&gt;16763&lt;/item&gt;&lt;item&gt;16764&lt;/item&gt;&lt;item&gt;16765&lt;/item&gt;&lt;item&gt;16768&lt;/item&gt;&lt;item&gt;16774&lt;/item&gt;&lt;item&gt;16797&lt;/item&gt;&lt;item&gt;16830&lt;/item&gt;&lt;item&gt;16831&lt;/item&gt;&lt;item&gt;16833&lt;/item&gt;&lt;item&gt;16838&lt;/item&gt;&lt;item&gt;16839&lt;/item&gt;&lt;item&gt;16840&lt;/item&gt;&lt;item&gt;16841&lt;/item&gt;&lt;item&gt;16843&lt;/item&gt;&lt;item&gt;16844&lt;/item&gt;&lt;item&gt;16845&lt;/item&gt;&lt;item&gt;16868&lt;/item&gt;&lt;item&gt;16887&lt;/item&gt;&lt;item&gt;16891&lt;/item&gt;&lt;item&gt;16905&lt;/item&gt;&lt;item&gt;16909&lt;/item&gt;&lt;item&gt;16912&lt;/item&gt;&lt;item&gt;16913&lt;/item&gt;&lt;item&gt;16914&lt;/item&gt;&lt;item&gt;16915&lt;/item&gt;&lt;item&gt;16916&lt;/item&gt;&lt;item&gt;16917&lt;/item&gt;&lt;item&gt;16918&lt;/item&gt;&lt;item&gt;16920&lt;/item&gt;&lt;item&gt;16925&lt;/item&gt;&lt;item&gt;16926&lt;/item&gt;&lt;item&gt;16927&lt;/item&gt;&lt;item&gt;16928&lt;/item&gt;&lt;item&gt;16930&lt;/item&gt;&lt;item&gt;16931&lt;/item&gt;&lt;item&gt;16932&lt;/item&gt;&lt;item&gt;16933&lt;/item&gt;&lt;item&gt;16934&lt;/item&gt;&lt;item&gt;16936&lt;/item&gt;&lt;item&gt;16937&lt;/item&gt;&lt;item&gt;16939&lt;/item&gt;&lt;item&gt;16940&lt;/item&gt;&lt;item&gt;16941&lt;/item&gt;&lt;item&gt;16942&lt;/item&gt;&lt;item&gt;16943&lt;/item&gt;&lt;item&gt;16944&lt;/item&gt;&lt;item&gt;16945&lt;/item&gt;&lt;item&gt;16953&lt;/item&gt;&lt;item&gt;16954&lt;/item&gt;&lt;item&gt;16966&lt;/item&gt;&lt;item&gt;16967&lt;/item&gt;&lt;item&gt;16968&lt;/item&gt;&lt;item&gt;16981&lt;/item&gt;&lt;item&gt;17031&lt;/item&gt;&lt;item&gt;17070&lt;/item&gt;&lt;item&gt;17195&lt;/item&gt;&lt;item&gt;17196&lt;/item&gt;&lt;item&gt;17197&lt;/item&gt;&lt;item&gt;17198&lt;/item&gt;&lt;item&gt;17199&lt;/item&gt;&lt;item&gt;17200&lt;/item&gt;&lt;item&gt;17201&lt;/item&gt;&lt;item&gt;17202&lt;/item&gt;&lt;item&gt;17203&lt;/item&gt;&lt;item&gt;17204&lt;/item&gt;&lt;item&gt;17205&lt;/item&gt;&lt;item&gt;17206&lt;/item&gt;&lt;item&gt;17207&lt;/item&gt;&lt;item&gt;17208&lt;/item&gt;&lt;item&gt;17209&lt;/item&gt;&lt;item&gt;17210&lt;/item&gt;&lt;item&gt;17211&lt;/item&gt;&lt;item&gt;17212&lt;/item&gt;&lt;item&gt;17213&lt;/item&gt;&lt;item&gt;17214&lt;/item&gt;&lt;item&gt;17215&lt;/item&gt;&lt;item&gt;17217&lt;/item&gt;&lt;/record-ids&gt;&lt;/item&gt;&lt;/Libraries&gt;"/>
  </w:docVars>
  <w:rsids>
    <w:rsidRoot w:val="00241743"/>
    <w:rsid w:val="000028E2"/>
    <w:rsid w:val="00007409"/>
    <w:rsid w:val="000126F0"/>
    <w:rsid w:val="00012BA0"/>
    <w:rsid w:val="00014301"/>
    <w:rsid w:val="00015C1D"/>
    <w:rsid w:val="000219CD"/>
    <w:rsid w:val="00024842"/>
    <w:rsid w:val="000274FB"/>
    <w:rsid w:val="00030643"/>
    <w:rsid w:val="00030A50"/>
    <w:rsid w:val="00031177"/>
    <w:rsid w:val="0003195A"/>
    <w:rsid w:val="00031CFE"/>
    <w:rsid w:val="00035F0C"/>
    <w:rsid w:val="00036F00"/>
    <w:rsid w:val="00041BDC"/>
    <w:rsid w:val="0004542B"/>
    <w:rsid w:val="0004595B"/>
    <w:rsid w:val="00045AA2"/>
    <w:rsid w:val="00046177"/>
    <w:rsid w:val="00046619"/>
    <w:rsid w:val="00047696"/>
    <w:rsid w:val="00052451"/>
    <w:rsid w:val="00053BB6"/>
    <w:rsid w:val="0006367E"/>
    <w:rsid w:val="00063FDE"/>
    <w:rsid w:val="0006546C"/>
    <w:rsid w:val="00067C5A"/>
    <w:rsid w:val="00070BAC"/>
    <w:rsid w:val="00071EBC"/>
    <w:rsid w:val="00072CB4"/>
    <w:rsid w:val="000819EC"/>
    <w:rsid w:val="00082717"/>
    <w:rsid w:val="00082B85"/>
    <w:rsid w:val="00085680"/>
    <w:rsid w:val="000879A4"/>
    <w:rsid w:val="00091165"/>
    <w:rsid w:val="000915DE"/>
    <w:rsid w:val="000919D6"/>
    <w:rsid w:val="00091BFB"/>
    <w:rsid w:val="00091E88"/>
    <w:rsid w:val="00092346"/>
    <w:rsid w:val="000933FC"/>
    <w:rsid w:val="00093CCE"/>
    <w:rsid w:val="000952AB"/>
    <w:rsid w:val="000956D9"/>
    <w:rsid w:val="000962B3"/>
    <w:rsid w:val="00096AC4"/>
    <w:rsid w:val="00096C99"/>
    <w:rsid w:val="000A45BE"/>
    <w:rsid w:val="000A4B06"/>
    <w:rsid w:val="000A5F09"/>
    <w:rsid w:val="000A670D"/>
    <w:rsid w:val="000A74F1"/>
    <w:rsid w:val="000B5A1F"/>
    <w:rsid w:val="000B762D"/>
    <w:rsid w:val="000C0E6D"/>
    <w:rsid w:val="000C28FF"/>
    <w:rsid w:val="000C596C"/>
    <w:rsid w:val="000C6E03"/>
    <w:rsid w:val="000D0D0E"/>
    <w:rsid w:val="000D36C0"/>
    <w:rsid w:val="000D3D68"/>
    <w:rsid w:val="000D5A22"/>
    <w:rsid w:val="000D5B3D"/>
    <w:rsid w:val="000D6C7E"/>
    <w:rsid w:val="000D767D"/>
    <w:rsid w:val="000E05FA"/>
    <w:rsid w:val="000E27C2"/>
    <w:rsid w:val="000E5451"/>
    <w:rsid w:val="000E640F"/>
    <w:rsid w:val="000E65D5"/>
    <w:rsid w:val="000E6EF5"/>
    <w:rsid w:val="000E7B44"/>
    <w:rsid w:val="000E7ECF"/>
    <w:rsid w:val="000F071F"/>
    <w:rsid w:val="000F3A11"/>
    <w:rsid w:val="000F3E8B"/>
    <w:rsid w:val="000F43A8"/>
    <w:rsid w:val="000F4B65"/>
    <w:rsid w:val="000F4E26"/>
    <w:rsid w:val="000F7FA0"/>
    <w:rsid w:val="001014B6"/>
    <w:rsid w:val="0010672D"/>
    <w:rsid w:val="001105DF"/>
    <w:rsid w:val="00116248"/>
    <w:rsid w:val="00116E8D"/>
    <w:rsid w:val="00120DC8"/>
    <w:rsid w:val="00121CE2"/>
    <w:rsid w:val="001226FB"/>
    <w:rsid w:val="001235F0"/>
    <w:rsid w:val="00133A7F"/>
    <w:rsid w:val="001345A2"/>
    <w:rsid w:val="00137900"/>
    <w:rsid w:val="00137DDA"/>
    <w:rsid w:val="00141D8A"/>
    <w:rsid w:val="00150177"/>
    <w:rsid w:val="001508A7"/>
    <w:rsid w:val="001511BE"/>
    <w:rsid w:val="00152944"/>
    <w:rsid w:val="00152BB7"/>
    <w:rsid w:val="00152C97"/>
    <w:rsid w:val="00154AA1"/>
    <w:rsid w:val="00154D49"/>
    <w:rsid w:val="001561C3"/>
    <w:rsid w:val="00157966"/>
    <w:rsid w:val="00161F8B"/>
    <w:rsid w:val="001629F9"/>
    <w:rsid w:val="001638CD"/>
    <w:rsid w:val="001649E4"/>
    <w:rsid w:val="00164E51"/>
    <w:rsid w:val="00167EFE"/>
    <w:rsid w:val="00172CEC"/>
    <w:rsid w:val="00173340"/>
    <w:rsid w:val="00174DD0"/>
    <w:rsid w:val="00176CDA"/>
    <w:rsid w:val="001830F5"/>
    <w:rsid w:val="0018310D"/>
    <w:rsid w:val="0018414C"/>
    <w:rsid w:val="00184538"/>
    <w:rsid w:val="0018526E"/>
    <w:rsid w:val="001869AB"/>
    <w:rsid w:val="00186F38"/>
    <w:rsid w:val="00191569"/>
    <w:rsid w:val="0019471A"/>
    <w:rsid w:val="00194A89"/>
    <w:rsid w:val="00197AB8"/>
    <w:rsid w:val="001A28FF"/>
    <w:rsid w:val="001A2B2D"/>
    <w:rsid w:val="001A446A"/>
    <w:rsid w:val="001A72E5"/>
    <w:rsid w:val="001B1CDF"/>
    <w:rsid w:val="001B34A1"/>
    <w:rsid w:val="001B40DF"/>
    <w:rsid w:val="001B7F69"/>
    <w:rsid w:val="001C3776"/>
    <w:rsid w:val="001C4CC6"/>
    <w:rsid w:val="001C5616"/>
    <w:rsid w:val="001C6225"/>
    <w:rsid w:val="001C6B37"/>
    <w:rsid w:val="001D08A8"/>
    <w:rsid w:val="001D21F6"/>
    <w:rsid w:val="001D50C1"/>
    <w:rsid w:val="001D6EA4"/>
    <w:rsid w:val="001D71CE"/>
    <w:rsid w:val="001D7754"/>
    <w:rsid w:val="001E06B6"/>
    <w:rsid w:val="001E100C"/>
    <w:rsid w:val="001E2384"/>
    <w:rsid w:val="001E27EA"/>
    <w:rsid w:val="001E3B35"/>
    <w:rsid w:val="001E4C4F"/>
    <w:rsid w:val="001E5D16"/>
    <w:rsid w:val="001E66F3"/>
    <w:rsid w:val="001F1E03"/>
    <w:rsid w:val="001F2DD4"/>
    <w:rsid w:val="001F3CB2"/>
    <w:rsid w:val="001F5B8E"/>
    <w:rsid w:val="001F5E1C"/>
    <w:rsid w:val="001F6C95"/>
    <w:rsid w:val="001F719D"/>
    <w:rsid w:val="001F793B"/>
    <w:rsid w:val="00200487"/>
    <w:rsid w:val="0020079E"/>
    <w:rsid w:val="00205366"/>
    <w:rsid w:val="002061F1"/>
    <w:rsid w:val="00212EFA"/>
    <w:rsid w:val="002130B0"/>
    <w:rsid w:val="00213A51"/>
    <w:rsid w:val="00213B18"/>
    <w:rsid w:val="002152D4"/>
    <w:rsid w:val="00215484"/>
    <w:rsid w:val="0021713F"/>
    <w:rsid w:val="00220330"/>
    <w:rsid w:val="00220E86"/>
    <w:rsid w:val="0022199A"/>
    <w:rsid w:val="00222428"/>
    <w:rsid w:val="0022374C"/>
    <w:rsid w:val="00223A55"/>
    <w:rsid w:val="00225B7F"/>
    <w:rsid w:val="00225D30"/>
    <w:rsid w:val="002264C7"/>
    <w:rsid w:val="00226750"/>
    <w:rsid w:val="002269CD"/>
    <w:rsid w:val="00234E56"/>
    <w:rsid w:val="00235507"/>
    <w:rsid w:val="0023573E"/>
    <w:rsid w:val="002368A9"/>
    <w:rsid w:val="00240C01"/>
    <w:rsid w:val="00241743"/>
    <w:rsid w:val="00243F65"/>
    <w:rsid w:val="002460A4"/>
    <w:rsid w:val="0025087E"/>
    <w:rsid w:val="00251966"/>
    <w:rsid w:val="00251FD4"/>
    <w:rsid w:val="00254692"/>
    <w:rsid w:val="00254E3C"/>
    <w:rsid w:val="002602A9"/>
    <w:rsid w:val="00262F93"/>
    <w:rsid w:val="00270F75"/>
    <w:rsid w:val="00275934"/>
    <w:rsid w:val="00276873"/>
    <w:rsid w:val="00276F58"/>
    <w:rsid w:val="00277E78"/>
    <w:rsid w:val="002814EC"/>
    <w:rsid w:val="002850E2"/>
    <w:rsid w:val="00287945"/>
    <w:rsid w:val="00287DBD"/>
    <w:rsid w:val="00290FBB"/>
    <w:rsid w:val="00291E95"/>
    <w:rsid w:val="00294765"/>
    <w:rsid w:val="002975C9"/>
    <w:rsid w:val="002A110D"/>
    <w:rsid w:val="002A32F2"/>
    <w:rsid w:val="002B0004"/>
    <w:rsid w:val="002B017D"/>
    <w:rsid w:val="002B0CD8"/>
    <w:rsid w:val="002B5FED"/>
    <w:rsid w:val="002C51AB"/>
    <w:rsid w:val="002C53F8"/>
    <w:rsid w:val="002C59BE"/>
    <w:rsid w:val="002C5BCE"/>
    <w:rsid w:val="002C5BE3"/>
    <w:rsid w:val="002C6859"/>
    <w:rsid w:val="002D0607"/>
    <w:rsid w:val="002D0D21"/>
    <w:rsid w:val="002D1EB2"/>
    <w:rsid w:val="002D4FDB"/>
    <w:rsid w:val="002D7157"/>
    <w:rsid w:val="002E35A6"/>
    <w:rsid w:val="002E5350"/>
    <w:rsid w:val="002E5436"/>
    <w:rsid w:val="002E61A4"/>
    <w:rsid w:val="002E6B5D"/>
    <w:rsid w:val="002E6C21"/>
    <w:rsid w:val="002E7705"/>
    <w:rsid w:val="002F16D3"/>
    <w:rsid w:val="002F19A7"/>
    <w:rsid w:val="002F2A38"/>
    <w:rsid w:val="002F5554"/>
    <w:rsid w:val="002F5FEF"/>
    <w:rsid w:val="002F6974"/>
    <w:rsid w:val="002F7F92"/>
    <w:rsid w:val="00300AA7"/>
    <w:rsid w:val="00302234"/>
    <w:rsid w:val="00302DC0"/>
    <w:rsid w:val="00304052"/>
    <w:rsid w:val="00305F3A"/>
    <w:rsid w:val="0031050C"/>
    <w:rsid w:val="003110D9"/>
    <w:rsid w:val="00311D11"/>
    <w:rsid w:val="003123E0"/>
    <w:rsid w:val="00314707"/>
    <w:rsid w:val="00314DB2"/>
    <w:rsid w:val="00317550"/>
    <w:rsid w:val="00320CA1"/>
    <w:rsid w:val="00322EF1"/>
    <w:rsid w:val="0032348D"/>
    <w:rsid w:val="0032350C"/>
    <w:rsid w:val="003244FC"/>
    <w:rsid w:val="00325360"/>
    <w:rsid w:val="003270A8"/>
    <w:rsid w:val="00327517"/>
    <w:rsid w:val="0033217A"/>
    <w:rsid w:val="003350CF"/>
    <w:rsid w:val="00335FE5"/>
    <w:rsid w:val="00336FB1"/>
    <w:rsid w:val="00337650"/>
    <w:rsid w:val="00341442"/>
    <w:rsid w:val="00343F95"/>
    <w:rsid w:val="00344A79"/>
    <w:rsid w:val="003462E1"/>
    <w:rsid w:val="00346B08"/>
    <w:rsid w:val="0035090E"/>
    <w:rsid w:val="00350B7D"/>
    <w:rsid w:val="00353ABD"/>
    <w:rsid w:val="00354B18"/>
    <w:rsid w:val="00354CFD"/>
    <w:rsid w:val="00355BF4"/>
    <w:rsid w:val="003622C9"/>
    <w:rsid w:val="00362724"/>
    <w:rsid w:val="0036284B"/>
    <w:rsid w:val="00365ADF"/>
    <w:rsid w:val="00366544"/>
    <w:rsid w:val="00370DCB"/>
    <w:rsid w:val="00371588"/>
    <w:rsid w:val="00373AA1"/>
    <w:rsid w:val="0037535F"/>
    <w:rsid w:val="003757EB"/>
    <w:rsid w:val="003771DB"/>
    <w:rsid w:val="00382890"/>
    <w:rsid w:val="00382D07"/>
    <w:rsid w:val="0038373A"/>
    <w:rsid w:val="00384A1F"/>
    <w:rsid w:val="0038577C"/>
    <w:rsid w:val="00385B98"/>
    <w:rsid w:val="00386842"/>
    <w:rsid w:val="0039150A"/>
    <w:rsid w:val="0039179D"/>
    <w:rsid w:val="00391E66"/>
    <w:rsid w:val="003942DE"/>
    <w:rsid w:val="00395104"/>
    <w:rsid w:val="003954E3"/>
    <w:rsid w:val="00395EC9"/>
    <w:rsid w:val="003A2DD0"/>
    <w:rsid w:val="003A2E35"/>
    <w:rsid w:val="003A39DB"/>
    <w:rsid w:val="003A5AE8"/>
    <w:rsid w:val="003B168C"/>
    <w:rsid w:val="003B42B9"/>
    <w:rsid w:val="003C025F"/>
    <w:rsid w:val="003C7891"/>
    <w:rsid w:val="003D170A"/>
    <w:rsid w:val="003D27AD"/>
    <w:rsid w:val="003D44E1"/>
    <w:rsid w:val="003D6557"/>
    <w:rsid w:val="003E0F99"/>
    <w:rsid w:val="003E19AA"/>
    <w:rsid w:val="003E2462"/>
    <w:rsid w:val="003E2B0F"/>
    <w:rsid w:val="003E5E10"/>
    <w:rsid w:val="003F3811"/>
    <w:rsid w:val="003F3C00"/>
    <w:rsid w:val="003F3F0B"/>
    <w:rsid w:val="003F4D6A"/>
    <w:rsid w:val="003F5B50"/>
    <w:rsid w:val="003F63A2"/>
    <w:rsid w:val="003F66CA"/>
    <w:rsid w:val="003F7A4D"/>
    <w:rsid w:val="00401AB6"/>
    <w:rsid w:val="0040326C"/>
    <w:rsid w:val="004058AB"/>
    <w:rsid w:val="00410858"/>
    <w:rsid w:val="00413873"/>
    <w:rsid w:val="0041493B"/>
    <w:rsid w:val="00414DDC"/>
    <w:rsid w:val="004156E4"/>
    <w:rsid w:val="00415DC6"/>
    <w:rsid w:val="00417931"/>
    <w:rsid w:val="00420A92"/>
    <w:rsid w:val="00421C56"/>
    <w:rsid w:val="00422CA5"/>
    <w:rsid w:val="00423631"/>
    <w:rsid w:val="004237C4"/>
    <w:rsid w:val="0042473E"/>
    <w:rsid w:val="0042581B"/>
    <w:rsid w:val="00431EE2"/>
    <w:rsid w:val="004321CA"/>
    <w:rsid w:val="00433E78"/>
    <w:rsid w:val="00434A14"/>
    <w:rsid w:val="00437187"/>
    <w:rsid w:val="0044048A"/>
    <w:rsid w:val="004405A5"/>
    <w:rsid w:val="00446C82"/>
    <w:rsid w:val="00451A8D"/>
    <w:rsid w:val="004529EF"/>
    <w:rsid w:val="004536EF"/>
    <w:rsid w:val="00453BE7"/>
    <w:rsid w:val="00455452"/>
    <w:rsid w:val="00456713"/>
    <w:rsid w:val="00461005"/>
    <w:rsid w:val="0046185E"/>
    <w:rsid w:val="00461DBB"/>
    <w:rsid w:val="004633E1"/>
    <w:rsid w:val="00463598"/>
    <w:rsid w:val="00463689"/>
    <w:rsid w:val="0046397B"/>
    <w:rsid w:val="004652DC"/>
    <w:rsid w:val="00465EC7"/>
    <w:rsid w:val="004666E6"/>
    <w:rsid w:val="00467E33"/>
    <w:rsid w:val="004704F9"/>
    <w:rsid w:val="00470C5C"/>
    <w:rsid w:val="00470D78"/>
    <w:rsid w:val="00471748"/>
    <w:rsid w:val="004729F1"/>
    <w:rsid w:val="00475A7D"/>
    <w:rsid w:val="00475EC4"/>
    <w:rsid w:val="004777DF"/>
    <w:rsid w:val="0048258F"/>
    <w:rsid w:val="00482B70"/>
    <w:rsid w:val="00482C36"/>
    <w:rsid w:val="00483802"/>
    <w:rsid w:val="004840F4"/>
    <w:rsid w:val="004842DB"/>
    <w:rsid w:val="00485E00"/>
    <w:rsid w:val="00492AF1"/>
    <w:rsid w:val="00492EA3"/>
    <w:rsid w:val="004960F7"/>
    <w:rsid w:val="00496E9E"/>
    <w:rsid w:val="004A34FE"/>
    <w:rsid w:val="004A7098"/>
    <w:rsid w:val="004A7301"/>
    <w:rsid w:val="004B16D3"/>
    <w:rsid w:val="004B34E1"/>
    <w:rsid w:val="004B3A6F"/>
    <w:rsid w:val="004B3E83"/>
    <w:rsid w:val="004B45B3"/>
    <w:rsid w:val="004B59F4"/>
    <w:rsid w:val="004C2C5B"/>
    <w:rsid w:val="004C69EA"/>
    <w:rsid w:val="004D465F"/>
    <w:rsid w:val="004D5AA8"/>
    <w:rsid w:val="004D684C"/>
    <w:rsid w:val="004E12F3"/>
    <w:rsid w:val="004E171C"/>
    <w:rsid w:val="004E2663"/>
    <w:rsid w:val="004E4132"/>
    <w:rsid w:val="004E5CBF"/>
    <w:rsid w:val="004F2950"/>
    <w:rsid w:val="004F2958"/>
    <w:rsid w:val="004F3267"/>
    <w:rsid w:val="004F3F2C"/>
    <w:rsid w:val="00501940"/>
    <w:rsid w:val="00501AAB"/>
    <w:rsid w:val="00501EA9"/>
    <w:rsid w:val="00501F4A"/>
    <w:rsid w:val="00506AC4"/>
    <w:rsid w:val="00510788"/>
    <w:rsid w:val="00513003"/>
    <w:rsid w:val="00520689"/>
    <w:rsid w:val="00521DC9"/>
    <w:rsid w:val="005256BE"/>
    <w:rsid w:val="00525891"/>
    <w:rsid w:val="005365D8"/>
    <w:rsid w:val="00540605"/>
    <w:rsid w:val="0054297C"/>
    <w:rsid w:val="005440FB"/>
    <w:rsid w:val="00546B4D"/>
    <w:rsid w:val="00546DC5"/>
    <w:rsid w:val="0055074F"/>
    <w:rsid w:val="005517CE"/>
    <w:rsid w:val="00552906"/>
    <w:rsid w:val="00553D56"/>
    <w:rsid w:val="00556C20"/>
    <w:rsid w:val="00557053"/>
    <w:rsid w:val="00557889"/>
    <w:rsid w:val="005654B8"/>
    <w:rsid w:val="00567304"/>
    <w:rsid w:val="00567350"/>
    <w:rsid w:val="005707FF"/>
    <w:rsid w:val="00571189"/>
    <w:rsid w:val="00571397"/>
    <w:rsid w:val="00574A95"/>
    <w:rsid w:val="005804EB"/>
    <w:rsid w:val="00580E1C"/>
    <w:rsid w:val="00584FBD"/>
    <w:rsid w:val="005901BA"/>
    <w:rsid w:val="00590CDC"/>
    <w:rsid w:val="00596097"/>
    <w:rsid w:val="00597A7F"/>
    <w:rsid w:val="005A0002"/>
    <w:rsid w:val="005A1F57"/>
    <w:rsid w:val="005A4200"/>
    <w:rsid w:val="005A66B8"/>
    <w:rsid w:val="005A6896"/>
    <w:rsid w:val="005B037E"/>
    <w:rsid w:val="005B3010"/>
    <w:rsid w:val="005B3170"/>
    <w:rsid w:val="005B4092"/>
    <w:rsid w:val="005B45FF"/>
    <w:rsid w:val="005B5955"/>
    <w:rsid w:val="005B64E0"/>
    <w:rsid w:val="005B70BE"/>
    <w:rsid w:val="005C14D3"/>
    <w:rsid w:val="005C608B"/>
    <w:rsid w:val="005D1947"/>
    <w:rsid w:val="005D2B62"/>
    <w:rsid w:val="005D3AA9"/>
    <w:rsid w:val="005D3E79"/>
    <w:rsid w:val="005D73BE"/>
    <w:rsid w:val="005E07D4"/>
    <w:rsid w:val="005E0C63"/>
    <w:rsid w:val="005E240C"/>
    <w:rsid w:val="005E2AE8"/>
    <w:rsid w:val="005E33EC"/>
    <w:rsid w:val="005E3DFB"/>
    <w:rsid w:val="005E4FB6"/>
    <w:rsid w:val="005E5705"/>
    <w:rsid w:val="005F1B02"/>
    <w:rsid w:val="005F7727"/>
    <w:rsid w:val="006003F1"/>
    <w:rsid w:val="006015B1"/>
    <w:rsid w:val="00603390"/>
    <w:rsid w:val="0060550B"/>
    <w:rsid w:val="00606A1F"/>
    <w:rsid w:val="00611669"/>
    <w:rsid w:val="00611F4E"/>
    <w:rsid w:val="00613917"/>
    <w:rsid w:val="00614DB7"/>
    <w:rsid w:val="00614E81"/>
    <w:rsid w:val="00614EFD"/>
    <w:rsid w:val="006152A3"/>
    <w:rsid w:val="00615871"/>
    <w:rsid w:val="00616D5D"/>
    <w:rsid w:val="00622A4A"/>
    <w:rsid w:val="00625591"/>
    <w:rsid w:val="00626805"/>
    <w:rsid w:val="00631876"/>
    <w:rsid w:val="006318E6"/>
    <w:rsid w:val="00631F2D"/>
    <w:rsid w:val="006330A9"/>
    <w:rsid w:val="00633698"/>
    <w:rsid w:val="00633C50"/>
    <w:rsid w:val="00634518"/>
    <w:rsid w:val="00636DE1"/>
    <w:rsid w:val="00637A49"/>
    <w:rsid w:val="006410A4"/>
    <w:rsid w:val="00643263"/>
    <w:rsid w:val="00643AF4"/>
    <w:rsid w:val="006441E0"/>
    <w:rsid w:val="006468CF"/>
    <w:rsid w:val="00650173"/>
    <w:rsid w:val="00650781"/>
    <w:rsid w:val="006513B0"/>
    <w:rsid w:val="006534EC"/>
    <w:rsid w:val="0066026F"/>
    <w:rsid w:val="00660F46"/>
    <w:rsid w:val="00662214"/>
    <w:rsid w:val="00662C18"/>
    <w:rsid w:val="0066772F"/>
    <w:rsid w:val="00667763"/>
    <w:rsid w:val="006721D9"/>
    <w:rsid w:val="00674E91"/>
    <w:rsid w:val="00680623"/>
    <w:rsid w:val="00682084"/>
    <w:rsid w:val="006863D3"/>
    <w:rsid w:val="00687774"/>
    <w:rsid w:val="00687A4B"/>
    <w:rsid w:val="00687FDB"/>
    <w:rsid w:val="00690607"/>
    <w:rsid w:val="00692B2F"/>
    <w:rsid w:val="00693364"/>
    <w:rsid w:val="00693380"/>
    <w:rsid w:val="00694919"/>
    <w:rsid w:val="006957D6"/>
    <w:rsid w:val="006A0DEA"/>
    <w:rsid w:val="006A492C"/>
    <w:rsid w:val="006A73C7"/>
    <w:rsid w:val="006B3877"/>
    <w:rsid w:val="006C0798"/>
    <w:rsid w:val="006C2425"/>
    <w:rsid w:val="006C64FC"/>
    <w:rsid w:val="006C6CA2"/>
    <w:rsid w:val="006C7778"/>
    <w:rsid w:val="006D0D88"/>
    <w:rsid w:val="006D26D6"/>
    <w:rsid w:val="006D316C"/>
    <w:rsid w:val="006D3D03"/>
    <w:rsid w:val="006D78AB"/>
    <w:rsid w:val="006E2762"/>
    <w:rsid w:val="006E3942"/>
    <w:rsid w:val="006E4187"/>
    <w:rsid w:val="006E4FD0"/>
    <w:rsid w:val="006F10AD"/>
    <w:rsid w:val="006F229D"/>
    <w:rsid w:val="006F2345"/>
    <w:rsid w:val="006F2AA2"/>
    <w:rsid w:val="006F3070"/>
    <w:rsid w:val="007018E6"/>
    <w:rsid w:val="00703615"/>
    <w:rsid w:val="00703735"/>
    <w:rsid w:val="00704065"/>
    <w:rsid w:val="00705AD6"/>
    <w:rsid w:val="00711136"/>
    <w:rsid w:val="00711517"/>
    <w:rsid w:val="00711C99"/>
    <w:rsid w:val="007120A2"/>
    <w:rsid w:val="00713349"/>
    <w:rsid w:val="00714106"/>
    <w:rsid w:val="00715D9C"/>
    <w:rsid w:val="00717C6F"/>
    <w:rsid w:val="00720144"/>
    <w:rsid w:val="00721957"/>
    <w:rsid w:val="00721E4F"/>
    <w:rsid w:val="00722419"/>
    <w:rsid w:val="00722A51"/>
    <w:rsid w:val="00724885"/>
    <w:rsid w:val="00724D28"/>
    <w:rsid w:val="0072610A"/>
    <w:rsid w:val="00732A83"/>
    <w:rsid w:val="0073557B"/>
    <w:rsid w:val="00737277"/>
    <w:rsid w:val="00740286"/>
    <w:rsid w:val="00741BF2"/>
    <w:rsid w:val="0074256B"/>
    <w:rsid w:val="00751E2B"/>
    <w:rsid w:val="00753D87"/>
    <w:rsid w:val="00754074"/>
    <w:rsid w:val="00754142"/>
    <w:rsid w:val="007562FC"/>
    <w:rsid w:val="0075795B"/>
    <w:rsid w:val="007629CC"/>
    <w:rsid w:val="00762FCA"/>
    <w:rsid w:val="00763901"/>
    <w:rsid w:val="00771C33"/>
    <w:rsid w:val="00772A4E"/>
    <w:rsid w:val="0077561F"/>
    <w:rsid w:val="00775629"/>
    <w:rsid w:val="0077724D"/>
    <w:rsid w:val="007775F0"/>
    <w:rsid w:val="00780869"/>
    <w:rsid w:val="00781FEC"/>
    <w:rsid w:val="007850A7"/>
    <w:rsid w:val="007860D2"/>
    <w:rsid w:val="0078787D"/>
    <w:rsid w:val="00787E4A"/>
    <w:rsid w:val="00791170"/>
    <w:rsid w:val="007926AE"/>
    <w:rsid w:val="00793ED6"/>
    <w:rsid w:val="00795C33"/>
    <w:rsid w:val="00796BB0"/>
    <w:rsid w:val="007A209F"/>
    <w:rsid w:val="007A34DA"/>
    <w:rsid w:val="007A48F9"/>
    <w:rsid w:val="007A6CB7"/>
    <w:rsid w:val="007A6ED8"/>
    <w:rsid w:val="007B07C6"/>
    <w:rsid w:val="007B0AB3"/>
    <w:rsid w:val="007B294E"/>
    <w:rsid w:val="007C0646"/>
    <w:rsid w:val="007C29C4"/>
    <w:rsid w:val="007C390B"/>
    <w:rsid w:val="007C3E1D"/>
    <w:rsid w:val="007C3E50"/>
    <w:rsid w:val="007C4332"/>
    <w:rsid w:val="007C4F25"/>
    <w:rsid w:val="007C5B3C"/>
    <w:rsid w:val="007C7AA9"/>
    <w:rsid w:val="007C7C3A"/>
    <w:rsid w:val="007C7EF2"/>
    <w:rsid w:val="007D055C"/>
    <w:rsid w:val="007D3B52"/>
    <w:rsid w:val="007D4C03"/>
    <w:rsid w:val="007D58FE"/>
    <w:rsid w:val="007D5ACA"/>
    <w:rsid w:val="007D5CF2"/>
    <w:rsid w:val="007D6199"/>
    <w:rsid w:val="007D7FF4"/>
    <w:rsid w:val="007E12D1"/>
    <w:rsid w:val="007E18E8"/>
    <w:rsid w:val="007E1D88"/>
    <w:rsid w:val="007F2B90"/>
    <w:rsid w:val="007F6D5D"/>
    <w:rsid w:val="007F7607"/>
    <w:rsid w:val="008010CE"/>
    <w:rsid w:val="00802643"/>
    <w:rsid w:val="00802A3A"/>
    <w:rsid w:val="00807D77"/>
    <w:rsid w:val="00817501"/>
    <w:rsid w:val="008200E8"/>
    <w:rsid w:val="008220D9"/>
    <w:rsid w:val="008225A4"/>
    <w:rsid w:val="0082353F"/>
    <w:rsid w:val="00825E0E"/>
    <w:rsid w:val="00827141"/>
    <w:rsid w:val="00830D55"/>
    <w:rsid w:val="008310FF"/>
    <w:rsid w:val="008363AA"/>
    <w:rsid w:val="0083664D"/>
    <w:rsid w:val="0084256A"/>
    <w:rsid w:val="00842B7F"/>
    <w:rsid w:val="00843361"/>
    <w:rsid w:val="00843895"/>
    <w:rsid w:val="00844EA2"/>
    <w:rsid w:val="008454D7"/>
    <w:rsid w:val="0085007E"/>
    <w:rsid w:val="00851444"/>
    <w:rsid w:val="00853998"/>
    <w:rsid w:val="008544EC"/>
    <w:rsid w:val="00854551"/>
    <w:rsid w:val="00855D4B"/>
    <w:rsid w:val="008576D3"/>
    <w:rsid w:val="00861443"/>
    <w:rsid w:val="008625E5"/>
    <w:rsid w:val="0086297D"/>
    <w:rsid w:val="00862ED1"/>
    <w:rsid w:val="00863079"/>
    <w:rsid w:val="00864CC5"/>
    <w:rsid w:val="00866573"/>
    <w:rsid w:val="008665B5"/>
    <w:rsid w:val="00867359"/>
    <w:rsid w:val="008723B5"/>
    <w:rsid w:val="00873895"/>
    <w:rsid w:val="008751CC"/>
    <w:rsid w:val="008755E8"/>
    <w:rsid w:val="00875CEF"/>
    <w:rsid w:val="00876A20"/>
    <w:rsid w:val="00880169"/>
    <w:rsid w:val="008816FD"/>
    <w:rsid w:val="00883E6C"/>
    <w:rsid w:val="00884427"/>
    <w:rsid w:val="0088644B"/>
    <w:rsid w:val="00893405"/>
    <w:rsid w:val="00893B95"/>
    <w:rsid w:val="0089405B"/>
    <w:rsid w:val="008960B3"/>
    <w:rsid w:val="008A1B5A"/>
    <w:rsid w:val="008A2ADF"/>
    <w:rsid w:val="008A465B"/>
    <w:rsid w:val="008A4A70"/>
    <w:rsid w:val="008A4EBF"/>
    <w:rsid w:val="008A5D70"/>
    <w:rsid w:val="008B197D"/>
    <w:rsid w:val="008B4477"/>
    <w:rsid w:val="008B480E"/>
    <w:rsid w:val="008B5D44"/>
    <w:rsid w:val="008C0331"/>
    <w:rsid w:val="008C165C"/>
    <w:rsid w:val="008C23BC"/>
    <w:rsid w:val="008C30B2"/>
    <w:rsid w:val="008C42A9"/>
    <w:rsid w:val="008C53BB"/>
    <w:rsid w:val="008C53C7"/>
    <w:rsid w:val="008D2804"/>
    <w:rsid w:val="008D5AD7"/>
    <w:rsid w:val="008D7A11"/>
    <w:rsid w:val="008E14E3"/>
    <w:rsid w:val="008E2A29"/>
    <w:rsid w:val="008E3F11"/>
    <w:rsid w:val="008E428F"/>
    <w:rsid w:val="008E4FAB"/>
    <w:rsid w:val="008F15F8"/>
    <w:rsid w:val="008F1E83"/>
    <w:rsid w:val="008F2715"/>
    <w:rsid w:val="008F374D"/>
    <w:rsid w:val="008F5F38"/>
    <w:rsid w:val="008F7CD9"/>
    <w:rsid w:val="00900139"/>
    <w:rsid w:val="0090040E"/>
    <w:rsid w:val="00901255"/>
    <w:rsid w:val="009059C6"/>
    <w:rsid w:val="009064D0"/>
    <w:rsid w:val="00906C90"/>
    <w:rsid w:val="00911421"/>
    <w:rsid w:val="00911904"/>
    <w:rsid w:val="009121E3"/>
    <w:rsid w:val="0091462D"/>
    <w:rsid w:val="0091474E"/>
    <w:rsid w:val="0091666D"/>
    <w:rsid w:val="00916C2E"/>
    <w:rsid w:val="00920A0B"/>
    <w:rsid w:val="00925148"/>
    <w:rsid w:val="00925FE7"/>
    <w:rsid w:val="00926B42"/>
    <w:rsid w:val="009270FC"/>
    <w:rsid w:val="00927733"/>
    <w:rsid w:val="0092796A"/>
    <w:rsid w:val="00930104"/>
    <w:rsid w:val="009306DE"/>
    <w:rsid w:val="00932107"/>
    <w:rsid w:val="00936200"/>
    <w:rsid w:val="00937216"/>
    <w:rsid w:val="009400D6"/>
    <w:rsid w:val="00940524"/>
    <w:rsid w:val="0094303B"/>
    <w:rsid w:val="00945850"/>
    <w:rsid w:val="00946036"/>
    <w:rsid w:val="00946612"/>
    <w:rsid w:val="009470C1"/>
    <w:rsid w:val="00950495"/>
    <w:rsid w:val="00950F51"/>
    <w:rsid w:val="00951EC9"/>
    <w:rsid w:val="00953DCF"/>
    <w:rsid w:val="009551BA"/>
    <w:rsid w:val="009553EA"/>
    <w:rsid w:val="00955533"/>
    <w:rsid w:val="009614F8"/>
    <w:rsid w:val="009626E9"/>
    <w:rsid w:val="009701D8"/>
    <w:rsid w:val="00970E2A"/>
    <w:rsid w:val="0097465E"/>
    <w:rsid w:val="00975CB2"/>
    <w:rsid w:val="00980ECB"/>
    <w:rsid w:val="00981176"/>
    <w:rsid w:val="009816FB"/>
    <w:rsid w:val="00982128"/>
    <w:rsid w:val="0098519D"/>
    <w:rsid w:val="009865DD"/>
    <w:rsid w:val="00994F08"/>
    <w:rsid w:val="00996B7F"/>
    <w:rsid w:val="00996D8F"/>
    <w:rsid w:val="009A14F5"/>
    <w:rsid w:val="009A4E72"/>
    <w:rsid w:val="009A5663"/>
    <w:rsid w:val="009B0B3D"/>
    <w:rsid w:val="009B3FF7"/>
    <w:rsid w:val="009B5331"/>
    <w:rsid w:val="009C0E80"/>
    <w:rsid w:val="009C1531"/>
    <w:rsid w:val="009C2BA2"/>
    <w:rsid w:val="009C3BD2"/>
    <w:rsid w:val="009C529B"/>
    <w:rsid w:val="009C643D"/>
    <w:rsid w:val="009D2739"/>
    <w:rsid w:val="009D34F4"/>
    <w:rsid w:val="009D4078"/>
    <w:rsid w:val="009D545B"/>
    <w:rsid w:val="009E1645"/>
    <w:rsid w:val="009E2DCE"/>
    <w:rsid w:val="009E4B78"/>
    <w:rsid w:val="009E6A1A"/>
    <w:rsid w:val="009E7F37"/>
    <w:rsid w:val="009F0BBB"/>
    <w:rsid w:val="009F3321"/>
    <w:rsid w:val="009F4BB5"/>
    <w:rsid w:val="009F661E"/>
    <w:rsid w:val="009F7210"/>
    <w:rsid w:val="009F7F9B"/>
    <w:rsid w:val="00A05B7C"/>
    <w:rsid w:val="00A131B6"/>
    <w:rsid w:val="00A13A9A"/>
    <w:rsid w:val="00A144D7"/>
    <w:rsid w:val="00A15F7E"/>
    <w:rsid w:val="00A16197"/>
    <w:rsid w:val="00A16528"/>
    <w:rsid w:val="00A21142"/>
    <w:rsid w:val="00A2120E"/>
    <w:rsid w:val="00A21E7D"/>
    <w:rsid w:val="00A23558"/>
    <w:rsid w:val="00A24B41"/>
    <w:rsid w:val="00A26060"/>
    <w:rsid w:val="00A26C79"/>
    <w:rsid w:val="00A30E3B"/>
    <w:rsid w:val="00A32591"/>
    <w:rsid w:val="00A326E2"/>
    <w:rsid w:val="00A346D6"/>
    <w:rsid w:val="00A407A3"/>
    <w:rsid w:val="00A423FF"/>
    <w:rsid w:val="00A42D73"/>
    <w:rsid w:val="00A43E52"/>
    <w:rsid w:val="00A4471F"/>
    <w:rsid w:val="00A50083"/>
    <w:rsid w:val="00A536DF"/>
    <w:rsid w:val="00A538C8"/>
    <w:rsid w:val="00A53AD0"/>
    <w:rsid w:val="00A54D53"/>
    <w:rsid w:val="00A5652D"/>
    <w:rsid w:val="00A601A3"/>
    <w:rsid w:val="00A60B3D"/>
    <w:rsid w:val="00A60B5F"/>
    <w:rsid w:val="00A6118D"/>
    <w:rsid w:val="00A623D0"/>
    <w:rsid w:val="00A624C6"/>
    <w:rsid w:val="00A62945"/>
    <w:rsid w:val="00A650B5"/>
    <w:rsid w:val="00A65363"/>
    <w:rsid w:val="00A66B69"/>
    <w:rsid w:val="00A725BC"/>
    <w:rsid w:val="00A73AA3"/>
    <w:rsid w:val="00A74ACA"/>
    <w:rsid w:val="00A779C0"/>
    <w:rsid w:val="00A8034D"/>
    <w:rsid w:val="00A80551"/>
    <w:rsid w:val="00A83175"/>
    <w:rsid w:val="00A864B0"/>
    <w:rsid w:val="00A9028E"/>
    <w:rsid w:val="00A90652"/>
    <w:rsid w:val="00A927A9"/>
    <w:rsid w:val="00A93B33"/>
    <w:rsid w:val="00AA1FA1"/>
    <w:rsid w:val="00AA3428"/>
    <w:rsid w:val="00AA6C38"/>
    <w:rsid w:val="00AB1BB2"/>
    <w:rsid w:val="00AB62A1"/>
    <w:rsid w:val="00AB6BE9"/>
    <w:rsid w:val="00AB7D4B"/>
    <w:rsid w:val="00AC10A3"/>
    <w:rsid w:val="00AC2498"/>
    <w:rsid w:val="00AC36D4"/>
    <w:rsid w:val="00AD0A49"/>
    <w:rsid w:val="00AD2FD3"/>
    <w:rsid w:val="00AD3E22"/>
    <w:rsid w:val="00AD6220"/>
    <w:rsid w:val="00AD6527"/>
    <w:rsid w:val="00AD77C1"/>
    <w:rsid w:val="00AE10CC"/>
    <w:rsid w:val="00AE1729"/>
    <w:rsid w:val="00AE1817"/>
    <w:rsid w:val="00AE2FB3"/>
    <w:rsid w:val="00AE429C"/>
    <w:rsid w:val="00AE4991"/>
    <w:rsid w:val="00AE695B"/>
    <w:rsid w:val="00AE709E"/>
    <w:rsid w:val="00AF195C"/>
    <w:rsid w:val="00AF3234"/>
    <w:rsid w:val="00AF3BD4"/>
    <w:rsid w:val="00AF4532"/>
    <w:rsid w:val="00AF534F"/>
    <w:rsid w:val="00AF7505"/>
    <w:rsid w:val="00B003CD"/>
    <w:rsid w:val="00B013F8"/>
    <w:rsid w:val="00B031D4"/>
    <w:rsid w:val="00B038FC"/>
    <w:rsid w:val="00B0497A"/>
    <w:rsid w:val="00B05A9B"/>
    <w:rsid w:val="00B114B4"/>
    <w:rsid w:val="00B12A1B"/>
    <w:rsid w:val="00B12D9C"/>
    <w:rsid w:val="00B1680B"/>
    <w:rsid w:val="00B2013C"/>
    <w:rsid w:val="00B21BB1"/>
    <w:rsid w:val="00B2256D"/>
    <w:rsid w:val="00B23009"/>
    <w:rsid w:val="00B23073"/>
    <w:rsid w:val="00B243C3"/>
    <w:rsid w:val="00B2470B"/>
    <w:rsid w:val="00B26B10"/>
    <w:rsid w:val="00B27367"/>
    <w:rsid w:val="00B31A8F"/>
    <w:rsid w:val="00B324E5"/>
    <w:rsid w:val="00B3370E"/>
    <w:rsid w:val="00B40317"/>
    <w:rsid w:val="00B403F9"/>
    <w:rsid w:val="00B4768E"/>
    <w:rsid w:val="00B5148F"/>
    <w:rsid w:val="00B52078"/>
    <w:rsid w:val="00B535D1"/>
    <w:rsid w:val="00B5676F"/>
    <w:rsid w:val="00B61787"/>
    <w:rsid w:val="00B6184B"/>
    <w:rsid w:val="00B6297C"/>
    <w:rsid w:val="00B64EF1"/>
    <w:rsid w:val="00B66339"/>
    <w:rsid w:val="00B668CF"/>
    <w:rsid w:val="00B67F14"/>
    <w:rsid w:val="00B710B4"/>
    <w:rsid w:val="00B71F59"/>
    <w:rsid w:val="00B72CC7"/>
    <w:rsid w:val="00B73474"/>
    <w:rsid w:val="00B74325"/>
    <w:rsid w:val="00B75108"/>
    <w:rsid w:val="00B772BE"/>
    <w:rsid w:val="00B77A71"/>
    <w:rsid w:val="00B8051E"/>
    <w:rsid w:val="00B81964"/>
    <w:rsid w:val="00B82F74"/>
    <w:rsid w:val="00B82FBF"/>
    <w:rsid w:val="00B830FF"/>
    <w:rsid w:val="00B85FB7"/>
    <w:rsid w:val="00B86808"/>
    <w:rsid w:val="00B870B3"/>
    <w:rsid w:val="00B924AE"/>
    <w:rsid w:val="00B92968"/>
    <w:rsid w:val="00B949C9"/>
    <w:rsid w:val="00B956AB"/>
    <w:rsid w:val="00B97AAD"/>
    <w:rsid w:val="00BA02E9"/>
    <w:rsid w:val="00BA1E31"/>
    <w:rsid w:val="00BA29F8"/>
    <w:rsid w:val="00BA2BE6"/>
    <w:rsid w:val="00BA5625"/>
    <w:rsid w:val="00BA7178"/>
    <w:rsid w:val="00BA7E90"/>
    <w:rsid w:val="00BB075F"/>
    <w:rsid w:val="00BB0FAE"/>
    <w:rsid w:val="00BB378C"/>
    <w:rsid w:val="00BB4BC7"/>
    <w:rsid w:val="00BC0FA1"/>
    <w:rsid w:val="00BC1686"/>
    <w:rsid w:val="00BC3B5C"/>
    <w:rsid w:val="00BD4C73"/>
    <w:rsid w:val="00BD7BE4"/>
    <w:rsid w:val="00BE2CF4"/>
    <w:rsid w:val="00BE2F98"/>
    <w:rsid w:val="00BE452A"/>
    <w:rsid w:val="00BE543D"/>
    <w:rsid w:val="00BE5FF1"/>
    <w:rsid w:val="00BE770B"/>
    <w:rsid w:val="00BF0EB4"/>
    <w:rsid w:val="00BF1825"/>
    <w:rsid w:val="00BF2E0A"/>
    <w:rsid w:val="00BF40CF"/>
    <w:rsid w:val="00BF48CC"/>
    <w:rsid w:val="00BF4ABD"/>
    <w:rsid w:val="00BF65FC"/>
    <w:rsid w:val="00BF7855"/>
    <w:rsid w:val="00C0019E"/>
    <w:rsid w:val="00C0416F"/>
    <w:rsid w:val="00C04217"/>
    <w:rsid w:val="00C049FC"/>
    <w:rsid w:val="00C06C4F"/>
    <w:rsid w:val="00C10606"/>
    <w:rsid w:val="00C10659"/>
    <w:rsid w:val="00C15062"/>
    <w:rsid w:val="00C1757B"/>
    <w:rsid w:val="00C178EB"/>
    <w:rsid w:val="00C17BC0"/>
    <w:rsid w:val="00C200CB"/>
    <w:rsid w:val="00C24990"/>
    <w:rsid w:val="00C32843"/>
    <w:rsid w:val="00C33C67"/>
    <w:rsid w:val="00C33DFA"/>
    <w:rsid w:val="00C41E0D"/>
    <w:rsid w:val="00C42F4B"/>
    <w:rsid w:val="00C439BC"/>
    <w:rsid w:val="00C453A9"/>
    <w:rsid w:val="00C45963"/>
    <w:rsid w:val="00C46F9C"/>
    <w:rsid w:val="00C51365"/>
    <w:rsid w:val="00C5197F"/>
    <w:rsid w:val="00C537F3"/>
    <w:rsid w:val="00C53ED9"/>
    <w:rsid w:val="00C548A7"/>
    <w:rsid w:val="00C552C4"/>
    <w:rsid w:val="00C56D37"/>
    <w:rsid w:val="00C6190D"/>
    <w:rsid w:val="00C61A3C"/>
    <w:rsid w:val="00C63F4C"/>
    <w:rsid w:val="00C6475E"/>
    <w:rsid w:val="00C73D8F"/>
    <w:rsid w:val="00C7425B"/>
    <w:rsid w:val="00C77F40"/>
    <w:rsid w:val="00C81EDA"/>
    <w:rsid w:val="00C821E5"/>
    <w:rsid w:val="00C827A8"/>
    <w:rsid w:val="00C83498"/>
    <w:rsid w:val="00C84516"/>
    <w:rsid w:val="00C878F2"/>
    <w:rsid w:val="00C93916"/>
    <w:rsid w:val="00C9598B"/>
    <w:rsid w:val="00C97296"/>
    <w:rsid w:val="00CA058E"/>
    <w:rsid w:val="00CA1272"/>
    <w:rsid w:val="00CA17B5"/>
    <w:rsid w:val="00CA1E13"/>
    <w:rsid w:val="00CA237A"/>
    <w:rsid w:val="00CA3045"/>
    <w:rsid w:val="00CA412A"/>
    <w:rsid w:val="00CA436E"/>
    <w:rsid w:val="00CA4612"/>
    <w:rsid w:val="00CA5BD4"/>
    <w:rsid w:val="00CB00F6"/>
    <w:rsid w:val="00CB1346"/>
    <w:rsid w:val="00CB6549"/>
    <w:rsid w:val="00CB655A"/>
    <w:rsid w:val="00CB7591"/>
    <w:rsid w:val="00CC4191"/>
    <w:rsid w:val="00CC4ACD"/>
    <w:rsid w:val="00CC5F5E"/>
    <w:rsid w:val="00CC6EA1"/>
    <w:rsid w:val="00CC7084"/>
    <w:rsid w:val="00CD2D1F"/>
    <w:rsid w:val="00CD346F"/>
    <w:rsid w:val="00CD3A95"/>
    <w:rsid w:val="00CD3E0F"/>
    <w:rsid w:val="00CD4322"/>
    <w:rsid w:val="00CD7F65"/>
    <w:rsid w:val="00CE062A"/>
    <w:rsid w:val="00CE0A2D"/>
    <w:rsid w:val="00CE0B9E"/>
    <w:rsid w:val="00CE1897"/>
    <w:rsid w:val="00CE7A07"/>
    <w:rsid w:val="00CF1136"/>
    <w:rsid w:val="00CF1578"/>
    <w:rsid w:val="00CF2162"/>
    <w:rsid w:val="00CF39B9"/>
    <w:rsid w:val="00CF43F8"/>
    <w:rsid w:val="00CF57A3"/>
    <w:rsid w:val="00CF68B8"/>
    <w:rsid w:val="00D04BDF"/>
    <w:rsid w:val="00D053A1"/>
    <w:rsid w:val="00D07B1A"/>
    <w:rsid w:val="00D10B71"/>
    <w:rsid w:val="00D12218"/>
    <w:rsid w:val="00D128F8"/>
    <w:rsid w:val="00D13C7B"/>
    <w:rsid w:val="00D20A40"/>
    <w:rsid w:val="00D21989"/>
    <w:rsid w:val="00D21CFE"/>
    <w:rsid w:val="00D238AD"/>
    <w:rsid w:val="00D26929"/>
    <w:rsid w:val="00D32C3B"/>
    <w:rsid w:val="00D341F0"/>
    <w:rsid w:val="00D37551"/>
    <w:rsid w:val="00D41B5B"/>
    <w:rsid w:val="00D42970"/>
    <w:rsid w:val="00D43DE9"/>
    <w:rsid w:val="00D440CE"/>
    <w:rsid w:val="00D444C2"/>
    <w:rsid w:val="00D45CE1"/>
    <w:rsid w:val="00D47A0B"/>
    <w:rsid w:val="00D47C64"/>
    <w:rsid w:val="00D5164A"/>
    <w:rsid w:val="00D52210"/>
    <w:rsid w:val="00D526C6"/>
    <w:rsid w:val="00D52F26"/>
    <w:rsid w:val="00D53AEC"/>
    <w:rsid w:val="00D568C7"/>
    <w:rsid w:val="00D60D86"/>
    <w:rsid w:val="00D60E1D"/>
    <w:rsid w:val="00D60E84"/>
    <w:rsid w:val="00D62E6C"/>
    <w:rsid w:val="00D63391"/>
    <w:rsid w:val="00D6371B"/>
    <w:rsid w:val="00D6539A"/>
    <w:rsid w:val="00D6786F"/>
    <w:rsid w:val="00D70707"/>
    <w:rsid w:val="00D71DDE"/>
    <w:rsid w:val="00D7256B"/>
    <w:rsid w:val="00D77735"/>
    <w:rsid w:val="00D77792"/>
    <w:rsid w:val="00D813DA"/>
    <w:rsid w:val="00D814C1"/>
    <w:rsid w:val="00D81C55"/>
    <w:rsid w:val="00D836D4"/>
    <w:rsid w:val="00D85048"/>
    <w:rsid w:val="00D850AA"/>
    <w:rsid w:val="00D9021C"/>
    <w:rsid w:val="00D91467"/>
    <w:rsid w:val="00D920F6"/>
    <w:rsid w:val="00D9241C"/>
    <w:rsid w:val="00D9367C"/>
    <w:rsid w:val="00D93773"/>
    <w:rsid w:val="00D96C13"/>
    <w:rsid w:val="00DA0C77"/>
    <w:rsid w:val="00DA265B"/>
    <w:rsid w:val="00DA41B2"/>
    <w:rsid w:val="00DA4298"/>
    <w:rsid w:val="00DA4501"/>
    <w:rsid w:val="00DA4845"/>
    <w:rsid w:val="00DA57BA"/>
    <w:rsid w:val="00DA6339"/>
    <w:rsid w:val="00DB0D57"/>
    <w:rsid w:val="00DB13BA"/>
    <w:rsid w:val="00DB1AAF"/>
    <w:rsid w:val="00DB387D"/>
    <w:rsid w:val="00DB4EEE"/>
    <w:rsid w:val="00DB50A3"/>
    <w:rsid w:val="00DB6430"/>
    <w:rsid w:val="00DB6F13"/>
    <w:rsid w:val="00DC0676"/>
    <w:rsid w:val="00DC13B7"/>
    <w:rsid w:val="00DC29FF"/>
    <w:rsid w:val="00DC501C"/>
    <w:rsid w:val="00DC5355"/>
    <w:rsid w:val="00DC7412"/>
    <w:rsid w:val="00DD08C4"/>
    <w:rsid w:val="00DD4292"/>
    <w:rsid w:val="00DD47F0"/>
    <w:rsid w:val="00DE0BDD"/>
    <w:rsid w:val="00DE35F7"/>
    <w:rsid w:val="00DF2373"/>
    <w:rsid w:val="00DF2AEC"/>
    <w:rsid w:val="00DF4C74"/>
    <w:rsid w:val="00DF4F50"/>
    <w:rsid w:val="00DF510E"/>
    <w:rsid w:val="00E0006F"/>
    <w:rsid w:val="00E01293"/>
    <w:rsid w:val="00E01AE1"/>
    <w:rsid w:val="00E02515"/>
    <w:rsid w:val="00E0538D"/>
    <w:rsid w:val="00E059A9"/>
    <w:rsid w:val="00E06767"/>
    <w:rsid w:val="00E0797A"/>
    <w:rsid w:val="00E07991"/>
    <w:rsid w:val="00E13A8E"/>
    <w:rsid w:val="00E13F15"/>
    <w:rsid w:val="00E1485A"/>
    <w:rsid w:val="00E165E2"/>
    <w:rsid w:val="00E228BE"/>
    <w:rsid w:val="00E23FC3"/>
    <w:rsid w:val="00E24AC1"/>
    <w:rsid w:val="00E26587"/>
    <w:rsid w:val="00E272E6"/>
    <w:rsid w:val="00E27F74"/>
    <w:rsid w:val="00E30ABA"/>
    <w:rsid w:val="00E322E1"/>
    <w:rsid w:val="00E32505"/>
    <w:rsid w:val="00E33B8A"/>
    <w:rsid w:val="00E40320"/>
    <w:rsid w:val="00E4089E"/>
    <w:rsid w:val="00E40B61"/>
    <w:rsid w:val="00E41C7B"/>
    <w:rsid w:val="00E445B3"/>
    <w:rsid w:val="00E44D5A"/>
    <w:rsid w:val="00E47069"/>
    <w:rsid w:val="00E50A50"/>
    <w:rsid w:val="00E5294C"/>
    <w:rsid w:val="00E52C0D"/>
    <w:rsid w:val="00E61080"/>
    <w:rsid w:val="00E62A3E"/>
    <w:rsid w:val="00E63D29"/>
    <w:rsid w:val="00E6718C"/>
    <w:rsid w:val="00E70348"/>
    <w:rsid w:val="00E70C01"/>
    <w:rsid w:val="00E71B5C"/>
    <w:rsid w:val="00E7210F"/>
    <w:rsid w:val="00E746C5"/>
    <w:rsid w:val="00E74955"/>
    <w:rsid w:val="00E761E7"/>
    <w:rsid w:val="00E76CCE"/>
    <w:rsid w:val="00E76DAD"/>
    <w:rsid w:val="00E77C53"/>
    <w:rsid w:val="00E8402C"/>
    <w:rsid w:val="00E840C1"/>
    <w:rsid w:val="00E841CA"/>
    <w:rsid w:val="00E8423D"/>
    <w:rsid w:val="00E854D7"/>
    <w:rsid w:val="00E857EB"/>
    <w:rsid w:val="00E87AF4"/>
    <w:rsid w:val="00E93393"/>
    <w:rsid w:val="00E9775B"/>
    <w:rsid w:val="00EA13BF"/>
    <w:rsid w:val="00EA6BA1"/>
    <w:rsid w:val="00EA755C"/>
    <w:rsid w:val="00EB19BC"/>
    <w:rsid w:val="00EB1C44"/>
    <w:rsid w:val="00EB2717"/>
    <w:rsid w:val="00EB5AFA"/>
    <w:rsid w:val="00EB5B02"/>
    <w:rsid w:val="00EB6628"/>
    <w:rsid w:val="00EB6ECE"/>
    <w:rsid w:val="00EC030C"/>
    <w:rsid w:val="00EC19FC"/>
    <w:rsid w:val="00EC5BEC"/>
    <w:rsid w:val="00ED0EE8"/>
    <w:rsid w:val="00ED2953"/>
    <w:rsid w:val="00ED3331"/>
    <w:rsid w:val="00ED3590"/>
    <w:rsid w:val="00EE06CE"/>
    <w:rsid w:val="00EE1BA3"/>
    <w:rsid w:val="00EE1DF9"/>
    <w:rsid w:val="00EE2E33"/>
    <w:rsid w:val="00EE32B4"/>
    <w:rsid w:val="00EE3D68"/>
    <w:rsid w:val="00EE6E16"/>
    <w:rsid w:val="00EF2983"/>
    <w:rsid w:val="00EF29FB"/>
    <w:rsid w:val="00EF392D"/>
    <w:rsid w:val="00EF55E0"/>
    <w:rsid w:val="00EF7D6F"/>
    <w:rsid w:val="00F02C7A"/>
    <w:rsid w:val="00F04116"/>
    <w:rsid w:val="00F05659"/>
    <w:rsid w:val="00F0595D"/>
    <w:rsid w:val="00F07FEA"/>
    <w:rsid w:val="00F100DF"/>
    <w:rsid w:val="00F125BB"/>
    <w:rsid w:val="00F13734"/>
    <w:rsid w:val="00F13CB3"/>
    <w:rsid w:val="00F14D57"/>
    <w:rsid w:val="00F16E62"/>
    <w:rsid w:val="00F21F49"/>
    <w:rsid w:val="00F227B0"/>
    <w:rsid w:val="00F23C2D"/>
    <w:rsid w:val="00F25ACB"/>
    <w:rsid w:val="00F25C46"/>
    <w:rsid w:val="00F308DF"/>
    <w:rsid w:val="00F31934"/>
    <w:rsid w:val="00F3349F"/>
    <w:rsid w:val="00F33D8F"/>
    <w:rsid w:val="00F340CD"/>
    <w:rsid w:val="00F3422A"/>
    <w:rsid w:val="00F3715D"/>
    <w:rsid w:val="00F3735D"/>
    <w:rsid w:val="00F4433F"/>
    <w:rsid w:val="00F460E5"/>
    <w:rsid w:val="00F51C83"/>
    <w:rsid w:val="00F52604"/>
    <w:rsid w:val="00F531F7"/>
    <w:rsid w:val="00F547DA"/>
    <w:rsid w:val="00F65DE0"/>
    <w:rsid w:val="00F65FE0"/>
    <w:rsid w:val="00F66EE2"/>
    <w:rsid w:val="00F70F3E"/>
    <w:rsid w:val="00F714E7"/>
    <w:rsid w:val="00F71AC3"/>
    <w:rsid w:val="00F71BA2"/>
    <w:rsid w:val="00F745FB"/>
    <w:rsid w:val="00F748C3"/>
    <w:rsid w:val="00F748FF"/>
    <w:rsid w:val="00F74C82"/>
    <w:rsid w:val="00F75BB8"/>
    <w:rsid w:val="00F76841"/>
    <w:rsid w:val="00F803AC"/>
    <w:rsid w:val="00F835E3"/>
    <w:rsid w:val="00F83B51"/>
    <w:rsid w:val="00F86093"/>
    <w:rsid w:val="00F92ECE"/>
    <w:rsid w:val="00F96C2F"/>
    <w:rsid w:val="00F9702C"/>
    <w:rsid w:val="00FA5F2B"/>
    <w:rsid w:val="00FA62ED"/>
    <w:rsid w:val="00FA6F1A"/>
    <w:rsid w:val="00FA76EC"/>
    <w:rsid w:val="00FB08AE"/>
    <w:rsid w:val="00FB21BB"/>
    <w:rsid w:val="00FB60CB"/>
    <w:rsid w:val="00FB6490"/>
    <w:rsid w:val="00FB699A"/>
    <w:rsid w:val="00FC160F"/>
    <w:rsid w:val="00FC3B85"/>
    <w:rsid w:val="00FC4000"/>
    <w:rsid w:val="00FC418C"/>
    <w:rsid w:val="00FC41BD"/>
    <w:rsid w:val="00FC45B2"/>
    <w:rsid w:val="00FC5D3B"/>
    <w:rsid w:val="00FC7983"/>
    <w:rsid w:val="00FD1DB0"/>
    <w:rsid w:val="00FD2279"/>
    <w:rsid w:val="00FD3B84"/>
    <w:rsid w:val="00FD3F31"/>
    <w:rsid w:val="00FD5F9E"/>
    <w:rsid w:val="00FD6934"/>
    <w:rsid w:val="00FE1A80"/>
    <w:rsid w:val="00FE24F1"/>
    <w:rsid w:val="00FE2CC9"/>
    <w:rsid w:val="00FE6888"/>
    <w:rsid w:val="00FE6BC8"/>
    <w:rsid w:val="00FE6FE2"/>
    <w:rsid w:val="00FF161F"/>
    <w:rsid w:val="00FF1A96"/>
    <w:rsid w:val="00FF1D91"/>
    <w:rsid w:val="00FF287F"/>
    <w:rsid w:val="00FF292A"/>
    <w:rsid w:val="00FF51BA"/>
    <w:rsid w:val="00FF6994"/>
    <w:rsid w:val="00FF728F"/>
    <w:rsid w:val="00FF7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7B74270-B9A0-406A-AA80-5771104AA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0F3E"/>
    <w:pPr>
      <w:spacing w:after="0" w:line="480" w:lineRule="auto"/>
      <w:ind w:firstLine="720"/>
    </w:pPr>
    <w:rPr>
      <w:rFonts w:ascii="Times New Roman" w:hAnsi="Times New Roman"/>
      <w:lang w:val="en-US"/>
    </w:rPr>
  </w:style>
  <w:style w:type="paragraph" w:styleId="Heading1">
    <w:name w:val="heading 1"/>
    <w:basedOn w:val="Normal"/>
    <w:next w:val="Normal"/>
    <w:link w:val="Heading1Char"/>
    <w:uiPriority w:val="9"/>
    <w:qFormat/>
    <w:rsid w:val="003F3811"/>
    <w:pPr>
      <w:keepNext/>
      <w:keepLines/>
      <w:spacing w:before="240" w:after="6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F3811"/>
    <w:pPr>
      <w:keepNext/>
      <w:keepLines/>
      <w:spacing w:before="240" w:after="6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F3811"/>
    <w:pPr>
      <w:keepNext/>
      <w:keepLines/>
      <w:spacing w:before="240" w:after="60"/>
      <w:ind w:firstLine="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811"/>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3F3811"/>
    <w:rPr>
      <w:rFonts w:ascii="Times New Roman" w:eastAsiaTheme="majorEastAsia" w:hAnsi="Times New Roman" w:cstheme="majorBidi"/>
      <w:b/>
      <w:bCs/>
      <w:szCs w:val="26"/>
    </w:rPr>
  </w:style>
  <w:style w:type="paragraph" w:styleId="FootnoteText">
    <w:name w:val="footnote text"/>
    <w:basedOn w:val="Normal"/>
    <w:link w:val="FootnoteTextChar"/>
    <w:uiPriority w:val="99"/>
    <w:semiHidden/>
    <w:unhideWhenUsed/>
    <w:rsid w:val="002D4FDB"/>
    <w:pPr>
      <w:spacing w:line="240" w:lineRule="auto"/>
    </w:pPr>
    <w:rPr>
      <w:sz w:val="20"/>
      <w:szCs w:val="20"/>
    </w:rPr>
  </w:style>
  <w:style w:type="character" w:customStyle="1" w:styleId="FootnoteTextChar">
    <w:name w:val="Footnote Text Char"/>
    <w:basedOn w:val="DefaultParagraphFont"/>
    <w:link w:val="FootnoteText"/>
    <w:uiPriority w:val="99"/>
    <w:semiHidden/>
    <w:rsid w:val="002D4FDB"/>
    <w:rPr>
      <w:sz w:val="20"/>
      <w:szCs w:val="20"/>
    </w:rPr>
  </w:style>
  <w:style w:type="character" w:styleId="FootnoteReference">
    <w:name w:val="footnote reference"/>
    <w:basedOn w:val="DefaultParagraphFont"/>
    <w:uiPriority w:val="99"/>
    <w:semiHidden/>
    <w:unhideWhenUsed/>
    <w:rsid w:val="002D4FDB"/>
    <w:rPr>
      <w:vertAlign w:val="superscript"/>
    </w:rPr>
  </w:style>
  <w:style w:type="character" w:customStyle="1" w:styleId="Heading3Char">
    <w:name w:val="Heading 3 Char"/>
    <w:basedOn w:val="DefaultParagraphFont"/>
    <w:link w:val="Heading3"/>
    <w:uiPriority w:val="9"/>
    <w:rsid w:val="003F3811"/>
    <w:rPr>
      <w:rFonts w:ascii="Times New Roman" w:eastAsiaTheme="majorEastAsia" w:hAnsi="Times New Roman" w:cstheme="majorBidi"/>
      <w:b/>
      <w:bCs/>
      <w:i/>
    </w:rPr>
  </w:style>
  <w:style w:type="character" w:styleId="CommentReference">
    <w:name w:val="annotation reference"/>
    <w:basedOn w:val="DefaultParagraphFont"/>
    <w:uiPriority w:val="99"/>
    <w:semiHidden/>
    <w:unhideWhenUsed/>
    <w:rsid w:val="008544EC"/>
    <w:rPr>
      <w:sz w:val="16"/>
      <w:szCs w:val="16"/>
    </w:rPr>
  </w:style>
  <w:style w:type="paragraph" w:styleId="CommentText">
    <w:name w:val="annotation text"/>
    <w:basedOn w:val="Normal"/>
    <w:link w:val="CommentTextChar"/>
    <w:uiPriority w:val="99"/>
    <w:semiHidden/>
    <w:unhideWhenUsed/>
    <w:rsid w:val="008544EC"/>
    <w:pPr>
      <w:spacing w:line="240" w:lineRule="auto"/>
    </w:pPr>
    <w:rPr>
      <w:sz w:val="20"/>
      <w:szCs w:val="20"/>
    </w:rPr>
  </w:style>
  <w:style w:type="character" w:customStyle="1" w:styleId="CommentTextChar">
    <w:name w:val="Comment Text Char"/>
    <w:basedOn w:val="DefaultParagraphFont"/>
    <w:link w:val="CommentText"/>
    <w:uiPriority w:val="99"/>
    <w:semiHidden/>
    <w:rsid w:val="008544EC"/>
    <w:rPr>
      <w:sz w:val="20"/>
      <w:szCs w:val="20"/>
    </w:rPr>
  </w:style>
  <w:style w:type="paragraph" w:styleId="CommentSubject">
    <w:name w:val="annotation subject"/>
    <w:basedOn w:val="CommentText"/>
    <w:next w:val="CommentText"/>
    <w:link w:val="CommentSubjectChar"/>
    <w:uiPriority w:val="99"/>
    <w:semiHidden/>
    <w:unhideWhenUsed/>
    <w:rsid w:val="008544EC"/>
    <w:rPr>
      <w:b/>
      <w:bCs/>
    </w:rPr>
  </w:style>
  <w:style w:type="character" w:customStyle="1" w:styleId="CommentSubjectChar">
    <w:name w:val="Comment Subject Char"/>
    <w:basedOn w:val="CommentTextChar"/>
    <w:link w:val="CommentSubject"/>
    <w:uiPriority w:val="99"/>
    <w:semiHidden/>
    <w:rsid w:val="008544EC"/>
    <w:rPr>
      <w:b/>
      <w:bCs/>
      <w:sz w:val="20"/>
      <w:szCs w:val="20"/>
    </w:rPr>
  </w:style>
  <w:style w:type="paragraph" w:styleId="BalloonText">
    <w:name w:val="Balloon Text"/>
    <w:basedOn w:val="Normal"/>
    <w:link w:val="BalloonTextChar"/>
    <w:uiPriority w:val="99"/>
    <w:semiHidden/>
    <w:unhideWhenUsed/>
    <w:rsid w:val="008544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44EC"/>
    <w:rPr>
      <w:rFonts w:ascii="Tahoma" w:hAnsi="Tahoma" w:cs="Tahoma"/>
      <w:sz w:val="16"/>
      <w:szCs w:val="16"/>
    </w:rPr>
  </w:style>
  <w:style w:type="paragraph" w:styleId="Revision">
    <w:name w:val="Revision"/>
    <w:hidden/>
    <w:uiPriority w:val="99"/>
    <w:semiHidden/>
    <w:rsid w:val="00D52F26"/>
    <w:pPr>
      <w:spacing w:after="0" w:line="240" w:lineRule="auto"/>
    </w:pPr>
  </w:style>
  <w:style w:type="paragraph" w:styleId="Header">
    <w:name w:val="header"/>
    <w:basedOn w:val="Normal"/>
    <w:link w:val="HeaderChar"/>
    <w:uiPriority w:val="99"/>
    <w:unhideWhenUsed/>
    <w:rsid w:val="00807D77"/>
    <w:pPr>
      <w:tabs>
        <w:tab w:val="center" w:pos="4513"/>
        <w:tab w:val="right" w:pos="9026"/>
      </w:tabs>
      <w:spacing w:line="240" w:lineRule="auto"/>
    </w:pPr>
  </w:style>
  <w:style w:type="character" w:customStyle="1" w:styleId="HeaderChar">
    <w:name w:val="Header Char"/>
    <w:basedOn w:val="DefaultParagraphFont"/>
    <w:link w:val="Header"/>
    <w:uiPriority w:val="99"/>
    <w:rsid w:val="00807D77"/>
  </w:style>
  <w:style w:type="paragraph" w:styleId="Footer">
    <w:name w:val="footer"/>
    <w:basedOn w:val="Normal"/>
    <w:link w:val="FooterChar"/>
    <w:uiPriority w:val="99"/>
    <w:unhideWhenUsed/>
    <w:rsid w:val="00807D77"/>
    <w:pPr>
      <w:tabs>
        <w:tab w:val="center" w:pos="4513"/>
        <w:tab w:val="right" w:pos="9026"/>
      </w:tabs>
      <w:spacing w:line="240" w:lineRule="auto"/>
    </w:pPr>
  </w:style>
  <w:style w:type="character" w:customStyle="1" w:styleId="FooterChar">
    <w:name w:val="Footer Char"/>
    <w:basedOn w:val="DefaultParagraphFont"/>
    <w:link w:val="Footer"/>
    <w:uiPriority w:val="99"/>
    <w:rsid w:val="00807D77"/>
  </w:style>
  <w:style w:type="character" w:customStyle="1" w:styleId="element-citation">
    <w:name w:val="element-citation"/>
    <w:basedOn w:val="DefaultParagraphFont"/>
    <w:rsid w:val="00926B42"/>
  </w:style>
  <w:style w:type="character" w:customStyle="1" w:styleId="ref-journal">
    <w:name w:val="ref-journal"/>
    <w:basedOn w:val="DefaultParagraphFont"/>
    <w:rsid w:val="00926B42"/>
  </w:style>
  <w:style w:type="character" w:styleId="Hyperlink">
    <w:name w:val="Hyperlink"/>
    <w:basedOn w:val="DefaultParagraphFont"/>
    <w:uiPriority w:val="99"/>
    <w:unhideWhenUsed/>
    <w:rsid w:val="00802A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0060B-FE6F-4C58-9DDB-7A6C146DB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37811</Words>
  <Characters>215527</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52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Allison</dc:creator>
  <cp:lastModifiedBy>Clare Farrar</cp:lastModifiedBy>
  <cp:revision>2</cp:revision>
  <dcterms:created xsi:type="dcterms:W3CDTF">2015-01-26T14:09:00Z</dcterms:created>
  <dcterms:modified xsi:type="dcterms:W3CDTF">2015-01-26T14:09:00Z</dcterms:modified>
</cp:coreProperties>
</file>